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F9F28" w14:textId="5A874CDC" w:rsidR="0053037E" w:rsidRPr="00D76CCB" w:rsidRDefault="0053037E" w:rsidP="00D76CCB">
      <w:pPr>
        <w:jc w:val="center"/>
        <w:rPr>
          <w:b/>
          <w:sz w:val="28"/>
          <w:szCs w:val="28"/>
        </w:rPr>
      </w:pPr>
      <w:r w:rsidRPr="00D76CCB">
        <w:rPr>
          <w:b/>
          <w:sz w:val="28"/>
          <w:szCs w:val="28"/>
        </w:rPr>
        <w:t>P</w:t>
      </w:r>
      <w:r w:rsidR="000175DF" w:rsidRPr="00D76CCB">
        <w:rPr>
          <w:b/>
          <w:sz w:val="28"/>
          <w:szCs w:val="28"/>
        </w:rPr>
        <w:t>RETEST</w:t>
      </w:r>
      <w:r w:rsidRPr="00D76CCB">
        <w:rPr>
          <w:b/>
          <w:sz w:val="28"/>
          <w:szCs w:val="28"/>
        </w:rPr>
        <w:t xml:space="preserve"> 03:  </w:t>
      </w:r>
      <w:r w:rsidR="000175DF" w:rsidRPr="00D76CCB">
        <w:rPr>
          <w:b/>
          <w:sz w:val="28"/>
          <w:szCs w:val="28"/>
        </w:rPr>
        <w:t>LUFTVÄG</w:t>
      </w:r>
    </w:p>
    <w:p w14:paraId="4571E85B" w14:textId="5C82D0AC" w:rsidR="00C263D9" w:rsidRPr="00AB0501" w:rsidRDefault="00E007F3" w:rsidP="00D76CCB">
      <w:pPr>
        <w:jc w:val="center"/>
        <w:rPr>
          <w:lang w:val="sv-SE"/>
        </w:rPr>
      </w:pPr>
      <w:bookmarkStart w:id="0" w:name="_Toc444260684"/>
      <w:r w:rsidRPr="00D76CCB">
        <w:t xml:space="preserve">Version </w:t>
      </w:r>
      <w:bookmarkEnd w:id="0"/>
      <w:r w:rsidR="00AB0501">
        <w:rPr>
          <w:lang w:val="sv-SE"/>
        </w:rPr>
        <w:t>210401</w:t>
      </w:r>
    </w:p>
    <w:p w14:paraId="424E914A" w14:textId="2ADA9AD3" w:rsidR="00C263D9" w:rsidRDefault="00C263D9">
      <w:pPr>
        <w:pStyle w:val="Heading1"/>
      </w:pPr>
      <w:bookmarkStart w:id="1" w:name="_Toc243203822"/>
      <w:bookmarkStart w:id="2" w:name="_Toc248570140"/>
      <w:bookmarkStart w:id="3" w:name="_Toc248570186"/>
      <w:bookmarkStart w:id="4" w:name="_Toc248570264"/>
      <w:bookmarkStart w:id="5" w:name="_Toc269890602"/>
      <w:bookmarkStart w:id="6" w:name="_Toc269909945"/>
      <w:bookmarkStart w:id="7" w:name="_Toc315436186"/>
      <w:bookmarkStart w:id="8" w:name="_Toc349643505"/>
      <w:bookmarkStart w:id="9" w:name="_Toc349655364"/>
      <w:bookmarkStart w:id="10" w:name="_Toc349750803"/>
      <w:bookmarkStart w:id="11" w:name="_Toc349757651"/>
      <w:bookmarkStart w:id="12" w:name="_Toc377299305"/>
      <w:bookmarkStart w:id="13" w:name="_Toc400535830"/>
      <w:bookmarkStart w:id="14" w:name="_Toc400538324"/>
    </w:p>
    <w:p w14:paraId="1EB5F953" w14:textId="0D511AB3" w:rsidR="003A7AE8" w:rsidRDefault="003A7AE8">
      <w:pPr>
        <w:pStyle w:val="TOC1"/>
        <w:tabs>
          <w:tab w:val="right" w:leader="dot" w:pos="9570"/>
        </w:tabs>
        <w:rPr>
          <w:rFonts w:asciiTheme="minorHAnsi" w:eastAsiaTheme="minorEastAsia" w:hAnsiTheme="minorHAnsi" w:cstheme="minorBidi"/>
          <w:noProof/>
          <w:lang w:val="en-SE" w:eastAsia="en-GB"/>
        </w:rPr>
      </w:pPr>
      <w:r>
        <w:fldChar w:fldCharType="begin"/>
      </w:r>
      <w:r>
        <w:instrText xml:space="preserve"> TOC \o "1-3" \h \z \u </w:instrText>
      </w:r>
      <w:r>
        <w:fldChar w:fldCharType="separate"/>
      </w:r>
      <w:hyperlink w:anchor="_Toc68175185" w:history="1">
        <w:r w:rsidRPr="00091A6D">
          <w:rPr>
            <w:rStyle w:val="Hyperlink"/>
            <w:noProof/>
          </w:rPr>
          <w:t>I:  FÄRDIGHETER</w:t>
        </w:r>
        <w:r>
          <w:rPr>
            <w:noProof/>
            <w:webHidden/>
          </w:rPr>
          <w:tab/>
        </w:r>
        <w:r>
          <w:rPr>
            <w:noProof/>
            <w:webHidden/>
          </w:rPr>
          <w:fldChar w:fldCharType="begin"/>
        </w:r>
        <w:r>
          <w:rPr>
            <w:noProof/>
            <w:webHidden/>
          </w:rPr>
          <w:instrText xml:space="preserve"> PAGEREF _Toc68175185 \h </w:instrText>
        </w:r>
        <w:r>
          <w:rPr>
            <w:noProof/>
            <w:webHidden/>
          </w:rPr>
        </w:r>
        <w:r>
          <w:rPr>
            <w:noProof/>
            <w:webHidden/>
          </w:rPr>
          <w:fldChar w:fldCharType="separate"/>
        </w:r>
        <w:r>
          <w:rPr>
            <w:noProof/>
            <w:webHidden/>
          </w:rPr>
          <w:t>2</w:t>
        </w:r>
        <w:r>
          <w:rPr>
            <w:noProof/>
            <w:webHidden/>
          </w:rPr>
          <w:fldChar w:fldCharType="end"/>
        </w:r>
      </w:hyperlink>
    </w:p>
    <w:p w14:paraId="462AA0F2" w14:textId="0CD6B90C"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86" w:history="1">
        <w:r w:rsidRPr="00091A6D">
          <w:rPr>
            <w:rStyle w:val="Hyperlink"/>
            <w:noProof/>
            <w:lang w:eastAsia="ja-JP"/>
          </w:rPr>
          <w:t>1-Head-tilt/chin-lift, jaw-thrust och triple maneuver</w:t>
        </w:r>
        <w:r>
          <w:rPr>
            <w:noProof/>
            <w:webHidden/>
          </w:rPr>
          <w:tab/>
        </w:r>
        <w:r>
          <w:rPr>
            <w:noProof/>
            <w:webHidden/>
          </w:rPr>
          <w:fldChar w:fldCharType="begin"/>
        </w:r>
        <w:r>
          <w:rPr>
            <w:noProof/>
            <w:webHidden/>
          </w:rPr>
          <w:instrText xml:space="preserve"> PAGEREF _Toc68175186 \h </w:instrText>
        </w:r>
        <w:r>
          <w:rPr>
            <w:noProof/>
            <w:webHidden/>
          </w:rPr>
        </w:r>
        <w:r>
          <w:rPr>
            <w:noProof/>
            <w:webHidden/>
          </w:rPr>
          <w:fldChar w:fldCharType="separate"/>
        </w:r>
        <w:r>
          <w:rPr>
            <w:noProof/>
            <w:webHidden/>
          </w:rPr>
          <w:t>2</w:t>
        </w:r>
        <w:r>
          <w:rPr>
            <w:noProof/>
            <w:webHidden/>
          </w:rPr>
          <w:fldChar w:fldCharType="end"/>
        </w:r>
      </w:hyperlink>
    </w:p>
    <w:p w14:paraId="6C6D3BCD" w14:textId="75E66DDC"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87" w:history="1">
        <w:r w:rsidRPr="00091A6D">
          <w:rPr>
            <w:rStyle w:val="Hyperlink"/>
            <w:noProof/>
            <w:lang w:eastAsia="ja-JP"/>
          </w:rPr>
          <w:t>2-Svalgtub och näskantarell</w:t>
        </w:r>
        <w:r>
          <w:rPr>
            <w:noProof/>
            <w:webHidden/>
          </w:rPr>
          <w:tab/>
        </w:r>
        <w:r>
          <w:rPr>
            <w:noProof/>
            <w:webHidden/>
          </w:rPr>
          <w:fldChar w:fldCharType="begin"/>
        </w:r>
        <w:r>
          <w:rPr>
            <w:noProof/>
            <w:webHidden/>
          </w:rPr>
          <w:instrText xml:space="preserve"> PAGEREF _Toc68175187 \h </w:instrText>
        </w:r>
        <w:r>
          <w:rPr>
            <w:noProof/>
            <w:webHidden/>
          </w:rPr>
        </w:r>
        <w:r>
          <w:rPr>
            <w:noProof/>
            <w:webHidden/>
          </w:rPr>
          <w:fldChar w:fldCharType="separate"/>
        </w:r>
        <w:r>
          <w:rPr>
            <w:noProof/>
            <w:webHidden/>
          </w:rPr>
          <w:t>3</w:t>
        </w:r>
        <w:r>
          <w:rPr>
            <w:noProof/>
            <w:webHidden/>
          </w:rPr>
          <w:fldChar w:fldCharType="end"/>
        </w:r>
      </w:hyperlink>
    </w:p>
    <w:p w14:paraId="359C2A26" w14:textId="28414E0B"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88" w:history="1">
        <w:r w:rsidRPr="00091A6D">
          <w:rPr>
            <w:rStyle w:val="Hyperlink"/>
            <w:noProof/>
          </w:rPr>
          <w:t>3-Larynxmask</w:t>
        </w:r>
        <w:r>
          <w:rPr>
            <w:noProof/>
            <w:webHidden/>
          </w:rPr>
          <w:tab/>
        </w:r>
        <w:r>
          <w:rPr>
            <w:noProof/>
            <w:webHidden/>
          </w:rPr>
          <w:fldChar w:fldCharType="begin"/>
        </w:r>
        <w:r>
          <w:rPr>
            <w:noProof/>
            <w:webHidden/>
          </w:rPr>
          <w:instrText xml:space="preserve"> PAGEREF _Toc68175188 \h </w:instrText>
        </w:r>
        <w:r>
          <w:rPr>
            <w:noProof/>
            <w:webHidden/>
          </w:rPr>
        </w:r>
        <w:r>
          <w:rPr>
            <w:noProof/>
            <w:webHidden/>
          </w:rPr>
          <w:fldChar w:fldCharType="separate"/>
        </w:r>
        <w:r>
          <w:rPr>
            <w:noProof/>
            <w:webHidden/>
          </w:rPr>
          <w:t>4</w:t>
        </w:r>
        <w:r>
          <w:rPr>
            <w:noProof/>
            <w:webHidden/>
          </w:rPr>
          <w:fldChar w:fldCharType="end"/>
        </w:r>
      </w:hyperlink>
    </w:p>
    <w:p w14:paraId="4309C540" w14:textId="51AA8B24"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89" w:history="1">
        <w:r w:rsidRPr="00091A6D">
          <w:rPr>
            <w:rStyle w:val="Hyperlink"/>
            <w:noProof/>
          </w:rPr>
          <w:t>4-Endotrakeal intubation</w:t>
        </w:r>
        <w:r>
          <w:rPr>
            <w:noProof/>
            <w:webHidden/>
          </w:rPr>
          <w:tab/>
        </w:r>
        <w:r>
          <w:rPr>
            <w:noProof/>
            <w:webHidden/>
          </w:rPr>
          <w:fldChar w:fldCharType="begin"/>
        </w:r>
        <w:r>
          <w:rPr>
            <w:noProof/>
            <w:webHidden/>
          </w:rPr>
          <w:instrText xml:space="preserve"> PAGEREF _Toc68175189 \h </w:instrText>
        </w:r>
        <w:r>
          <w:rPr>
            <w:noProof/>
            <w:webHidden/>
          </w:rPr>
        </w:r>
        <w:r>
          <w:rPr>
            <w:noProof/>
            <w:webHidden/>
          </w:rPr>
          <w:fldChar w:fldCharType="separate"/>
        </w:r>
        <w:r>
          <w:rPr>
            <w:noProof/>
            <w:webHidden/>
          </w:rPr>
          <w:t>5</w:t>
        </w:r>
        <w:r>
          <w:rPr>
            <w:noProof/>
            <w:webHidden/>
          </w:rPr>
          <w:fldChar w:fldCharType="end"/>
        </w:r>
      </w:hyperlink>
    </w:p>
    <w:p w14:paraId="68E11318" w14:textId="099C8BD2"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0" w:history="1">
        <w:r w:rsidRPr="00091A6D">
          <w:rPr>
            <w:rStyle w:val="Hyperlink"/>
            <w:noProof/>
          </w:rPr>
          <w:t>5-Läkemedel vid endotrakeal intubation</w:t>
        </w:r>
        <w:r>
          <w:rPr>
            <w:noProof/>
            <w:webHidden/>
          </w:rPr>
          <w:tab/>
        </w:r>
        <w:r>
          <w:rPr>
            <w:noProof/>
            <w:webHidden/>
          </w:rPr>
          <w:fldChar w:fldCharType="begin"/>
        </w:r>
        <w:r>
          <w:rPr>
            <w:noProof/>
            <w:webHidden/>
          </w:rPr>
          <w:instrText xml:space="preserve"> PAGEREF _Toc68175190 \h </w:instrText>
        </w:r>
        <w:r>
          <w:rPr>
            <w:noProof/>
            <w:webHidden/>
          </w:rPr>
        </w:r>
        <w:r>
          <w:rPr>
            <w:noProof/>
            <w:webHidden/>
          </w:rPr>
          <w:fldChar w:fldCharType="separate"/>
        </w:r>
        <w:r>
          <w:rPr>
            <w:noProof/>
            <w:webHidden/>
          </w:rPr>
          <w:t>7</w:t>
        </w:r>
        <w:r>
          <w:rPr>
            <w:noProof/>
            <w:webHidden/>
          </w:rPr>
          <w:fldChar w:fldCharType="end"/>
        </w:r>
      </w:hyperlink>
    </w:p>
    <w:p w14:paraId="1DA680AC" w14:textId="45765C5F"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1" w:history="1">
        <w:r w:rsidRPr="00091A6D">
          <w:rPr>
            <w:rStyle w:val="Hyperlink"/>
            <w:noProof/>
            <w:lang w:val="en-US"/>
          </w:rPr>
          <w:t>6-Misslyckad endotrakeal intubation</w:t>
        </w:r>
        <w:r>
          <w:rPr>
            <w:noProof/>
            <w:webHidden/>
          </w:rPr>
          <w:tab/>
        </w:r>
        <w:r>
          <w:rPr>
            <w:noProof/>
            <w:webHidden/>
          </w:rPr>
          <w:fldChar w:fldCharType="begin"/>
        </w:r>
        <w:r>
          <w:rPr>
            <w:noProof/>
            <w:webHidden/>
          </w:rPr>
          <w:instrText xml:space="preserve"> PAGEREF _Toc68175191 \h </w:instrText>
        </w:r>
        <w:r>
          <w:rPr>
            <w:noProof/>
            <w:webHidden/>
          </w:rPr>
        </w:r>
        <w:r>
          <w:rPr>
            <w:noProof/>
            <w:webHidden/>
          </w:rPr>
          <w:fldChar w:fldCharType="separate"/>
        </w:r>
        <w:r>
          <w:rPr>
            <w:noProof/>
            <w:webHidden/>
          </w:rPr>
          <w:t>12</w:t>
        </w:r>
        <w:r>
          <w:rPr>
            <w:noProof/>
            <w:webHidden/>
          </w:rPr>
          <w:fldChar w:fldCharType="end"/>
        </w:r>
      </w:hyperlink>
    </w:p>
    <w:p w14:paraId="17A3111E" w14:textId="3271E903"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2" w:history="1">
        <w:r w:rsidRPr="00091A6D">
          <w:rPr>
            <w:rStyle w:val="Hyperlink"/>
            <w:noProof/>
          </w:rPr>
          <w:t>7-Coniotomi</w:t>
        </w:r>
        <w:r>
          <w:rPr>
            <w:noProof/>
            <w:webHidden/>
          </w:rPr>
          <w:tab/>
        </w:r>
        <w:r>
          <w:rPr>
            <w:noProof/>
            <w:webHidden/>
          </w:rPr>
          <w:fldChar w:fldCharType="begin"/>
        </w:r>
        <w:r>
          <w:rPr>
            <w:noProof/>
            <w:webHidden/>
          </w:rPr>
          <w:instrText xml:space="preserve"> PAGEREF _Toc68175192 \h </w:instrText>
        </w:r>
        <w:r>
          <w:rPr>
            <w:noProof/>
            <w:webHidden/>
          </w:rPr>
        </w:r>
        <w:r>
          <w:rPr>
            <w:noProof/>
            <w:webHidden/>
          </w:rPr>
          <w:fldChar w:fldCharType="separate"/>
        </w:r>
        <w:r>
          <w:rPr>
            <w:noProof/>
            <w:webHidden/>
          </w:rPr>
          <w:t>13</w:t>
        </w:r>
        <w:r>
          <w:rPr>
            <w:noProof/>
            <w:webHidden/>
          </w:rPr>
          <w:fldChar w:fldCharType="end"/>
        </w:r>
      </w:hyperlink>
    </w:p>
    <w:p w14:paraId="65D45C13" w14:textId="54CBB4AF"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3" w:history="1">
        <w:r w:rsidRPr="00091A6D">
          <w:rPr>
            <w:rStyle w:val="Hyperlink"/>
            <w:noProof/>
          </w:rPr>
          <w:t>8-Nålcricotyrotomi</w:t>
        </w:r>
        <w:r>
          <w:rPr>
            <w:noProof/>
            <w:webHidden/>
          </w:rPr>
          <w:tab/>
        </w:r>
        <w:r>
          <w:rPr>
            <w:noProof/>
            <w:webHidden/>
          </w:rPr>
          <w:fldChar w:fldCharType="begin"/>
        </w:r>
        <w:r>
          <w:rPr>
            <w:noProof/>
            <w:webHidden/>
          </w:rPr>
          <w:instrText xml:space="preserve"> PAGEREF _Toc68175193 \h </w:instrText>
        </w:r>
        <w:r>
          <w:rPr>
            <w:noProof/>
            <w:webHidden/>
          </w:rPr>
        </w:r>
        <w:r>
          <w:rPr>
            <w:noProof/>
            <w:webHidden/>
          </w:rPr>
          <w:fldChar w:fldCharType="separate"/>
        </w:r>
        <w:r>
          <w:rPr>
            <w:noProof/>
            <w:webHidden/>
          </w:rPr>
          <w:t>14</w:t>
        </w:r>
        <w:r>
          <w:rPr>
            <w:noProof/>
            <w:webHidden/>
          </w:rPr>
          <w:fldChar w:fldCharType="end"/>
        </w:r>
      </w:hyperlink>
    </w:p>
    <w:p w14:paraId="1EDD3D3D" w14:textId="2356FD52"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4" w:history="1">
        <w:r w:rsidRPr="00091A6D">
          <w:rPr>
            <w:rStyle w:val="Hyperlink"/>
            <w:noProof/>
          </w:rPr>
          <w:t>9-Fiberlaryngoskopi</w:t>
        </w:r>
        <w:r>
          <w:rPr>
            <w:noProof/>
            <w:webHidden/>
          </w:rPr>
          <w:tab/>
        </w:r>
        <w:r>
          <w:rPr>
            <w:noProof/>
            <w:webHidden/>
          </w:rPr>
          <w:fldChar w:fldCharType="begin"/>
        </w:r>
        <w:r>
          <w:rPr>
            <w:noProof/>
            <w:webHidden/>
          </w:rPr>
          <w:instrText xml:space="preserve"> PAGEREF _Toc68175194 \h </w:instrText>
        </w:r>
        <w:r>
          <w:rPr>
            <w:noProof/>
            <w:webHidden/>
          </w:rPr>
        </w:r>
        <w:r>
          <w:rPr>
            <w:noProof/>
            <w:webHidden/>
          </w:rPr>
          <w:fldChar w:fldCharType="separate"/>
        </w:r>
        <w:r>
          <w:rPr>
            <w:noProof/>
            <w:webHidden/>
          </w:rPr>
          <w:t>15</w:t>
        </w:r>
        <w:r>
          <w:rPr>
            <w:noProof/>
            <w:webHidden/>
          </w:rPr>
          <w:fldChar w:fldCharType="end"/>
        </w:r>
      </w:hyperlink>
    </w:p>
    <w:p w14:paraId="28831C10" w14:textId="34D113A2" w:rsidR="003A7AE8" w:rsidRDefault="003A7AE8">
      <w:pPr>
        <w:pStyle w:val="TOC1"/>
        <w:tabs>
          <w:tab w:val="right" w:leader="dot" w:pos="9570"/>
        </w:tabs>
        <w:rPr>
          <w:rFonts w:asciiTheme="minorHAnsi" w:eastAsiaTheme="minorEastAsia" w:hAnsiTheme="minorHAnsi" w:cstheme="minorBidi"/>
          <w:noProof/>
          <w:lang w:val="en-SE" w:eastAsia="en-GB"/>
        </w:rPr>
      </w:pPr>
      <w:hyperlink w:anchor="_Toc68175195" w:history="1">
        <w:r w:rsidRPr="00091A6D">
          <w:rPr>
            <w:rStyle w:val="Hyperlink"/>
            <w:noProof/>
          </w:rPr>
          <w:t>II:  SYMPTOM &amp; TILLSTÅND</w:t>
        </w:r>
        <w:r>
          <w:rPr>
            <w:noProof/>
            <w:webHidden/>
          </w:rPr>
          <w:tab/>
        </w:r>
        <w:r>
          <w:rPr>
            <w:noProof/>
            <w:webHidden/>
          </w:rPr>
          <w:fldChar w:fldCharType="begin"/>
        </w:r>
        <w:r>
          <w:rPr>
            <w:noProof/>
            <w:webHidden/>
          </w:rPr>
          <w:instrText xml:space="preserve"> PAGEREF _Toc68175195 \h </w:instrText>
        </w:r>
        <w:r>
          <w:rPr>
            <w:noProof/>
            <w:webHidden/>
          </w:rPr>
        </w:r>
        <w:r>
          <w:rPr>
            <w:noProof/>
            <w:webHidden/>
          </w:rPr>
          <w:fldChar w:fldCharType="separate"/>
        </w:r>
        <w:r>
          <w:rPr>
            <w:noProof/>
            <w:webHidden/>
          </w:rPr>
          <w:t>16</w:t>
        </w:r>
        <w:r>
          <w:rPr>
            <w:noProof/>
            <w:webHidden/>
          </w:rPr>
          <w:fldChar w:fldCharType="end"/>
        </w:r>
      </w:hyperlink>
    </w:p>
    <w:p w14:paraId="48D84F8E" w14:textId="2DAF3E29"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6" w:history="1">
        <w:r w:rsidRPr="00091A6D">
          <w:rPr>
            <w:rStyle w:val="Hyperlink"/>
            <w:noProof/>
          </w:rPr>
          <w:t>1-Stridor</w:t>
        </w:r>
        <w:r>
          <w:rPr>
            <w:noProof/>
            <w:webHidden/>
          </w:rPr>
          <w:tab/>
        </w:r>
        <w:r>
          <w:rPr>
            <w:noProof/>
            <w:webHidden/>
          </w:rPr>
          <w:fldChar w:fldCharType="begin"/>
        </w:r>
        <w:r>
          <w:rPr>
            <w:noProof/>
            <w:webHidden/>
          </w:rPr>
          <w:instrText xml:space="preserve"> PAGEREF _Toc68175196 \h </w:instrText>
        </w:r>
        <w:r>
          <w:rPr>
            <w:noProof/>
            <w:webHidden/>
          </w:rPr>
        </w:r>
        <w:r>
          <w:rPr>
            <w:noProof/>
            <w:webHidden/>
          </w:rPr>
          <w:fldChar w:fldCharType="separate"/>
        </w:r>
        <w:r>
          <w:rPr>
            <w:noProof/>
            <w:webHidden/>
          </w:rPr>
          <w:t>16</w:t>
        </w:r>
        <w:r>
          <w:rPr>
            <w:noProof/>
            <w:webHidden/>
          </w:rPr>
          <w:fldChar w:fldCharType="end"/>
        </w:r>
      </w:hyperlink>
    </w:p>
    <w:p w14:paraId="2D70C7D7" w14:textId="552784C8"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7" w:history="1">
        <w:r w:rsidRPr="00091A6D">
          <w:rPr>
            <w:rStyle w:val="Hyperlink"/>
            <w:noProof/>
          </w:rPr>
          <w:t>2-Främmande kropp i övre luftvägen</w:t>
        </w:r>
        <w:r>
          <w:rPr>
            <w:noProof/>
            <w:webHidden/>
          </w:rPr>
          <w:tab/>
        </w:r>
        <w:r>
          <w:rPr>
            <w:noProof/>
            <w:webHidden/>
          </w:rPr>
          <w:fldChar w:fldCharType="begin"/>
        </w:r>
        <w:r>
          <w:rPr>
            <w:noProof/>
            <w:webHidden/>
          </w:rPr>
          <w:instrText xml:space="preserve"> PAGEREF _Toc68175197 \h </w:instrText>
        </w:r>
        <w:r>
          <w:rPr>
            <w:noProof/>
            <w:webHidden/>
          </w:rPr>
        </w:r>
        <w:r>
          <w:rPr>
            <w:noProof/>
            <w:webHidden/>
          </w:rPr>
          <w:fldChar w:fldCharType="separate"/>
        </w:r>
        <w:r>
          <w:rPr>
            <w:noProof/>
            <w:webHidden/>
          </w:rPr>
          <w:t>17</w:t>
        </w:r>
        <w:r>
          <w:rPr>
            <w:noProof/>
            <w:webHidden/>
          </w:rPr>
          <w:fldChar w:fldCharType="end"/>
        </w:r>
      </w:hyperlink>
    </w:p>
    <w:p w14:paraId="5AAF40FF" w14:textId="4DA670E6"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8" w:history="1">
        <w:r w:rsidRPr="00091A6D">
          <w:rPr>
            <w:rStyle w:val="Hyperlink"/>
            <w:noProof/>
            <w:lang w:eastAsia="ja-JP"/>
          </w:rPr>
          <w:t>3-Anafylaxi</w:t>
        </w:r>
        <w:r>
          <w:rPr>
            <w:noProof/>
            <w:webHidden/>
          </w:rPr>
          <w:tab/>
        </w:r>
        <w:r>
          <w:rPr>
            <w:noProof/>
            <w:webHidden/>
          </w:rPr>
          <w:fldChar w:fldCharType="begin"/>
        </w:r>
        <w:r>
          <w:rPr>
            <w:noProof/>
            <w:webHidden/>
          </w:rPr>
          <w:instrText xml:space="preserve"> PAGEREF _Toc68175198 \h </w:instrText>
        </w:r>
        <w:r>
          <w:rPr>
            <w:noProof/>
            <w:webHidden/>
          </w:rPr>
        </w:r>
        <w:r>
          <w:rPr>
            <w:noProof/>
            <w:webHidden/>
          </w:rPr>
          <w:fldChar w:fldCharType="separate"/>
        </w:r>
        <w:r>
          <w:rPr>
            <w:noProof/>
            <w:webHidden/>
          </w:rPr>
          <w:t>18</w:t>
        </w:r>
        <w:r>
          <w:rPr>
            <w:noProof/>
            <w:webHidden/>
          </w:rPr>
          <w:fldChar w:fldCharType="end"/>
        </w:r>
      </w:hyperlink>
    </w:p>
    <w:p w14:paraId="105D51D4" w14:textId="635A31D1"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199" w:history="1">
        <w:r w:rsidRPr="00091A6D">
          <w:rPr>
            <w:rStyle w:val="Hyperlink"/>
            <w:noProof/>
            <w:lang w:eastAsia="ja-JP"/>
          </w:rPr>
          <w:t>4-Angioödem</w:t>
        </w:r>
        <w:r>
          <w:rPr>
            <w:noProof/>
            <w:webHidden/>
          </w:rPr>
          <w:tab/>
        </w:r>
        <w:r>
          <w:rPr>
            <w:noProof/>
            <w:webHidden/>
          </w:rPr>
          <w:fldChar w:fldCharType="begin"/>
        </w:r>
        <w:r>
          <w:rPr>
            <w:noProof/>
            <w:webHidden/>
          </w:rPr>
          <w:instrText xml:space="preserve"> PAGEREF _Toc68175199 \h </w:instrText>
        </w:r>
        <w:r>
          <w:rPr>
            <w:noProof/>
            <w:webHidden/>
          </w:rPr>
        </w:r>
        <w:r>
          <w:rPr>
            <w:noProof/>
            <w:webHidden/>
          </w:rPr>
          <w:fldChar w:fldCharType="separate"/>
        </w:r>
        <w:r>
          <w:rPr>
            <w:noProof/>
            <w:webHidden/>
          </w:rPr>
          <w:t>20</w:t>
        </w:r>
        <w:r>
          <w:rPr>
            <w:noProof/>
            <w:webHidden/>
          </w:rPr>
          <w:fldChar w:fldCharType="end"/>
        </w:r>
      </w:hyperlink>
    </w:p>
    <w:p w14:paraId="6718E7AA" w14:textId="424CB59E"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200" w:history="1">
        <w:r w:rsidRPr="00091A6D">
          <w:rPr>
            <w:rStyle w:val="Hyperlink"/>
            <w:noProof/>
          </w:rPr>
          <w:t>5-Krupp</w:t>
        </w:r>
        <w:r>
          <w:rPr>
            <w:noProof/>
            <w:webHidden/>
          </w:rPr>
          <w:tab/>
        </w:r>
        <w:r>
          <w:rPr>
            <w:noProof/>
            <w:webHidden/>
          </w:rPr>
          <w:fldChar w:fldCharType="begin"/>
        </w:r>
        <w:r>
          <w:rPr>
            <w:noProof/>
            <w:webHidden/>
          </w:rPr>
          <w:instrText xml:space="preserve"> PAGEREF _Toc68175200 \h </w:instrText>
        </w:r>
        <w:r>
          <w:rPr>
            <w:noProof/>
            <w:webHidden/>
          </w:rPr>
        </w:r>
        <w:r>
          <w:rPr>
            <w:noProof/>
            <w:webHidden/>
          </w:rPr>
          <w:fldChar w:fldCharType="separate"/>
        </w:r>
        <w:r>
          <w:rPr>
            <w:noProof/>
            <w:webHidden/>
          </w:rPr>
          <w:t>21</w:t>
        </w:r>
        <w:r>
          <w:rPr>
            <w:noProof/>
            <w:webHidden/>
          </w:rPr>
          <w:fldChar w:fldCharType="end"/>
        </w:r>
      </w:hyperlink>
    </w:p>
    <w:p w14:paraId="417C40B2" w14:textId="2D0368D3"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201" w:history="1">
        <w:r w:rsidRPr="00091A6D">
          <w:rPr>
            <w:rStyle w:val="Hyperlink"/>
            <w:noProof/>
            <w:lang w:eastAsia="ja-JP"/>
          </w:rPr>
          <w:t>6-Epiglottit</w:t>
        </w:r>
        <w:r>
          <w:rPr>
            <w:noProof/>
            <w:webHidden/>
          </w:rPr>
          <w:tab/>
        </w:r>
        <w:r>
          <w:rPr>
            <w:noProof/>
            <w:webHidden/>
          </w:rPr>
          <w:fldChar w:fldCharType="begin"/>
        </w:r>
        <w:r>
          <w:rPr>
            <w:noProof/>
            <w:webHidden/>
          </w:rPr>
          <w:instrText xml:space="preserve"> PAGEREF _Toc68175201 \h </w:instrText>
        </w:r>
        <w:r>
          <w:rPr>
            <w:noProof/>
            <w:webHidden/>
          </w:rPr>
        </w:r>
        <w:r>
          <w:rPr>
            <w:noProof/>
            <w:webHidden/>
          </w:rPr>
          <w:fldChar w:fldCharType="separate"/>
        </w:r>
        <w:r>
          <w:rPr>
            <w:noProof/>
            <w:webHidden/>
          </w:rPr>
          <w:t>22</w:t>
        </w:r>
        <w:r>
          <w:rPr>
            <w:noProof/>
            <w:webHidden/>
          </w:rPr>
          <w:fldChar w:fldCharType="end"/>
        </w:r>
      </w:hyperlink>
    </w:p>
    <w:p w14:paraId="56CAC1A2" w14:textId="3E926546"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202" w:history="1">
        <w:r w:rsidRPr="00091A6D">
          <w:rPr>
            <w:rStyle w:val="Hyperlink"/>
            <w:noProof/>
          </w:rPr>
          <w:t>7-Övriga halsinfektioner</w:t>
        </w:r>
        <w:r>
          <w:rPr>
            <w:noProof/>
            <w:webHidden/>
          </w:rPr>
          <w:tab/>
        </w:r>
        <w:r>
          <w:rPr>
            <w:noProof/>
            <w:webHidden/>
          </w:rPr>
          <w:fldChar w:fldCharType="begin"/>
        </w:r>
        <w:r>
          <w:rPr>
            <w:noProof/>
            <w:webHidden/>
          </w:rPr>
          <w:instrText xml:space="preserve"> PAGEREF _Toc68175202 \h </w:instrText>
        </w:r>
        <w:r>
          <w:rPr>
            <w:noProof/>
            <w:webHidden/>
          </w:rPr>
        </w:r>
        <w:r>
          <w:rPr>
            <w:noProof/>
            <w:webHidden/>
          </w:rPr>
          <w:fldChar w:fldCharType="separate"/>
        </w:r>
        <w:r>
          <w:rPr>
            <w:noProof/>
            <w:webHidden/>
          </w:rPr>
          <w:t>23</w:t>
        </w:r>
        <w:r>
          <w:rPr>
            <w:noProof/>
            <w:webHidden/>
          </w:rPr>
          <w:fldChar w:fldCharType="end"/>
        </w:r>
      </w:hyperlink>
    </w:p>
    <w:p w14:paraId="3B733CF1" w14:textId="3C86FF08" w:rsidR="003A7AE8" w:rsidRDefault="003A7AE8">
      <w:pPr>
        <w:pStyle w:val="TOC2"/>
        <w:tabs>
          <w:tab w:val="right" w:leader="dot" w:pos="9570"/>
        </w:tabs>
        <w:rPr>
          <w:rFonts w:asciiTheme="minorHAnsi" w:eastAsiaTheme="minorEastAsia" w:hAnsiTheme="minorHAnsi" w:cstheme="minorBidi"/>
          <w:noProof/>
          <w:lang w:val="en-SE" w:eastAsia="en-GB"/>
        </w:rPr>
      </w:pPr>
      <w:hyperlink w:anchor="_Toc68175203" w:history="1">
        <w:r w:rsidRPr="00091A6D">
          <w:rPr>
            <w:rStyle w:val="Hyperlink"/>
            <w:noProof/>
          </w:rPr>
          <w:t>8-Bakre näsblödning</w:t>
        </w:r>
        <w:r>
          <w:rPr>
            <w:noProof/>
            <w:webHidden/>
          </w:rPr>
          <w:tab/>
        </w:r>
        <w:r>
          <w:rPr>
            <w:noProof/>
            <w:webHidden/>
          </w:rPr>
          <w:fldChar w:fldCharType="begin"/>
        </w:r>
        <w:r>
          <w:rPr>
            <w:noProof/>
            <w:webHidden/>
          </w:rPr>
          <w:instrText xml:space="preserve"> PAGEREF _Toc68175203 \h </w:instrText>
        </w:r>
        <w:r>
          <w:rPr>
            <w:noProof/>
            <w:webHidden/>
          </w:rPr>
        </w:r>
        <w:r>
          <w:rPr>
            <w:noProof/>
            <w:webHidden/>
          </w:rPr>
          <w:fldChar w:fldCharType="separate"/>
        </w:r>
        <w:r>
          <w:rPr>
            <w:noProof/>
            <w:webHidden/>
          </w:rPr>
          <w:t>24</w:t>
        </w:r>
        <w:r>
          <w:rPr>
            <w:noProof/>
            <w:webHidden/>
          </w:rPr>
          <w:fldChar w:fldCharType="end"/>
        </w:r>
      </w:hyperlink>
    </w:p>
    <w:p w14:paraId="4EF5C244" w14:textId="429D457A" w:rsidR="003A7AE8" w:rsidRDefault="003A7AE8">
      <w:pPr>
        <w:pStyle w:val="TOC1"/>
        <w:tabs>
          <w:tab w:val="right" w:leader="dot" w:pos="9570"/>
        </w:tabs>
        <w:rPr>
          <w:rFonts w:asciiTheme="minorHAnsi" w:eastAsiaTheme="minorEastAsia" w:hAnsiTheme="minorHAnsi" w:cstheme="minorBidi"/>
          <w:noProof/>
          <w:lang w:val="en-SE" w:eastAsia="en-GB"/>
        </w:rPr>
      </w:pPr>
      <w:hyperlink w:anchor="_Toc68175204" w:history="1">
        <w:r w:rsidRPr="00091A6D">
          <w:rPr>
            <w:rStyle w:val="Hyperlink"/>
            <w:noProof/>
          </w:rPr>
          <w:t>REFERENSER</w:t>
        </w:r>
        <w:r>
          <w:rPr>
            <w:noProof/>
            <w:webHidden/>
          </w:rPr>
          <w:tab/>
        </w:r>
        <w:r>
          <w:rPr>
            <w:noProof/>
            <w:webHidden/>
          </w:rPr>
          <w:fldChar w:fldCharType="begin"/>
        </w:r>
        <w:r>
          <w:rPr>
            <w:noProof/>
            <w:webHidden/>
          </w:rPr>
          <w:instrText xml:space="preserve"> PAGEREF _Toc68175204 \h </w:instrText>
        </w:r>
        <w:r>
          <w:rPr>
            <w:noProof/>
            <w:webHidden/>
          </w:rPr>
        </w:r>
        <w:r>
          <w:rPr>
            <w:noProof/>
            <w:webHidden/>
          </w:rPr>
          <w:fldChar w:fldCharType="separate"/>
        </w:r>
        <w:r>
          <w:rPr>
            <w:noProof/>
            <w:webHidden/>
          </w:rPr>
          <w:t>25</w:t>
        </w:r>
        <w:r>
          <w:rPr>
            <w:noProof/>
            <w:webHidden/>
          </w:rPr>
          <w:fldChar w:fldCharType="end"/>
        </w:r>
      </w:hyperlink>
    </w:p>
    <w:p w14:paraId="25251DC1" w14:textId="452A86F1" w:rsidR="00BF46E2" w:rsidRPr="002C1052" w:rsidRDefault="003A7AE8" w:rsidP="003F2433">
      <w:pPr>
        <w:rPr>
          <w:lang w:val="sv-SE"/>
        </w:rPr>
      </w:pPr>
      <w:r>
        <w:rPr>
          <w:lang w:val="sv-SE"/>
        </w:rPr>
        <w:fldChar w:fldCharType="end"/>
      </w:r>
    </w:p>
    <w:p w14:paraId="5F56FEB6" w14:textId="4B14D8D1" w:rsidR="000F604E" w:rsidRPr="00ED720F" w:rsidRDefault="000F604E" w:rsidP="000F604E">
      <w:pPr>
        <w:rPr>
          <w:lang w:val="sv-SE"/>
        </w:rPr>
      </w:pPr>
      <w:bookmarkStart w:id="15" w:name="_Toc444260685"/>
      <w:bookmarkStart w:id="16" w:name="_Toc444261650"/>
    </w:p>
    <w:p w14:paraId="2A976BE1" w14:textId="24F0E473" w:rsidR="00F11289" w:rsidRPr="00ED720F" w:rsidRDefault="00F11289">
      <w:pPr>
        <w:rPr>
          <w:lang w:val="sv-SE"/>
        </w:rPr>
      </w:pPr>
      <w:r w:rsidRPr="00ED720F">
        <w:rPr>
          <w:lang w:val="sv-SE"/>
        </w:rPr>
        <w:br w:type="page"/>
      </w:r>
    </w:p>
    <w:p w14:paraId="2F1B0818" w14:textId="64C6682D" w:rsidR="0053037E" w:rsidRPr="00E007F3" w:rsidRDefault="0053037E" w:rsidP="00F11289">
      <w:pPr>
        <w:pStyle w:val="Heading1"/>
      </w:pPr>
      <w:bookmarkStart w:id="17" w:name="_Toc444261794"/>
      <w:bookmarkStart w:id="18" w:name="_Toc444261848"/>
      <w:bookmarkStart w:id="19" w:name="_Toc444262833"/>
      <w:bookmarkStart w:id="20" w:name="_Toc65247453"/>
      <w:bookmarkStart w:id="21" w:name="_Toc68001916"/>
      <w:bookmarkStart w:id="22" w:name="_Toc68175095"/>
      <w:bookmarkStart w:id="23" w:name="_Toc68175185"/>
      <w:r w:rsidRPr="00E007F3">
        <w:lastRenderedPageBreak/>
        <w:t>I:  FÄRDIGHETER</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3B12413C" w14:textId="77777777" w:rsidR="0053037E" w:rsidRPr="00D76CCB" w:rsidRDefault="0053037E">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Cs/>
        </w:rPr>
      </w:pPr>
    </w:p>
    <w:p w14:paraId="465D5D55" w14:textId="77777777" w:rsidR="0053037E" w:rsidRPr="00F80E87" w:rsidRDefault="005403CF" w:rsidP="00076436">
      <w:pPr>
        <w:pStyle w:val="Heading2"/>
        <w:rPr>
          <w:bCs w:val="0"/>
          <w:lang w:eastAsia="ja-JP"/>
        </w:rPr>
      </w:pPr>
      <w:bookmarkStart w:id="24" w:name="_Toc243203825"/>
      <w:bookmarkStart w:id="25" w:name="_Toc248570141"/>
      <w:bookmarkStart w:id="26" w:name="_Toc248570187"/>
      <w:bookmarkStart w:id="27" w:name="_Toc248570265"/>
      <w:bookmarkStart w:id="28" w:name="_Toc269890603"/>
      <w:bookmarkStart w:id="29" w:name="_Toc269909946"/>
      <w:bookmarkStart w:id="30" w:name="_Toc315436187"/>
      <w:bookmarkStart w:id="31" w:name="_Toc349643506"/>
      <w:bookmarkStart w:id="32" w:name="_Toc349655365"/>
      <w:bookmarkStart w:id="33" w:name="_Toc349750804"/>
      <w:bookmarkStart w:id="34" w:name="_Toc349757652"/>
      <w:bookmarkStart w:id="35" w:name="_Toc377299306"/>
      <w:bookmarkStart w:id="36" w:name="_Toc400535831"/>
      <w:bookmarkStart w:id="37" w:name="_Toc400538325"/>
      <w:bookmarkStart w:id="38" w:name="_Toc444260686"/>
      <w:bookmarkStart w:id="39" w:name="_Toc444261651"/>
      <w:bookmarkStart w:id="40" w:name="_Toc444261761"/>
      <w:bookmarkStart w:id="41" w:name="_Toc444261795"/>
      <w:bookmarkStart w:id="42" w:name="_Toc444261849"/>
      <w:bookmarkStart w:id="43" w:name="_Toc444262834"/>
      <w:bookmarkStart w:id="44" w:name="_Toc65247454"/>
      <w:bookmarkStart w:id="45" w:name="_Toc68001917"/>
      <w:bookmarkStart w:id="46" w:name="_Toc68175096"/>
      <w:bookmarkStart w:id="47" w:name="_Toc68175186"/>
      <w:r w:rsidRPr="00F80E87">
        <w:rPr>
          <w:bCs w:val="0"/>
          <w:lang w:eastAsia="ja-JP"/>
        </w:rPr>
        <w:t>1</w:t>
      </w:r>
      <w:r w:rsidR="0053037E" w:rsidRPr="00F80E87">
        <w:rPr>
          <w:bCs w:val="0"/>
          <w:lang w:eastAsia="ja-JP"/>
        </w:rPr>
        <w:t xml:space="preserve">-Head-tilt/chin-lift, </w:t>
      </w:r>
      <w:proofErr w:type="spellStart"/>
      <w:r w:rsidR="0053037E" w:rsidRPr="00F80E87">
        <w:rPr>
          <w:bCs w:val="0"/>
          <w:lang w:eastAsia="ja-JP"/>
        </w:rPr>
        <w:t>jaw-thrust</w:t>
      </w:r>
      <w:proofErr w:type="spellEnd"/>
      <w:r w:rsidR="0053037E" w:rsidRPr="00F80E87">
        <w:rPr>
          <w:bCs w:val="0"/>
          <w:lang w:eastAsia="ja-JP"/>
        </w:rPr>
        <w:t xml:space="preserve"> och </w:t>
      </w:r>
      <w:proofErr w:type="spellStart"/>
      <w:r w:rsidR="0053037E" w:rsidRPr="00F80E87">
        <w:rPr>
          <w:bCs w:val="0"/>
          <w:lang w:eastAsia="ja-JP"/>
        </w:rPr>
        <w:t>triple</w:t>
      </w:r>
      <w:proofErr w:type="spellEnd"/>
      <w:r w:rsidR="0053037E" w:rsidRPr="00F80E87">
        <w:rPr>
          <w:bCs w:val="0"/>
          <w:lang w:eastAsia="ja-JP"/>
        </w:rPr>
        <w:t xml:space="preserve"> </w:t>
      </w:r>
      <w:proofErr w:type="spellStart"/>
      <w:r w:rsidR="0053037E" w:rsidRPr="00F80E87">
        <w:rPr>
          <w:bCs w:val="0"/>
          <w:lang w:eastAsia="ja-JP"/>
        </w:rPr>
        <w:t>maneuver</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roofErr w:type="spellEnd"/>
    </w:p>
    <w:p w14:paraId="06D26B1C" w14:textId="41FC235B" w:rsidR="0053037E" w:rsidRPr="00AB0501" w:rsidRDefault="00BC48C9" w:rsidP="0053037E">
      <w:pPr>
        <w:pStyle w:val="BodyText"/>
        <w:rPr>
          <w:bCs/>
        </w:rPr>
      </w:pPr>
      <w:r>
        <w:rPr>
          <w:bCs/>
        </w:rPr>
        <w:t>1-</w:t>
      </w:r>
      <w:r w:rsidR="0053037E" w:rsidRPr="00A76C4F">
        <w:rPr>
          <w:bCs/>
        </w:rPr>
        <w:t xml:space="preserve">Vad är det gemensamma syftet med </w:t>
      </w:r>
      <w:proofErr w:type="spellStart"/>
      <w:r w:rsidR="0053037E" w:rsidRPr="00A76C4F">
        <w:rPr>
          <w:bCs/>
        </w:rPr>
        <w:t>head-tilt</w:t>
      </w:r>
      <w:proofErr w:type="spellEnd"/>
      <w:r w:rsidR="0053037E" w:rsidRPr="00A76C4F">
        <w:rPr>
          <w:bCs/>
        </w:rPr>
        <w:t xml:space="preserve">/chin-lift, </w:t>
      </w:r>
      <w:proofErr w:type="spellStart"/>
      <w:r w:rsidR="0053037E" w:rsidRPr="00A76C4F">
        <w:rPr>
          <w:bCs/>
        </w:rPr>
        <w:t>jaw-thrust</w:t>
      </w:r>
      <w:proofErr w:type="spellEnd"/>
      <w:r w:rsidR="0053037E" w:rsidRPr="00A76C4F">
        <w:rPr>
          <w:bCs/>
        </w:rPr>
        <w:t xml:space="preserve"> och </w:t>
      </w:r>
      <w:proofErr w:type="spellStart"/>
      <w:r w:rsidR="0053037E" w:rsidRPr="00A76C4F">
        <w:rPr>
          <w:bCs/>
        </w:rPr>
        <w:t>triple</w:t>
      </w:r>
      <w:proofErr w:type="spellEnd"/>
      <w:r w:rsidR="0053037E" w:rsidRPr="00A76C4F">
        <w:rPr>
          <w:bCs/>
        </w:rPr>
        <w:t xml:space="preserve"> </w:t>
      </w:r>
      <w:proofErr w:type="spellStart"/>
      <w:r w:rsidR="0053037E" w:rsidRPr="00A76C4F">
        <w:rPr>
          <w:bCs/>
        </w:rPr>
        <w:t>airway</w:t>
      </w:r>
      <w:proofErr w:type="spellEnd"/>
      <w:r w:rsidR="0053037E" w:rsidRPr="00A76C4F">
        <w:rPr>
          <w:bCs/>
        </w:rPr>
        <w:t xml:space="preserve"> </w:t>
      </w:r>
      <w:proofErr w:type="spellStart"/>
      <w:r w:rsidR="0053037E" w:rsidRPr="00A76C4F">
        <w:rPr>
          <w:bCs/>
        </w:rPr>
        <w:t>maneuver</w:t>
      </w:r>
      <w:proofErr w:type="spellEnd"/>
      <w:r w:rsidR="0053037E" w:rsidRPr="00A76C4F">
        <w:rPr>
          <w:bCs/>
        </w:rPr>
        <w:t xml:space="preserve">? </w:t>
      </w:r>
      <w:r w:rsidR="0053037E" w:rsidRPr="00AB0501">
        <w:rPr>
          <w:bCs/>
        </w:rPr>
        <w:t>(</w:t>
      </w:r>
      <w:hyperlink r:id="rId8" w:history="1">
        <w:r w:rsidR="00DF26A3" w:rsidRPr="00AB0501">
          <w:rPr>
            <w:rStyle w:val="Hyperlink"/>
            <w:bCs/>
            <w:lang w:eastAsia="ja-JP"/>
          </w:rPr>
          <w:t>SWESEMS UTBILDNINGSMATERIAL</w:t>
        </w:r>
      </w:hyperlink>
      <w:r w:rsidR="002A405A" w:rsidRPr="00AB0501">
        <w:rPr>
          <w:bCs/>
          <w:lang w:eastAsia="ja-JP"/>
        </w:rPr>
        <w:t xml:space="preserve"> L</w:t>
      </w:r>
      <w:r w:rsidR="0053037E" w:rsidRPr="00AB0501">
        <w:rPr>
          <w:bCs/>
          <w:lang w:eastAsia="ja-JP"/>
        </w:rPr>
        <w:t>uftvägsmanövrar</w:t>
      </w:r>
      <w:r w:rsidR="002A405A" w:rsidRPr="00AB0501">
        <w:rPr>
          <w:bCs/>
          <w:lang w:eastAsia="ja-JP"/>
        </w:rPr>
        <w:t xml:space="preserve"> basala</w:t>
      </w:r>
      <w:r w:rsidR="0053037E" w:rsidRPr="00AB0501">
        <w:rPr>
          <w:bCs/>
          <w:lang w:eastAsia="ja-JP"/>
        </w:rPr>
        <w:t xml:space="preserve"> </w:t>
      </w:r>
      <w:r w:rsidR="002A405A" w:rsidRPr="00AB0501">
        <w:rPr>
          <w:bCs/>
          <w:lang w:eastAsia="ja-JP"/>
        </w:rPr>
        <w:t>A</w:t>
      </w:r>
      <w:r w:rsidR="00EF0ADE" w:rsidRPr="00AB0501">
        <w:rPr>
          <w:bCs/>
          <w:lang w:eastAsia="ja-JP"/>
        </w:rPr>
        <w:t xml:space="preserve">nteckning </w:t>
      </w:r>
      <w:r w:rsidR="0053037E" w:rsidRPr="00AB0501">
        <w:rPr>
          <w:bCs/>
          <w:lang w:eastAsia="ja-JP"/>
        </w:rPr>
        <w:t>2)</w:t>
      </w:r>
    </w:p>
    <w:p w14:paraId="5163D3DB" w14:textId="77777777" w:rsidR="00DF26A3" w:rsidRPr="00AB0501" w:rsidRDefault="00DF26A3" w:rsidP="0053037E">
      <w:pPr>
        <w:pStyle w:val="BodyText"/>
        <w:rPr>
          <w:bCs/>
          <w:lang w:eastAsia="ja-JP"/>
        </w:rPr>
      </w:pPr>
    </w:p>
    <w:p w14:paraId="035C23AD" w14:textId="68DFD36F" w:rsidR="0053037E" w:rsidRDefault="0053037E" w:rsidP="0053037E">
      <w:pPr>
        <w:pStyle w:val="BodyText"/>
        <w:rPr>
          <w:bCs/>
          <w:lang w:eastAsia="ja-JP"/>
        </w:rPr>
      </w:pPr>
    </w:p>
    <w:p w14:paraId="6DBF40E8" w14:textId="5D2A0096" w:rsidR="00804F8E" w:rsidRDefault="00804F8E" w:rsidP="0053037E">
      <w:pPr>
        <w:pStyle w:val="BodyText"/>
        <w:rPr>
          <w:bCs/>
          <w:lang w:eastAsia="ja-JP"/>
        </w:rPr>
      </w:pPr>
    </w:p>
    <w:p w14:paraId="2F656185" w14:textId="77777777" w:rsidR="00804F8E" w:rsidRPr="00D76CCB" w:rsidRDefault="00804F8E" w:rsidP="0053037E">
      <w:pPr>
        <w:pStyle w:val="BodyText"/>
        <w:rPr>
          <w:bCs/>
          <w:lang w:eastAsia="ja-JP"/>
        </w:rPr>
      </w:pPr>
    </w:p>
    <w:p w14:paraId="00D15E72" w14:textId="0D4D7563" w:rsidR="0053037E" w:rsidRPr="00D76CCB" w:rsidRDefault="00BC48C9" w:rsidP="0053037E">
      <w:pPr>
        <w:pStyle w:val="BodyText"/>
        <w:rPr>
          <w:bCs/>
          <w:lang w:eastAsia="ja-JP"/>
        </w:rPr>
      </w:pPr>
      <w:r>
        <w:rPr>
          <w:bCs/>
          <w:lang w:eastAsia="ja-JP"/>
        </w:rPr>
        <w:t>2-</w:t>
      </w:r>
      <w:r w:rsidR="0053037E" w:rsidRPr="00D76CCB">
        <w:rPr>
          <w:bCs/>
          <w:lang w:eastAsia="ja-JP"/>
        </w:rPr>
        <w:t xml:space="preserve">När är </w:t>
      </w:r>
      <w:proofErr w:type="spellStart"/>
      <w:r w:rsidR="0053037E" w:rsidRPr="00D76CCB">
        <w:rPr>
          <w:bCs/>
          <w:lang w:eastAsia="ja-JP"/>
        </w:rPr>
        <w:t>jaw-thrust</w:t>
      </w:r>
      <w:proofErr w:type="spellEnd"/>
      <w:r w:rsidR="0053037E" w:rsidRPr="00D76CCB">
        <w:rPr>
          <w:bCs/>
          <w:lang w:eastAsia="ja-JP"/>
        </w:rPr>
        <w:t xml:space="preserve"> (utan </w:t>
      </w:r>
      <w:proofErr w:type="spellStart"/>
      <w:r w:rsidR="0053037E" w:rsidRPr="00D76CCB">
        <w:rPr>
          <w:bCs/>
          <w:lang w:eastAsia="ja-JP"/>
        </w:rPr>
        <w:t>head-tilt</w:t>
      </w:r>
      <w:proofErr w:type="spellEnd"/>
      <w:r w:rsidR="0053037E" w:rsidRPr="00D76CCB">
        <w:rPr>
          <w:bCs/>
          <w:lang w:eastAsia="ja-JP"/>
        </w:rPr>
        <w:t xml:space="preserve">) att föredra över </w:t>
      </w:r>
      <w:proofErr w:type="spellStart"/>
      <w:r w:rsidR="0053037E" w:rsidRPr="00D76CCB">
        <w:rPr>
          <w:bCs/>
          <w:lang w:eastAsia="ja-JP"/>
        </w:rPr>
        <w:t>head-tilt</w:t>
      </w:r>
      <w:proofErr w:type="spellEnd"/>
      <w:r w:rsidR="0053037E" w:rsidRPr="00D76CCB">
        <w:rPr>
          <w:bCs/>
          <w:lang w:eastAsia="ja-JP"/>
        </w:rPr>
        <w:t>/chin-lift? (</w:t>
      </w:r>
      <w:hyperlink r:id="rId9" w:history="1">
        <w:r w:rsidR="00DF26A3" w:rsidRPr="00D76CCB">
          <w:rPr>
            <w:rStyle w:val="Hyperlink"/>
            <w:bCs/>
            <w:lang w:eastAsia="ja-JP"/>
          </w:rPr>
          <w:t>SWESEMS UTBILDNINGSMATERIAL</w:t>
        </w:r>
      </w:hyperlink>
      <w:r w:rsidR="00DF26A3" w:rsidRPr="00D76CCB">
        <w:rPr>
          <w:bCs/>
          <w:lang w:eastAsia="ja-JP"/>
        </w:rPr>
        <w:t xml:space="preserve"> </w:t>
      </w:r>
      <w:r w:rsidR="00A049D6" w:rsidRPr="00D76CCB">
        <w:rPr>
          <w:bCs/>
          <w:lang w:eastAsia="ja-JP"/>
        </w:rPr>
        <w:t>L</w:t>
      </w:r>
      <w:r w:rsidR="0053037E" w:rsidRPr="00D76CCB">
        <w:rPr>
          <w:bCs/>
          <w:lang w:eastAsia="ja-JP"/>
        </w:rPr>
        <w:t>uftvägsmanövrar</w:t>
      </w:r>
      <w:r w:rsidR="00A049D6" w:rsidRPr="00D76CCB">
        <w:rPr>
          <w:bCs/>
          <w:lang w:eastAsia="ja-JP"/>
        </w:rPr>
        <w:t xml:space="preserve"> basala</w:t>
      </w:r>
      <w:r w:rsidR="00E9546C" w:rsidRPr="00D76CCB">
        <w:rPr>
          <w:bCs/>
          <w:lang w:eastAsia="ja-JP"/>
        </w:rPr>
        <w:t xml:space="preserve">, Indikation </w:t>
      </w:r>
      <w:proofErr w:type="spellStart"/>
      <w:r w:rsidR="00E9546C" w:rsidRPr="00D76CCB">
        <w:rPr>
          <w:bCs/>
          <w:lang w:eastAsia="ja-JP"/>
        </w:rPr>
        <w:t>Jaw-thrust</w:t>
      </w:r>
      <w:proofErr w:type="spellEnd"/>
      <w:r w:rsidR="00E9546C" w:rsidRPr="00D76CCB">
        <w:rPr>
          <w:bCs/>
          <w:lang w:eastAsia="ja-JP"/>
        </w:rPr>
        <w:t xml:space="preserve"> + </w:t>
      </w:r>
      <w:r w:rsidR="002A405A" w:rsidRPr="00D76CCB">
        <w:rPr>
          <w:bCs/>
          <w:lang w:eastAsia="ja-JP"/>
        </w:rPr>
        <w:t>A</w:t>
      </w:r>
      <w:r w:rsidR="00EF0ADE" w:rsidRPr="00D76CCB">
        <w:rPr>
          <w:bCs/>
          <w:lang w:eastAsia="ja-JP"/>
        </w:rPr>
        <w:t>nteckning 3</w:t>
      </w:r>
      <w:r w:rsidR="0053037E" w:rsidRPr="00D76CCB">
        <w:rPr>
          <w:bCs/>
          <w:lang w:eastAsia="ja-JP"/>
        </w:rPr>
        <w:t>)</w:t>
      </w:r>
    </w:p>
    <w:p w14:paraId="7B20F089" w14:textId="77777777" w:rsidR="0053037E" w:rsidRPr="00D76CCB" w:rsidRDefault="0053037E" w:rsidP="0053037E">
      <w:pPr>
        <w:pStyle w:val="BodyText"/>
        <w:rPr>
          <w:bCs/>
          <w:i/>
        </w:rPr>
      </w:pPr>
    </w:p>
    <w:p w14:paraId="58A99699" w14:textId="5F5AFBCA" w:rsidR="0053037E" w:rsidRDefault="0053037E" w:rsidP="0053037E">
      <w:pPr>
        <w:pStyle w:val="BodyText"/>
        <w:rPr>
          <w:bCs/>
          <w:lang w:eastAsia="ja-JP"/>
        </w:rPr>
      </w:pPr>
    </w:p>
    <w:p w14:paraId="407A515E" w14:textId="2F906CF3" w:rsidR="00804F8E" w:rsidRDefault="00804F8E" w:rsidP="0053037E">
      <w:pPr>
        <w:pStyle w:val="BodyText"/>
        <w:rPr>
          <w:bCs/>
          <w:lang w:eastAsia="ja-JP"/>
        </w:rPr>
      </w:pPr>
    </w:p>
    <w:p w14:paraId="52B06C09" w14:textId="77777777" w:rsidR="00804F8E" w:rsidRPr="00D76CCB" w:rsidRDefault="00804F8E" w:rsidP="0053037E">
      <w:pPr>
        <w:pStyle w:val="BodyText"/>
        <w:rPr>
          <w:bCs/>
          <w:lang w:eastAsia="ja-JP"/>
        </w:rPr>
      </w:pPr>
    </w:p>
    <w:p w14:paraId="3447A5FB" w14:textId="210F673D" w:rsidR="003D4CAF" w:rsidRPr="00AB0501" w:rsidRDefault="00BC48C9" w:rsidP="003D4CAF">
      <w:r>
        <w:rPr>
          <w:bCs/>
          <w:lang w:eastAsia="ja-JP"/>
        </w:rPr>
        <w:t>3-</w:t>
      </w:r>
      <w:r w:rsidR="0053037E" w:rsidRPr="00D76CCB">
        <w:rPr>
          <w:bCs/>
          <w:lang w:eastAsia="ja-JP"/>
        </w:rPr>
        <w:t xml:space="preserve">Varför </w:t>
      </w:r>
      <w:r w:rsidR="00360E76" w:rsidRPr="00D76CCB">
        <w:rPr>
          <w:bCs/>
          <w:lang w:eastAsia="ja-JP"/>
        </w:rPr>
        <w:t>bör man undvika</w:t>
      </w:r>
      <w:r w:rsidR="0053037E" w:rsidRPr="00D76CCB">
        <w:rPr>
          <w:bCs/>
          <w:lang w:eastAsia="ja-JP"/>
        </w:rPr>
        <w:t xml:space="preserve"> att </w:t>
      </w:r>
      <w:r w:rsidR="00360E76" w:rsidRPr="00D76CCB">
        <w:rPr>
          <w:bCs/>
          <w:lang w:eastAsia="ja-JP"/>
        </w:rPr>
        <w:t xml:space="preserve">hyperextendera huvudet hos </w:t>
      </w:r>
      <w:r w:rsidR="00EF0ADE" w:rsidRPr="00D76CCB">
        <w:rPr>
          <w:bCs/>
          <w:lang w:eastAsia="ja-JP"/>
        </w:rPr>
        <w:t xml:space="preserve">spädbarn? </w:t>
      </w:r>
      <w:r w:rsidR="00EF0ADE" w:rsidRPr="00AB0501">
        <w:rPr>
          <w:bCs/>
          <w:lang w:eastAsia="ja-JP"/>
        </w:rPr>
        <w:t>(</w:t>
      </w:r>
      <w:r w:rsidR="00847D7F">
        <w:fldChar w:fldCharType="begin"/>
      </w:r>
      <w:r w:rsidR="003D4CAF">
        <w:instrText>HYPERLINK "https://www.emsworld.com/article/10322897/beyond-basics-pediatric-assessment"</w:instrText>
      </w:r>
      <w:r w:rsidR="00847D7F">
        <w:fldChar w:fldCharType="separate"/>
      </w:r>
      <w:r w:rsidR="003D4CAF" w:rsidRPr="00AB0501">
        <w:rPr>
          <w:rStyle w:val="Hyperlink"/>
          <w:bCs/>
          <w:lang w:eastAsia="ja-JP"/>
        </w:rPr>
        <w:t>EMSWorld Beyond the Basics:  Pediatric Assessment</w:t>
      </w:r>
      <w:r w:rsidR="00847D7F">
        <w:rPr>
          <w:rStyle w:val="Hyperlink"/>
          <w:bCs/>
          <w:lang w:val="en-US" w:eastAsia="ja-JP"/>
        </w:rPr>
        <w:fldChar w:fldCharType="end"/>
      </w:r>
      <w:r w:rsidR="003D4CAF" w:rsidRPr="00AB0501">
        <w:rPr>
          <w:bCs/>
          <w:lang w:eastAsia="ja-JP"/>
        </w:rPr>
        <w:t xml:space="preserve"> </w:t>
      </w:r>
      <w:r w:rsidR="003D4CAF" w:rsidRPr="003D4CAF">
        <w:t>Airway Anatomy &amp; Physiology</w:t>
      </w:r>
      <w:r w:rsidR="003D4CAF" w:rsidRPr="00AB0501">
        <w:t>)</w:t>
      </w:r>
    </w:p>
    <w:p w14:paraId="01F28D41" w14:textId="77777777" w:rsidR="0053037E" w:rsidRPr="00AB0501" w:rsidRDefault="0053037E" w:rsidP="0053037E">
      <w:pPr>
        <w:pStyle w:val="BodyText"/>
        <w:rPr>
          <w:bCs/>
          <w:lang w:val="en-SE" w:eastAsia="ja-JP"/>
        </w:rPr>
      </w:pPr>
    </w:p>
    <w:p w14:paraId="4F99A3F0" w14:textId="552D733B" w:rsidR="0053037E" w:rsidRPr="00AB0501" w:rsidRDefault="0053037E" w:rsidP="0053037E">
      <w:pPr>
        <w:pStyle w:val="BodyText"/>
        <w:rPr>
          <w:bCs/>
          <w:lang w:val="en-SE" w:eastAsia="ja-JP"/>
        </w:rPr>
      </w:pPr>
    </w:p>
    <w:p w14:paraId="4BAA6FBB" w14:textId="648D35D8" w:rsidR="00804F8E" w:rsidRPr="00AB0501" w:rsidRDefault="00804F8E" w:rsidP="0053037E">
      <w:pPr>
        <w:pStyle w:val="BodyText"/>
        <w:rPr>
          <w:bCs/>
          <w:lang w:val="en-SE" w:eastAsia="ja-JP"/>
        </w:rPr>
      </w:pPr>
    </w:p>
    <w:p w14:paraId="1857824D" w14:textId="77777777" w:rsidR="00804F8E" w:rsidRPr="00AB0501" w:rsidRDefault="00804F8E" w:rsidP="0053037E">
      <w:pPr>
        <w:pStyle w:val="BodyText"/>
        <w:rPr>
          <w:bCs/>
          <w:lang w:val="en-SE" w:eastAsia="ja-JP"/>
        </w:rPr>
      </w:pPr>
    </w:p>
    <w:p w14:paraId="54330B53" w14:textId="022FA7E0" w:rsidR="0053037E" w:rsidRPr="00AB0501" w:rsidRDefault="00BC48C9" w:rsidP="0053037E">
      <w:pPr>
        <w:pStyle w:val="BodyText"/>
        <w:rPr>
          <w:bCs/>
          <w:lang w:val="en-SE" w:eastAsia="ja-JP"/>
        </w:rPr>
      </w:pPr>
      <w:r w:rsidRPr="00AB0501">
        <w:rPr>
          <w:bCs/>
          <w:lang w:val="en-SE" w:eastAsia="ja-JP"/>
        </w:rPr>
        <w:t>4-</w:t>
      </w:r>
      <w:r w:rsidR="0053037E" w:rsidRPr="00AB0501">
        <w:rPr>
          <w:bCs/>
          <w:lang w:val="en-SE" w:eastAsia="ja-JP"/>
        </w:rPr>
        <w:t xml:space="preserve">Var sätter man händerna och fingrarna vid jaw-thrust? </w:t>
      </w:r>
      <w:r w:rsidR="00847D7F">
        <w:fldChar w:fldCharType="begin"/>
      </w:r>
      <w:r w:rsidR="00847D7F" w:rsidRPr="00AB0501">
        <w:rPr>
          <w:lang w:val="en-SE"/>
        </w:rPr>
        <w:instrText xml:space="preserve"> HYPERLINK "https://slf.se/swesem/app/uploads/2019/03/luftvagsmanovrar-basala.pdf" </w:instrText>
      </w:r>
      <w:r w:rsidR="00847D7F">
        <w:fldChar w:fldCharType="separate"/>
      </w:r>
      <w:r w:rsidR="0053037E" w:rsidRPr="00AB0501">
        <w:rPr>
          <w:rStyle w:val="Hyperlink"/>
          <w:bCs/>
          <w:lang w:val="en-SE" w:eastAsia="ja-JP"/>
        </w:rPr>
        <w:t>(</w:t>
      </w:r>
      <w:r w:rsidR="00DF26A3" w:rsidRPr="00AB0501">
        <w:rPr>
          <w:rStyle w:val="Hyperlink"/>
          <w:bCs/>
          <w:lang w:val="en-SE" w:eastAsia="ja-JP"/>
        </w:rPr>
        <w:t>SWESEMS UTBILDNINGSMATERIAL</w:t>
      </w:r>
      <w:r w:rsidR="00847D7F">
        <w:rPr>
          <w:rStyle w:val="Hyperlink"/>
          <w:bCs/>
          <w:lang w:eastAsia="ja-JP"/>
        </w:rPr>
        <w:fldChar w:fldCharType="end"/>
      </w:r>
      <w:r w:rsidR="00664D2A" w:rsidRPr="00AB0501">
        <w:rPr>
          <w:bCs/>
          <w:lang w:val="en-SE" w:eastAsia="ja-JP"/>
        </w:rPr>
        <w:t xml:space="preserve"> </w:t>
      </w:r>
      <w:r w:rsidR="0017393C" w:rsidRPr="00AB0501">
        <w:rPr>
          <w:bCs/>
          <w:lang w:val="en-SE" w:eastAsia="ja-JP"/>
        </w:rPr>
        <w:t>L</w:t>
      </w:r>
      <w:r w:rsidR="00D054B9" w:rsidRPr="00AB0501">
        <w:rPr>
          <w:bCs/>
          <w:lang w:val="en-SE" w:eastAsia="ja-JP"/>
        </w:rPr>
        <w:t>uftvägsmanövrar</w:t>
      </w:r>
      <w:r w:rsidR="0017393C" w:rsidRPr="00AB0501">
        <w:rPr>
          <w:bCs/>
          <w:lang w:val="en-SE" w:eastAsia="ja-JP"/>
        </w:rPr>
        <w:t xml:space="preserve"> basala</w:t>
      </w:r>
      <w:r w:rsidR="00AF6F8D" w:rsidRPr="00AB0501">
        <w:rPr>
          <w:bCs/>
          <w:lang w:val="en-SE" w:eastAsia="ja-JP"/>
        </w:rPr>
        <w:t xml:space="preserve"> Jaw-thrust</w:t>
      </w:r>
      <w:r w:rsidR="008E2A97" w:rsidRPr="00AB0501">
        <w:rPr>
          <w:bCs/>
          <w:lang w:val="en-SE" w:eastAsia="ja-JP"/>
        </w:rPr>
        <w:t xml:space="preserve">; se även </w:t>
      </w:r>
      <w:r w:rsidR="00847D7F">
        <w:fldChar w:fldCharType="begin"/>
      </w:r>
      <w:r w:rsidR="00847D7F" w:rsidRPr="00AB0501">
        <w:rPr>
          <w:lang w:val="en-SE"/>
        </w:rPr>
        <w:instrText xml:space="preserve"> </w:instrText>
      </w:r>
      <w:r w:rsidR="00847D7F" w:rsidRPr="00AB0501">
        <w:rPr>
          <w:lang w:val="en-SE"/>
        </w:rPr>
        <w:instrText xml:space="preserve">HYPERLINK "http://www.nejm.org/doi/full/10.1056/NEJMicm0910490" </w:instrText>
      </w:r>
      <w:r w:rsidR="00847D7F">
        <w:fldChar w:fldCharType="separate"/>
      </w:r>
      <w:r w:rsidR="008E2A97" w:rsidRPr="00AB0501">
        <w:rPr>
          <w:rStyle w:val="Hyperlink"/>
          <w:bCs/>
          <w:lang w:val="en-SE" w:eastAsia="ja-JP"/>
        </w:rPr>
        <w:t>Albrecht 2010</w:t>
      </w:r>
      <w:r w:rsidR="00847D7F">
        <w:rPr>
          <w:rStyle w:val="Hyperlink"/>
          <w:bCs/>
          <w:lang w:eastAsia="ja-JP"/>
        </w:rPr>
        <w:fldChar w:fldCharType="end"/>
      </w:r>
      <w:r w:rsidR="008A7435" w:rsidRPr="00AB0501">
        <w:rPr>
          <w:bCs/>
          <w:lang w:val="en-SE" w:eastAsia="ja-JP"/>
        </w:rPr>
        <w:t xml:space="preserve"> </w:t>
      </w:r>
      <w:r w:rsidR="00AB0501">
        <w:rPr>
          <w:bCs/>
          <w:lang w:eastAsia="ja-JP"/>
        </w:rPr>
        <w:fldChar w:fldCharType="begin"/>
      </w:r>
      <w:r w:rsidR="00AB0501" w:rsidRPr="00AB0501">
        <w:rPr>
          <w:bCs/>
          <w:lang w:val="en-SE" w:eastAsia="ja-JP"/>
        </w:rPr>
        <w:instrText xml:space="preserve"> ADDIN EN.CITE &lt;EndNote&gt;&lt;Cite&gt;&lt;Author&gt;Albrecht&lt;/Author&gt;&lt;Year&gt;2010&lt;/Year&gt;&lt;RecNum&gt;1831&lt;/RecNum&gt;&lt;DisplayText&gt;[1]&lt;/DisplayText&gt;&lt;record&gt;&lt;rec-number&gt;1831&lt;/rec-number&gt;&lt;foreign-keys&gt;&lt;key app="EN" db-id="5rd9tv29z5xd0revrw5xdxzy5w5zpd9tvz55" timestamp="1488087622"&gt;1831&lt;/key&gt;&lt;/foreign-keys&gt;&lt;ref-type name="Journal Article"&gt;17&lt;/ref-type&gt;&lt;contributors&gt;&lt;authors&gt;&lt;author&gt;Albrecht, E.&lt;/author&gt;&lt;author&gt;Schoettker, P.&lt;/author&gt;&lt;/authors&gt;&lt;/contributors&gt;&lt;auth-address&gt;Centre Hospitalier Universitaire Vaudois, Lausanne, Switzerland.&lt;/auth-address&gt;&lt;titles&gt;&lt;title&gt;Images in clinical medicine. The jaw-thrust maneuv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32&lt;/pages&gt;&lt;volume&gt;363&lt;/volume&gt;&lt;number&gt;21&lt;/number&gt;&lt;edition&gt;2010/11/19&lt;/edition&gt;&lt;keywords&gt;&lt;keyword&gt;Humans&lt;/keyword&gt;&lt;keyword&gt;Jaw&lt;/keyword&gt;&lt;keyword&gt;Respiration, Artificial/*methods&lt;/keyword&gt;&lt;/keywords&gt;&lt;dates&gt;&lt;year&gt;2010&lt;/year&gt;&lt;pub-dates&gt;&lt;date&gt;Nov 18&lt;/date&gt;&lt;/pub-dates&gt;&lt;/dates&gt;&lt;isbn&gt;0028-4793&lt;/isbn&gt;&lt;accession-num&gt;21083381&lt;/accession-num&gt;&lt;urls&gt;&lt;/urls&gt;&lt;electronic-resource-num&gt;10.1056/NEJMicm0910490&lt;/electronic-resource-num&gt;&lt;remote-database-provider&gt;NLM&lt;/remote-database-provider&gt;&lt;language&gt;eng&lt;/language&gt;&lt;/record&gt;&lt;/Cite&gt;&lt;/EndNote&gt;</w:instrText>
      </w:r>
      <w:r w:rsidR="00AB0501">
        <w:rPr>
          <w:bCs/>
          <w:lang w:eastAsia="ja-JP"/>
        </w:rPr>
        <w:fldChar w:fldCharType="separate"/>
      </w:r>
      <w:r w:rsidR="00AB0501" w:rsidRPr="00AB0501">
        <w:rPr>
          <w:bCs/>
          <w:noProof/>
          <w:lang w:val="en-SE" w:eastAsia="ja-JP"/>
        </w:rPr>
        <w:t>[1]</w:t>
      </w:r>
      <w:r w:rsidR="00AB0501">
        <w:rPr>
          <w:bCs/>
          <w:lang w:eastAsia="ja-JP"/>
        </w:rPr>
        <w:fldChar w:fldCharType="end"/>
      </w:r>
      <w:r w:rsidR="00CA2DA9" w:rsidRPr="00AB0501">
        <w:rPr>
          <w:bCs/>
          <w:lang w:val="en-SE" w:eastAsia="ja-JP"/>
        </w:rPr>
        <w:t>)</w:t>
      </w:r>
    </w:p>
    <w:p w14:paraId="45464086" w14:textId="77777777" w:rsidR="0053037E" w:rsidRPr="00AB0501" w:rsidRDefault="0053037E" w:rsidP="0053037E">
      <w:pPr>
        <w:pStyle w:val="BodyText"/>
        <w:rPr>
          <w:rFonts w:cs="ArialMT"/>
          <w:bCs/>
          <w:i/>
          <w:lang w:val="en-SE" w:eastAsia="sv-SE"/>
        </w:rPr>
      </w:pPr>
    </w:p>
    <w:p w14:paraId="428887BA" w14:textId="702E8DD9" w:rsidR="0053037E" w:rsidRPr="00AB0501" w:rsidRDefault="0053037E" w:rsidP="0053037E">
      <w:pPr>
        <w:pStyle w:val="BodyText"/>
        <w:rPr>
          <w:bCs/>
          <w:lang w:val="en-SE" w:eastAsia="ja-JP"/>
        </w:rPr>
      </w:pPr>
    </w:p>
    <w:p w14:paraId="4504C1C8" w14:textId="628AEA8C" w:rsidR="00804F8E" w:rsidRPr="00AB0501" w:rsidRDefault="00804F8E" w:rsidP="0053037E">
      <w:pPr>
        <w:pStyle w:val="BodyText"/>
        <w:rPr>
          <w:bCs/>
          <w:lang w:val="en-SE" w:eastAsia="ja-JP"/>
        </w:rPr>
      </w:pPr>
    </w:p>
    <w:p w14:paraId="0654F559" w14:textId="77777777" w:rsidR="00804F8E" w:rsidRPr="00AB0501" w:rsidRDefault="00804F8E" w:rsidP="0053037E">
      <w:pPr>
        <w:pStyle w:val="BodyText"/>
        <w:rPr>
          <w:bCs/>
          <w:lang w:val="en-SE" w:eastAsia="ja-JP"/>
        </w:rPr>
      </w:pPr>
    </w:p>
    <w:p w14:paraId="0ACBB7AD" w14:textId="64A63BD7" w:rsidR="0053037E" w:rsidRPr="00D76CCB" w:rsidRDefault="00BC48C9" w:rsidP="0053037E">
      <w:pPr>
        <w:pStyle w:val="BodyText"/>
        <w:rPr>
          <w:bCs/>
          <w:lang w:eastAsia="ja-JP"/>
        </w:rPr>
      </w:pPr>
      <w:r>
        <w:rPr>
          <w:bCs/>
          <w:lang w:eastAsia="ja-JP"/>
        </w:rPr>
        <w:t>5-</w:t>
      </w:r>
      <w:r w:rsidR="0053037E" w:rsidRPr="00D76CCB">
        <w:rPr>
          <w:bCs/>
          <w:lang w:eastAsia="ja-JP"/>
        </w:rPr>
        <w:t xml:space="preserve">Vad menas med ”the </w:t>
      </w:r>
      <w:proofErr w:type="spellStart"/>
      <w:r w:rsidR="0053037E" w:rsidRPr="00D76CCB">
        <w:rPr>
          <w:bCs/>
          <w:lang w:eastAsia="ja-JP"/>
        </w:rPr>
        <w:t>triple</w:t>
      </w:r>
      <w:proofErr w:type="spellEnd"/>
      <w:r w:rsidR="0053037E" w:rsidRPr="00D76CCB">
        <w:rPr>
          <w:bCs/>
          <w:lang w:eastAsia="ja-JP"/>
        </w:rPr>
        <w:t xml:space="preserve"> </w:t>
      </w:r>
      <w:proofErr w:type="spellStart"/>
      <w:r w:rsidR="0053037E" w:rsidRPr="00D76CCB">
        <w:rPr>
          <w:bCs/>
          <w:lang w:eastAsia="ja-JP"/>
        </w:rPr>
        <w:t>airway</w:t>
      </w:r>
      <w:proofErr w:type="spellEnd"/>
      <w:r w:rsidR="0053037E" w:rsidRPr="00D76CCB">
        <w:rPr>
          <w:bCs/>
          <w:lang w:eastAsia="ja-JP"/>
        </w:rPr>
        <w:t xml:space="preserve"> </w:t>
      </w:r>
      <w:proofErr w:type="spellStart"/>
      <w:r w:rsidR="0053037E" w:rsidRPr="00D76CCB">
        <w:rPr>
          <w:bCs/>
          <w:lang w:eastAsia="ja-JP"/>
        </w:rPr>
        <w:t>maneuver</w:t>
      </w:r>
      <w:proofErr w:type="spellEnd"/>
      <w:r w:rsidR="0053037E" w:rsidRPr="00D76CCB">
        <w:rPr>
          <w:bCs/>
          <w:lang w:eastAsia="ja-JP"/>
        </w:rPr>
        <w:t>”? (</w:t>
      </w:r>
      <w:hyperlink r:id="rId10" w:history="1">
        <w:r w:rsidR="00DF26A3" w:rsidRPr="00D76CCB">
          <w:rPr>
            <w:rStyle w:val="Hyperlink"/>
            <w:bCs/>
            <w:lang w:eastAsia="ja-JP"/>
          </w:rPr>
          <w:t>SWESEMS UTBILDNINGSMATERIAL</w:t>
        </w:r>
      </w:hyperlink>
      <w:r w:rsidR="00664D2A" w:rsidRPr="00D76CCB">
        <w:rPr>
          <w:bCs/>
          <w:lang w:eastAsia="ja-JP"/>
        </w:rPr>
        <w:t xml:space="preserve"> </w:t>
      </w:r>
      <w:r w:rsidR="002A405A" w:rsidRPr="00D76CCB">
        <w:rPr>
          <w:bCs/>
          <w:lang w:eastAsia="ja-JP"/>
        </w:rPr>
        <w:t>L</w:t>
      </w:r>
      <w:r w:rsidR="00AC5BC0" w:rsidRPr="00D76CCB">
        <w:rPr>
          <w:bCs/>
          <w:lang w:eastAsia="ja-JP"/>
        </w:rPr>
        <w:t>uftvägsmanövrar</w:t>
      </w:r>
      <w:r w:rsidR="002A405A" w:rsidRPr="00D76CCB">
        <w:rPr>
          <w:bCs/>
          <w:lang w:eastAsia="ja-JP"/>
        </w:rPr>
        <w:t xml:space="preserve"> basala A</w:t>
      </w:r>
      <w:r w:rsidR="00AC5BC0" w:rsidRPr="00D76CCB">
        <w:rPr>
          <w:bCs/>
          <w:lang w:eastAsia="ja-JP"/>
        </w:rPr>
        <w:t>nteckning 4</w:t>
      </w:r>
      <w:r w:rsidR="0053037E" w:rsidRPr="00D76CCB">
        <w:rPr>
          <w:bCs/>
          <w:lang w:eastAsia="ja-JP"/>
        </w:rPr>
        <w:t>)</w:t>
      </w:r>
    </w:p>
    <w:p w14:paraId="445217CD" w14:textId="77777777" w:rsidR="0053037E" w:rsidRPr="00D76CCB" w:rsidRDefault="0053037E" w:rsidP="0053037E">
      <w:pPr>
        <w:pStyle w:val="BodyText"/>
        <w:rPr>
          <w:rFonts w:cs="ArialMT"/>
          <w:bCs/>
          <w:i/>
          <w:lang w:eastAsia="sv-SE"/>
        </w:rPr>
      </w:pPr>
    </w:p>
    <w:p w14:paraId="5B77D72E" w14:textId="04550DCF" w:rsidR="00160C7B" w:rsidRDefault="00160C7B" w:rsidP="00076436">
      <w:pPr>
        <w:pStyle w:val="Heading2"/>
        <w:rPr>
          <w:b w:val="0"/>
          <w:lang w:eastAsia="ja-JP"/>
        </w:rPr>
      </w:pPr>
    </w:p>
    <w:p w14:paraId="4DFF73B3" w14:textId="5C066807" w:rsidR="00804F8E" w:rsidRDefault="00804F8E" w:rsidP="00804F8E">
      <w:pPr>
        <w:rPr>
          <w:lang w:val="sv-SE" w:eastAsia="ja-JP"/>
        </w:rPr>
      </w:pPr>
    </w:p>
    <w:p w14:paraId="7CD1B1C0" w14:textId="77777777" w:rsidR="00804F8E" w:rsidRPr="00804F8E" w:rsidRDefault="00804F8E" w:rsidP="00804F8E">
      <w:pPr>
        <w:rPr>
          <w:lang w:val="sv-SE" w:eastAsia="ja-JP"/>
        </w:rPr>
      </w:pPr>
    </w:p>
    <w:p w14:paraId="1F86E2B2" w14:textId="5353B97E" w:rsidR="0009623D" w:rsidRPr="00D76CCB" w:rsidRDefault="00BC48C9" w:rsidP="008A2839">
      <w:pPr>
        <w:pStyle w:val="BodyText"/>
        <w:rPr>
          <w:bCs/>
          <w:lang w:val="en-US"/>
        </w:rPr>
      </w:pPr>
      <w:r>
        <w:rPr>
          <w:bCs/>
        </w:rPr>
        <w:t>6-</w:t>
      </w:r>
      <w:r w:rsidR="0009623D" w:rsidRPr="00D76CCB">
        <w:rPr>
          <w:bCs/>
        </w:rPr>
        <w:t>Hur positionerar man en patient med uttalad obesitas för att optimera luftvägen?</w:t>
      </w:r>
      <w:r w:rsidR="008A2839" w:rsidRPr="00D76CCB">
        <w:rPr>
          <w:bCs/>
        </w:rPr>
        <w:t xml:space="preserve"> </w:t>
      </w:r>
      <w:r w:rsidR="008A2839" w:rsidRPr="00D76CCB">
        <w:rPr>
          <w:bCs/>
          <w:lang w:val="en-US"/>
        </w:rPr>
        <w:t>(</w:t>
      </w:r>
      <w:hyperlink r:id="rId11" w:history="1">
        <w:r w:rsidR="00A104C0" w:rsidRPr="00822A4F">
          <w:rPr>
            <w:rStyle w:val="Hyperlink"/>
            <w:bCs/>
            <w:lang w:val="en-US"/>
          </w:rPr>
          <w:t>Murphy 2013</w:t>
        </w:r>
      </w:hyperlink>
      <w:r w:rsidR="00A104C0">
        <w:rPr>
          <w:bCs/>
          <w:lang w:val="en-US"/>
        </w:rPr>
        <w:t xml:space="preserve"> </w:t>
      </w:r>
      <w:r w:rsidR="00AB0501">
        <w:rPr>
          <w:bCs/>
          <w:lang w:val="en-US"/>
        </w:rPr>
        <w:fldChar w:fldCharType="begin"/>
      </w:r>
      <w:r w:rsidR="00AB0501">
        <w:rPr>
          <w:bCs/>
          <w:lang w:val="en-US"/>
        </w:rPr>
        <w:instrText xml:space="preserve"> ADDIN EN.CITE &lt;EndNote&gt;&lt;Cite&gt;&lt;Author&gt;Murphy&lt;/Author&gt;&lt;Year&gt;2013&lt;/Year&gt;&lt;RecNum&gt;2538&lt;/RecNum&gt;&lt;DisplayText&gt;[2]&lt;/DisplayText&gt;&lt;record&gt;&lt;rec-number&gt;2538&lt;/rec-number&gt;&lt;foreign-keys&gt;&lt;key app="EN" db-id="5rd9tv29z5xd0revrw5xdxzy5w5zpd9tvz55" timestamp="1538900736"&gt;2538&lt;/key&gt;&lt;/foreign-keys&gt;&lt;ref-type name="Journal Article"&gt;17&lt;/ref-type&gt;&lt;contributors&gt;&lt;authors&gt;&lt;author&gt;Murphy, Caitriona&lt;/author&gt;&lt;author&gt;Wong, David T.&lt;/author&gt;&lt;/authors&gt;&lt;/contributors&gt;&lt;titles&gt;&lt;title&gt;Airway management and oxygenation in obese patients&lt;/title&gt;&lt;secondary-title&gt;Canadian Journal of Anesthesia/Journal canadien d&amp;apos;anesthésie&lt;/secondary-title&gt;&lt;/titles&gt;&lt;periodical&gt;&lt;full-title&gt;Canadian Journal of Anesthesia/Journal canadien d&amp;apos;anesthésie&lt;/full-title&gt;&lt;/periodical&gt;&lt;pages&gt;929-945&lt;/pages&gt;&lt;volume&gt;60&lt;/volume&gt;&lt;number&gt;9&lt;/number&gt;&lt;dates&gt;&lt;year&gt;2013&lt;/year&gt;&lt;pub-dates&gt;&lt;date&gt;September 01&lt;/date&gt;&lt;/pub-dates&gt;&lt;/dates&gt;&lt;isbn&gt;1496-8975&lt;/isbn&gt;&lt;label&gt;Murphy2013&lt;/label&gt;&lt;work-type&gt;journal article&lt;/work-type&gt;&lt;urls&gt;&lt;related-urls&gt;&lt;url&gt;https://doi.org/10.1007/s12630-013-9991-x&lt;/url&gt;&lt;/related-urls&gt;&lt;/urls&gt;&lt;electronic-resource-num&gt;10.1007/s12630-013-9991-x&lt;/electronic-resource-num&gt;&lt;/record&gt;&lt;/Cite&gt;&lt;/EndNote&gt;</w:instrText>
      </w:r>
      <w:r w:rsidR="00AB0501">
        <w:rPr>
          <w:bCs/>
          <w:lang w:val="en-US"/>
        </w:rPr>
        <w:fldChar w:fldCharType="separate"/>
      </w:r>
      <w:r w:rsidR="00AB0501">
        <w:rPr>
          <w:bCs/>
          <w:noProof/>
          <w:lang w:val="en-US"/>
        </w:rPr>
        <w:t>[2]</w:t>
      </w:r>
      <w:r w:rsidR="00AB0501">
        <w:rPr>
          <w:bCs/>
          <w:lang w:val="en-US"/>
        </w:rPr>
        <w:fldChar w:fldCharType="end"/>
      </w:r>
      <w:r w:rsidR="00A104C0">
        <w:rPr>
          <w:bCs/>
          <w:lang w:val="en-US"/>
        </w:rPr>
        <w:t xml:space="preserve"> </w:t>
      </w:r>
      <w:r w:rsidR="008A2839" w:rsidRPr="00D76CCB">
        <w:rPr>
          <w:bCs/>
          <w:lang w:val="en-US"/>
        </w:rPr>
        <w:t>Figure</w:t>
      </w:r>
      <w:r w:rsidR="00822A4F">
        <w:rPr>
          <w:bCs/>
          <w:lang w:val="en-US"/>
        </w:rPr>
        <w:t xml:space="preserve"> s932</w:t>
      </w:r>
      <w:r w:rsidR="00EF7168" w:rsidRPr="00D76CCB">
        <w:rPr>
          <w:bCs/>
          <w:lang w:val="en-US"/>
        </w:rPr>
        <w:t xml:space="preserve">; se </w:t>
      </w:r>
      <w:proofErr w:type="spellStart"/>
      <w:r w:rsidR="00EF7168" w:rsidRPr="00D76CCB">
        <w:rPr>
          <w:bCs/>
          <w:lang w:val="en-US"/>
        </w:rPr>
        <w:t>även</w:t>
      </w:r>
      <w:proofErr w:type="spellEnd"/>
      <w:r w:rsidR="00EF7168" w:rsidRPr="00D76CCB">
        <w:rPr>
          <w:bCs/>
          <w:lang w:val="en-US"/>
        </w:rPr>
        <w:t xml:space="preserve"> Roberts </w:t>
      </w:r>
      <w:r w:rsidR="00830917" w:rsidRPr="00D76CCB">
        <w:rPr>
          <w:bCs/>
          <w:lang w:val="en-US"/>
        </w:rPr>
        <w:t xml:space="preserve">6th </w:t>
      </w:r>
      <w:r w:rsidR="00EF7168" w:rsidRPr="00D76CCB">
        <w:rPr>
          <w:bCs/>
          <w:lang w:val="en-US"/>
        </w:rPr>
        <w:t xml:space="preserve">Chapter 03 </w:t>
      </w:r>
      <w:r w:rsidR="00830917" w:rsidRPr="00D76CCB">
        <w:rPr>
          <w:bCs/>
          <w:lang w:val="en-US"/>
        </w:rPr>
        <w:t xml:space="preserve">s41 </w:t>
      </w:r>
      <w:r w:rsidR="00EF7168" w:rsidRPr="00D76CCB">
        <w:rPr>
          <w:bCs/>
          <w:lang w:val="en-US"/>
        </w:rPr>
        <w:t>Figure 3-2)</w:t>
      </w:r>
    </w:p>
    <w:p w14:paraId="14B3781F" w14:textId="77777777" w:rsidR="00E9546C" w:rsidRPr="00D76CCB" w:rsidRDefault="00E9546C" w:rsidP="008A2839">
      <w:pPr>
        <w:pStyle w:val="BodyText"/>
        <w:rPr>
          <w:bCs/>
          <w:lang w:val="en-US" w:eastAsia="ja-JP"/>
        </w:rPr>
      </w:pPr>
    </w:p>
    <w:p w14:paraId="5AE569DC" w14:textId="77777777" w:rsidR="0053037E" w:rsidRPr="00E007F3" w:rsidRDefault="0053037E">
      <w:pPr>
        <w:pStyle w:val="Heading2"/>
        <w:rPr>
          <w:lang w:eastAsia="ja-JP"/>
        </w:rPr>
      </w:pPr>
      <w:r w:rsidRPr="00AB0501">
        <w:rPr>
          <w:lang w:eastAsia="ja-JP"/>
        </w:rPr>
        <w:br w:type="page"/>
      </w:r>
      <w:bookmarkStart w:id="48" w:name="_Toc243203826"/>
      <w:bookmarkStart w:id="49" w:name="_Toc248570142"/>
      <w:bookmarkStart w:id="50" w:name="_Toc248570188"/>
      <w:bookmarkStart w:id="51" w:name="_Toc248570266"/>
      <w:bookmarkStart w:id="52" w:name="_Toc269890604"/>
      <w:bookmarkStart w:id="53" w:name="_Toc269909947"/>
      <w:bookmarkStart w:id="54" w:name="_Toc315436188"/>
      <w:bookmarkStart w:id="55" w:name="_Toc349643507"/>
      <w:bookmarkStart w:id="56" w:name="_Toc349655366"/>
      <w:bookmarkStart w:id="57" w:name="_Toc349750805"/>
      <w:bookmarkStart w:id="58" w:name="_Toc349757653"/>
      <w:bookmarkStart w:id="59" w:name="_Toc377299307"/>
      <w:bookmarkStart w:id="60" w:name="_Toc400535832"/>
      <w:bookmarkStart w:id="61" w:name="_Toc400538326"/>
      <w:bookmarkStart w:id="62" w:name="_Toc444260687"/>
      <w:bookmarkStart w:id="63" w:name="_Toc444261652"/>
      <w:bookmarkStart w:id="64" w:name="_Toc444261762"/>
      <w:bookmarkStart w:id="65" w:name="_Toc444261796"/>
      <w:bookmarkStart w:id="66" w:name="_Toc444261850"/>
      <w:bookmarkStart w:id="67" w:name="_Toc444262835"/>
      <w:bookmarkStart w:id="68" w:name="_Toc65247455"/>
      <w:bookmarkStart w:id="69" w:name="_Toc68001918"/>
      <w:bookmarkStart w:id="70" w:name="_Toc68175097"/>
      <w:bookmarkStart w:id="71" w:name="_Toc68175187"/>
      <w:r w:rsidR="005403CF" w:rsidRPr="00E007F3">
        <w:rPr>
          <w:lang w:eastAsia="ja-JP"/>
        </w:rPr>
        <w:lastRenderedPageBreak/>
        <w:t>2</w:t>
      </w:r>
      <w:r w:rsidRPr="00E007F3">
        <w:rPr>
          <w:lang w:eastAsia="ja-JP"/>
        </w:rPr>
        <w:t>-Svalgtub och näskantarell</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2E1AF198" w14:textId="49468E16" w:rsidR="0053037E" w:rsidRPr="00CA6792" w:rsidRDefault="00F34E6D" w:rsidP="0053037E">
      <w:pPr>
        <w:pStyle w:val="BodyText"/>
      </w:pPr>
      <w:r>
        <w:t>1-</w:t>
      </w:r>
      <w:r w:rsidR="0053037E" w:rsidRPr="003926F8">
        <w:t>När är</w:t>
      </w:r>
      <w:r w:rsidR="000241DC">
        <w:t xml:space="preserve"> svalgtub och</w:t>
      </w:r>
      <w:r w:rsidR="0053037E" w:rsidRPr="003926F8">
        <w:t xml:space="preserve"> näskantarell indicerade och kontraindicerade? (</w:t>
      </w:r>
      <w:hyperlink r:id="rId12" w:history="1">
        <w:r w:rsidR="00DF26A3">
          <w:rPr>
            <w:rStyle w:val="Hyperlink"/>
            <w:lang w:eastAsia="ja-JP"/>
          </w:rPr>
          <w:t>SWESEMS UTBILDNINGSMATERIAL</w:t>
        </w:r>
      </w:hyperlink>
      <w:r w:rsidR="0053037E" w:rsidRPr="003926F8">
        <w:t xml:space="preserve"> </w:t>
      </w:r>
      <w:r w:rsidR="002A405A">
        <w:t>L</w:t>
      </w:r>
      <w:r w:rsidR="0053037E" w:rsidRPr="003926F8">
        <w:t>uftvägsmanövrar</w:t>
      </w:r>
      <w:r w:rsidR="002A405A">
        <w:t xml:space="preserve"> basala</w:t>
      </w:r>
      <w:r w:rsidR="00753F70">
        <w:t>; för mer om säkerheten av näskantarell vid trauma, se</w:t>
      </w:r>
      <w:r w:rsidR="00F730B7">
        <w:t xml:space="preserve"> </w:t>
      </w:r>
      <w:hyperlink r:id="rId13" w:history="1">
        <w:r w:rsidR="00F730B7" w:rsidRPr="00F730B7">
          <w:rPr>
            <w:rStyle w:val="Hyperlink"/>
          </w:rPr>
          <w:t>Roberts 2005</w:t>
        </w:r>
      </w:hyperlink>
      <w:r w:rsidR="00753F70">
        <w:t xml:space="preserve"> </w:t>
      </w:r>
      <w:r w:rsidR="00AB0501">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AB0501">
        <w:instrText xml:space="preserve"> ADDIN EN.CITE </w:instrText>
      </w:r>
      <w:r w:rsidR="00AB0501">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AB0501">
        <w:instrText xml:space="preserve"> ADDIN EN.CITE.DATA </w:instrText>
      </w:r>
      <w:r w:rsidR="00AB0501">
        <w:fldChar w:fldCharType="end"/>
      </w:r>
      <w:r w:rsidR="00AB0501">
        <w:fldChar w:fldCharType="separate"/>
      </w:r>
      <w:r w:rsidR="00AB0501">
        <w:rPr>
          <w:noProof/>
        </w:rPr>
        <w:t>[3]</w:t>
      </w:r>
      <w:r w:rsidR="00AB0501">
        <w:fldChar w:fldCharType="end"/>
      </w:r>
      <w:r w:rsidR="00753F70">
        <w:t xml:space="preserve">, </w:t>
      </w:r>
      <w:hyperlink r:id="rId14" w:history="1">
        <w:r w:rsidR="00F730B7" w:rsidRPr="00F730B7">
          <w:rPr>
            <w:rStyle w:val="Hyperlink"/>
          </w:rPr>
          <w:t>Ellis 2006</w:t>
        </w:r>
      </w:hyperlink>
      <w:r w:rsidR="00F730B7">
        <w:t xml:space="preserve"> </w:t>
      </w:r>
      <w:r w:rsidR="00AB0501">
        <w:fldChar w:fldCharType="begin"/>
      </w:r>
      <w:r w:rsidR="00AB0501">
        <w:instrText xml:space="preserve"> ADDIN EN.CITE &lt;EndNote&gt;&lt;Cite&gt;&lt;Author&gt;Ellis&lt;/Author&gt;&lt;Year&gt;2006&lt;/Year&gt;&lt;RecNum&gt;2364&lt;/RecNum&gt;&lt;DisplayText&gt;[4]&lt;/DisplayText&gt;&lt;record&gt;&lt;rec-number&gt;2364&lt;/rec-number&gt;&lt;foreign-keys&gt;&lt;key app="EN" db-id="5rd9tv29z5xd0revrw5xdxzy5w5zpd9tvz55" timestamp="1522831116"&gt;2364&lt;/key&gt;&lt;/foreign-keys&gt;&lt;ref-type name="Journal Article"&gt;17&lt;/ref-type&gt;&lt;contributors&gt;&lt;authors&gt;&lt;author&gt;Ellis, D. Y.&lt;/author&gt;&lt;author&gt;Lambert, C.&lt;/author&gt;&lt;author&gt;Shirley, P.&lt;/author&gt;&lt;/authors&gt;&lt;/contributors&gt;&lt;titles&gt;&lt;title&gt;Intracranial placement of nasopharyngeal airways: is it all that r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661&lt;/pages&gt;&lt;volume&gt;23&lt;/volume&gt;&lt;number&gt;8&lt;/number&gt;&lt;edition&gt;2006/07/22&lt;/edition&gt;&lt;keywords&gt;&lt;keyword&gt;Airway Obstruction/*therapy&lt;/keyword&gt;&lt;keyword&gt;Craniocerebral Trauma/*therapy&lt;/keyword&gt;&lt;keyword&gt;Facial Injuries/therapy&lt;/keyword&gt;&lt;keyword&gt;Head Injuries, Penetrating/etiology&lt;/keyword&gt;&lt;keyword&gt;Humans&lt;/keyword&gt;&lt;keyword&gt;Intubation, Intratracheal/*adverse effects/methods&lt;/keyword&gt;&lt;keyword&gt;Male&lt;/keyword&gt;&lt;/keywords&gt;&lt;dates&gt;&lt;year&gt;2006&lt;/year&gt;&lt;pub-dates&gt;&lt;date&gt;Aug&lt;/date&gt;&lt;/pub-dates&gt;&lt;/dates&gt;&lt;isbn&gt;1472-0205&lt;/isbn&gt;&lt;accession-num&gt;16858116&lt;/accession-num&gt;&lt;urls&gt;&lt;/urls&gt;&lt;custom2&gt;PMC2564185&lt;/custom2&gt;&lt;electronic-resource-num&gt;10.1136/emj.2006.036541&lt;/electronic-resource-num&gt;&lt;remote-database-provider&gt;NLM&lt;/remote-database-provider&gt;&lt;language&gt;eng&lt;/language&gt;&lt;/record&gt;&lt;/Cite&gt;&lt;/EndNote&gt;</w:instrText>
      </w:r>
      <w:r w:rsidR="00AB0501">
        <w:fldChar w:fldCharType="separate"/>
      </w:r>
      <w:r w:rsidR="00AB0501">
        <w:rPr>
          <w:noProof/>
        </w:rPr>
        <w:t>[4]</w:t>
      </w:r>
      <w:r w:rsidR="00AB0501">
        <w:fldChar w:fldCharType="end"/>
      </w:r>
      <w:r w:rsidR="00753F70" w:rsidRPr="00CA6792">
        <w:t>,</w:t>
      </w:r>
      <w:r w:rsidR="00F730B7" w:rsidRPr="00CA6792">
        <w:t xml:space="preserve"> </w:t>
      </w:r>
      <w:hyperlink r:id="rId15" w:history="1">
        <w:proofErr w:type="spellStart"/>
        <w:r w:rsidR="00F730B7" w:rsidRPr="00CA6792">
          <w:rPr>
            <w:rStyle w:val="Hyperlink"/>
          </w:rPr>
          <w:t>Steinbruner</w:t>
        </w:r>
        <w:proofErr w:type="spellEnd"/>
        <w:r w:rsidR="00F730B7" w:rsidRPr="00CA6792">
          <w:rPr>
            <w:rStyle w:val="Hyperlink"/>
          </w:rPr>
          <w:t xml:space="preserve"> 2007</w:t>
        </w:r>
      </w:hyperlink>
      <w:r w:rsidR="00F730B7" w:rsidRPr="00CA6792">
        <w:t xml:space="preserve"> </w:t>
      </w:r>
      <w:r w:rsidR="00AB0501">
        <w:fldChar w:fldCharType="begin"/>
      </w:r>
      <w:r w:rsidR="00AB0501">
        <w:instrText xml:space="preserve"> ADDIN EN.CITE &lt;EndNote&gt;&lt;Cite&gt;&lt;Author&gt;Steinbruner&lt;/Author&gt;&lt;Year&gt;2007&lt;/Year&gt;&lt;RecNum&gt;2363&lt;/RecNum&gt;&lt;DisplayText&gt;[5]&lt;/DisplayText&gt;&lt;record&gt;&lt;rec-number&gt;2363&lt;/rec-number&gt;&lt;foreign-keys&gt;&lt;key app="EN" db-id="5rd9tv29z5xd0revrw5xdxzy5w5zpd9tvz55" timestamp="1522830938"&gt;2363&lt;/key&gt;&lt;/foreign-keys&gt;&lt;ref-type name="Journal Article"&gt;17&lt;/ref-type&gt;&lt;contributors&gt;&lt;authors&gt;&lt;author&gt;Steinbruner, David&lt;/author&gt;&lt;author&gt;Mazur, Robert&lt;/author&gt;&lt;author&gt;Mahoney, Peter F.&lt;/author&gt;&lt;/authors&gt;&lt;/contributors&gt;&lt;titles&gt;&lt;title&gt;Intracranial placement of a nasopharyngeal airway in a gun shot victim&lt;/title&gt;&lt;secondary-title&gt;Emergency Medicine Journal : EMJ&lt;/secondary-title&gt;&lt;/titles&gt;&lt;periodical&gt;&lt;full-title&gt;Emerg Med J&lt;/full-title&gt;&lt;abbr-1&gt;Emergency medicine journal : EMJ&lt;/abbr-1&gt;&lt;/periodical&gt;&lt;pages&gt;311-311&lt;/pages&gt;&lt;volume&gt;24&lt;/volume&gt;&lt;number&gt;4&lt;/number&gt;&lt;dates&gt;&lt;year&gt;2007&lt;/year&gt;&lt;/dates&gt;&lt;publisher&gt;BMJ Group&lt;/publisher&gt;&lt;isbn&gt;1472-0205&amp;#xD;1472-0213&lt;/isbn&gt;&lt;accession-num&gt;PMC2658253&lt;/accession-num&gt;&lt;urls&gt;&lt;related-urls&gt;&lt;url&gt;http://www.ncbi.nlm.nih.gov/pmc/articles/PMC2658253/&lt;/url&gt;&lt;/related-urls&gt;&lt;/urls&gt;&lt;electronic-resource-num&gt;10.1136/emj.2007.046490&lt;/electronic-resource-num&gt;&lt;remote-database-name&gt;PMC&lt;/remote-database-name&gt;&lt;/record&gt;&lt;/Cite&gt;&lt;/EndNote&gt;</w:instrText>
      </w:r>
      <w:r w:rsidR="00AB0501">
        <w:fldChar w:fldCharType="separate"/>
      </w:r>
      <w:r w:rsidR="00AB0501">
        <w:rPr>
          <w:noProof/>
        </w:rPr>
        <w:t>[5]</w:t>
      </w:r>
      <w:r w:rsidR="00AB0501">
        <w:fldChar w:fldCharType="end"/>
      </w:r>
      <w:r w:rsidR="00753F70" w:rsidRPr="00CA6792">
        <w:t>)</w:t>
      </w:r>
    </w:p>
    <w:p w14:paraId="5AB3116F" w14:textId="77777777" w:rsidR="0053037E" w:rsidRPr="00CA6792" w:rsidRDefault="0053037E" w:rsidP="0053037E">
      <w:pPr>
        <w:pStyle w:val="BodyText"/>
      </w:pP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2230"/>
        <w:gridCol w:w="3781"/>
        <w:gridCol w:w="3785"/>
      </w:tblGrid>
      <w:tr w:rsidR="0053037E" w:rsidRPr="00AB0501" w14:paraId="11839324" w14:textId="77777777" w:rsidTr="0053037E">
        <w:tc>
          <w:tcPr>
            <w:tcW w:w="2216" w:type="dxa"/>
            <w:shd w:val="clear" w:color="auto" w:fill="auto"/>
          </w:tcPr>
          <w:p w14:paraId="22B0B887" w14:textId="77777777" w:rsidR="0053037E" w:rsidRPr="00CA6792" w:rsidRDefault="0053037E" w:rsidP="0053037E">
            <w:pPr>
              <w:pStyle w:val="BodyText"/>
              <w:rPr>
                <w:b/>
              </w:rPr>
            </w:pPr>
          </w:p>
        </w:tc>
        <w:tc>
          <w:tcPr>
            <w:tcW w:w="3789" w:type="dxa"/>
            <w:shd w:val="clear" w:color="auto" w:fill="auto"/>
          </w:tcPr>
          <w:p w14:paraId="70A3C76A" w14:textId="77777777" w:rsidR="0053037E" w:rsidRPr="00AB0501" w:rsidRDefault="0053037E" w:rsidP="0053037E">
            <w:pPr>
              <w:pStyle w:val="BodyText"/>
              <w:jc w:val="center"/>
              <w:rPr>
                <w:b/>
              </w:rPr>
            </w:pPr>
            <w:r w:rsidRPr="00AB0501">
              <w:rPr>
                <w:b/>
              </w:rPr>
              <w:t>Svalgtub</w:t>
            </w:r>
          </w:p>
        </w:tc>
        <w:tc>
          <w:tcPr>
            <w:tcW w:w="3791" w:type="dxa"/>
            <w:shd w:val="clear" w:color="auto" w:fill="auto"/>
          </w:tcPr>
          <w:p w14:paraId="56262C6F" w14:textId="77777777" w:rsidR="0053037E" w:rsidRPr="00AB0501" w:rsidRDefault="0053037E" w:rsidP="0053037E">
            <w:pPr>
              <w:pStyle w:val="BodyText"/>
              <w:jc w:val="center"/>
              <w:rPr>
                <w:b/>
              </w:rPr>
            </w:pPr>
            <w:r w:rsidRPr="00AB0501">
              <w:rPr>
                <w:b/>
              </w:rPr>
              <w:t>Näskantarell</w:t>
            </w:r>
          </w:p>
        </w:tc>
      </w:tr>
      <w:tr w:rsidR="0053037E" w:rsidRPr="00CA6792" w14:paraId="34F18C19" w14:textId="77777777" w:rsidTr="00804F8E">
        <w:trPr>
          <w:trHeight w:val="912"/>
        </w:trPr>
        <w:tc>
          <w:tcPr>
            <w:tcW w:w="2216" w:type="dxa"/>
            <w:shd w:val="clear" w:color="auto" w:fill="auto"/>
          </w:tcPr>
          <w:p w14:paraId="7FB0865E" w14:textId="77777777" w:rsidR="0053037E" w:rsidRPr="00AB0501" w:rsidRDefault="0053037E" w:rsidP="0053037E">
            <w:pPr>
              <w:pStyle w:val="BodyText"/>
              <w:rPr>
                <w:b/>
              </w:rPr>
            </w:pPr>
            <w:r w:rsidRPr="00AB0501">
              <w:rPr>
                <w:b/>
              </w:rPr>
              <w:t>Indikationer</w:t>
            </w:r>
          </w:p>
        </w:tc>
        <w:tc>
          <w:tcPr>
            <w:tcW w:w="3789" w:type="dxa"/>
            <w:shd w:val="clear" w:color="auto" w:fill="auto"/>
          </w:tcPr>
          <w:p w14:paraId="321FD07E" w14:textId="139D1175" w:rsidR="0053037E" w:rsidRPr="00CA6792" w:rsidRDefault="0053037E" w:rsidP="00801BF2">
            <w:pPr>
              <w:pStyle w:val="BodyText2"/>
            </w:pPr>
          </w:p>
        </w:tc>
        <w:tc>
          <w:tcPr>
            <w:tcW w:w="3791" w:type="dxa"/>
            <w:shd w:val="clear" w:color="auto" w:fill="auto"/>
          </w:tcPr>
          <w:p w14:paraId="2E740BB3" w14:textId="0BB36EFA" w:rsidR="0053037E" w:rsidRPr="00CA6792" w:rsidRDefault="0053037E" w:rsidP="00801BF2">
            <w:pPr>
              <w:pStyle w:val="BodyText2"/>
            </w:pPr>
          </w:p>
        </w:tc>
      </w:tr>
      <w:tr w:rsidR="0053037E" w:rsidRPr="00AB0501" w14:paraId="56233C7C" w14:textId="77777777" w:rsidTr="00804F8E">
        <w:trPr>
          <w:trHeight w:val="912"/>
        </w:trPr>
        <w:tc>
          <w:tcPr>
            <w:tcW w:w="2216" w:type="dxa"/>
            <w:shd w:val="clear" w:color="auto" w:fill="auto"/>
          </w:tcPr>
          <w:p w14:paraId="31986C28" w14:textId="77777777" w:rsidR="0053037E" w:rsidRPr="00AB0501" w:rsidRDefault="0053037E" w:rsidP="0053037E">
            <w:pPr>
              <w:pStyle w:val="BodyText"/>
              <w:rPr>
                <w:b/>
              </w:rPr>
            </w:pPr>
            <w:r w:rsidRPr="00AB0501">
              <w:rPr>
                <w:b/>
              </w:rPr>
              <w:t>Kontraindikationer</w:t>
            </w:r>
          </w:p>
        </w:tc>
        <w:tc>
          <w:tcPr>
            <w:tcW w:w="3789" w:type="dxa"/>
            <w:shd w:val="clear" w:color="auto" w:fill="auto"/>
          </w:tcPr>
          <w:p w14:paraId="3F7A028A" w14:textId="7DB52C82" w:rsidR="0053037E" w:rsidRPr="00CA6792" w:rsidRDefault="0053037E" w:rsidP="00801BF2">
            <w:pPr>
              <w:pStyle w:val="BodyText2"/>
            </w:pPr>
          </w:p>
        </w:tc>
        <w:tc>
          <w:tcPr>
            <w:tcW w:w="3791" w:type="dxa"/>
            <w:shd w:val="clear" w:color="auto" w:fill="auto"/>
          </w:tcPr>
          <w:p w14:paraId="46C030F7" w14:textId="2A796034" w:rsidR="0053037E" w:rsidRPr="00AB0501" w:rsidRDefault="0053037E" w:rsidP="00801BF2">
            <w:pPr>
              <w:pStyle w:val="BodyText2"/>
            </w:pPr>
          </w:p>
        </w:tc>
      </w:tr>
    </w:tbl>
    <w:p w14:paraId="20D44933" w14:textId="77777777" w:rsidR="0053037E" w:rsidRPr="00AB0501" w:rsidRDefault="0053037E" w:rsidP="0053037E">
      <w:pPr>
        <w:pStyle w:val="BodyText"/>
      </w:pPr>
    </w:p>
    <w:p w14:paraId="0B08EF70" w14:textId="4C0BA140" w:rsidR="0053037E" w:rsidRPr="00CA6792" w:rsidRDefault="00F34E6D" w:rsidP="0053037E">
      <w:pPr>
        <w:pStyle w:val="BodyText"/>
      </w:pPr>
      <w:r w:rsidRPr="00CA6792">
        <w:t>2-</w:t>
      </w:r>
      <w:r w:rsidR="0053037E" w:rsidRPr="00CA6792">
        <w:t>Hur bedömer man om storleken av svalgtuben är rätt? (</w:t>
      </w:r>
      <w:hyperlink r:id="rId16" w:history="1">
        <w:r w:rsidR="00DF26A3" w:rsidRPr="00CA6792">
          <w:rPr>
            <w:rStyle w:val="Hyperlink"/>
            <w:lang w:eastAsia="ja-JP"/>
          </w:rPr>
          <w:t>SWESEMS UTBILDNINGSMATERIAL</w:t>
        </w:r>
      </w:hyperlink>
      <w:r w:rsidR="002A405A" w:rsidRPr="00CA6792">
        <w:rPr>
          <w:lang w:eastAsia="ja-JP"/>
        </w:rPr>
        <w:t xml:space="preserve"> </w:t>
      </w:r>
      <w:r w:rsidR="002A405A" w:rsidRPr="00CA6792">
        <w:t>L</w:t>
      </w:r>
      <w:r w:rsidR="00047581" w:rsidRPr="00CA6792">
        <w:t>uftvägsmanövrar</w:t>
      </w:r>
      <w:r w:rsidR="002A405A" w:rsidRPr="00CA6792">
        <w:t xml:space="preserve"> basala A</w:t>
      </w:r>
      <w:r w:rsidR="00047581" w:rsidRPr="00CA6792">
        <w:t>nteckning 15</w:t>
      </w:r>
      <w:r w:rsidR="0053037E" w:rsidRPr="00CA6792">
        <w:t>)</w:t>
      </w:r>
    </w:p>
    <w:p w14:paraId="70D66138" w14:textId="77777777" w:rsidR="0053037E" w:rsidRPr="00CA6792" w:rsidRDefault="0053037E" w:rsidP="0053037E">
      <w:pPr>
        <w:pStyle w:val="BodyText"/>
      </w:pPr>
    </w:p>
    <w:p w14:paraId="525AF024" w14:textId="1E5944BA" w:rsidR="0053037E" w:rsidRDefault="0053037E" w:rsidP="0053037E">
      <w:pPr>
        <w:pStyle w:val="BodyText2"/>
        <w:rPr>
          <w:rFonts w:cs="ArialMT"/>
          <w:lang w:bidi="sv-SE"/>
        </w:rPr>
      </w:pPr>
    </w:p>
    <w:p w14:paraId="61AE4E3D" w14:textId="76FC5C9D" w:rsidR="00804F8E" w:rsidRDefault="00804F8E" w:rsidP="0053037E">
      <w:pPr>
        <w:pStyle w:val="BodyText2"/>
        <w:rPr>
          <w:rFonts w:cs="ArialMT"/>
          <w:lang w:bidi="sv-SE"/>
        </w:rPr>
      </w:pPr>
    </w:p>
    <w:p w14:paraId="4A79E6CD" w14:textId="77777777" w:rsidR="00804F8E" w:rsidRPr="00E9546C" w:rsidRDefault="00804F8E" w:rsidP="0053037E">
      <w:pPr>
        <w:pStyle w:val="BodyText2"/>
        <w:rPr>
          <w:rFonts w:cs="ArialMT"/>
          <w:lang w:bidi="sv-SE"/>
        </w:rPr>
      </w:pPr>
    </w:p>
    <w:p w14:paraId="05BB8699" w14:textId="02F8D89A" w:rsidR="0053037E" w:rsidRPr="00BC0184" w:rsidRDefault="00F34E6D" w:rsidP="0053037E">
      <w:pPr>
        <w:pStyle w:val="BodyText"/>
      </w:pPr>
      <w:r>
        <w:t>3-</w:t>
      </w:r>
      <w:r w:rsidR="0053037E" w:rsidRPr="003926F8">
        <w:t xml:space="preserve">Hur inför man svalgtuben hos vuxna?  Hos barn? </w:t>
      </w:r>
      <w:r w:rsidR="0053037E" w:rsidRPr="00BC0184">
        <w:t>(</w:t>
      </w:r>
      <w:hyperlink r:id="rId17" w:history="1">
        <w:r w:rsidR="00DF26A3" w:rsidRPr="00BC0184">
          <w:rPr>
            <w:rStyle w:val="Hyperlink"/>
            <w:lang w:eastAsia="ja-JP"/>
          </w:rPr>
          <w:t>SWESEMS UTBILDNINGSMATERIAL</w:t>
        </w:r>
      </w:hyperlink>
      <w:r w:rsidR="00047581" w:rsidRPr="00BC0184">
        <w:t xml:space="preserve"> </w:t>
      </w:r>
      <w:r w:rsidR="003A6A1A" w:rsidRPr="00BC0184">
        <w:t>Luftvägsmanövrar A</w:t>
      </w:r>
      <w:r w:rsidR="00047581" w:rsidRPr="00BC0184">
        <w:t>nteckning 16</w:t>
      </w:r>
      <w:r w:rsidR="0053037E" w:rsidRPr="00BC0184">
        <w:t>)</w:t>
      </w:r>
    </w:p>
    <w:p w14:paraId="0627562E" w14:textId="77777777" w:rsidR="0053037E" w:rsidRPr="00BC0184" w:rsidRDefault="0053037E" w:rsidP="0053037E">
      <w:pPr>
        <w:pStyle w:val="BodyText"/>
      </w:pPr>
    </w:p>
    <w:p w14:paraId="69643F62" w14:textId="77777777" w:rsidR="0053037E" w:rsidRPr="00AB0501" w:rsidRDefault="0053037E" w:rsidP="0053037E">
      <w:pPr>
        <w:pStyle w:val="BodyText2"/>
        <w:rPr>
          <w:rFonts w:cs="Verdana"/>
          <w:i w:val="0"/>
          <w:szCs w:val="26"/>
          <w:lang w:bidi="sv-SE"/>
        </w:rPr>
      </w:pPr>
    </w:p>
    <w:p w14:paraId="3106CE9B" w14:textId="41981260" w:rsidR="0053037E" w:rsidRPr="00AB0501" w:rsidRDefault="0053037E" w:rsidP="0053037E">
      <w:pPr>
        <w:pStyle w:val="BodyText"/>
      </w:pPr>
    </w:p>
    <w:p w14:paraId="0205C6CB" w14:textId="77777777" w:rsidR="00804F8E" w:rsidRPr="00AB0501" w:rsidRDefault="00804F8E" w:rsidP="0053037E">
      <w:pPr>
        <w:pStyle w:val="BodyText"/>
      </w:pPr>
    </w:p>
    <w:p w14:paraId="6D30ECFE" w14:textId="6063EC1E" w:rsidR="0053037E" w:rsidRPr="003926F8" w:rsidRDefault="00F34E6D" w:rsidP="0053037E">
      <w:pPr>
        <w:pStyle w:val="BodyText"/>
        <w:rPr>
          <w:lang w:eastAsia="ja-JP"/>
        </w:rPr>
      </w:pPr>
      <w:r>
        <w:t>4-</w:t>
      </w:r>
      <w:r w:rsidR="0053037E" w:rsidRPr="003926F8">
        <w:t>Hur bedömer man om storleken av näskantarellen är rätt? (</w:t>
      </w:r>
      <w:hyperlink r:id="rId18" w:history="1">
        <w:r w:rsidR="00DF26A3">
          <w:rPr>
            <w:rStyle w:val="Hyperlink"/>
            <w:lang w:eastAsia="ja-JP"/>
          </w:rPr>
          <w:t>SWESEMS UTBILDNINGSMATERIAL</w:t>
        </w:r>
      </w:hyperlink>
      <w:r w:rsidR="003A6A1A">
        <w:rPr>
          <w:lang w:eastAsia="ja-JP"/>
        </w:rPr>
        <w:t xml:space="preserve"> L</w:t>
      </w:r>
      <w:r w:rsidR="00047581">
        <w:t>uftvägsmanövrar</w:t>
      </w:r>
      <w:r w:rsidR="003A6A1A">
        <w:t xml:space="preserve"> basala A</w:t>
      </w:r>
      <w:r w:rsidR="00047581">
        <w:t>nteckning 12</w:t>
      </w:r>
      <w:r w:rsidR="00E9546C">
        <w:t xml:space="preserve">, se </w:t>
      </w:r>
      <w:hyperlink r:id="rId19" w:history="1">
        <w:r w:rsidR="00E9546C" w:rsidRPr="00F730B7">
          <w:rPr>
            <w:rStyle w:val="Hyperlink"/>
          </w:rPr>
          <w:t>Roberts 2005</w:t>
        </w:r>
      </w:hyperlink>
      <w:r w:rsidR="00E9546C">
        <w:t xml:space="preserve"> </w:t>
      </w:r>
      <w:r w:rsidR="00AB0501">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AB0501">
        <w:instrText xml:space="preserve"> ADDIN EN.CITE </w:instrText>
      </w:r>
      <w:r w:rsidR="00AB0501">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AB0501">
        <w:instrText xml:space="preserve"> ADDIN EN.CITE.DATA </w:instrText>
      </w:r>
      <w:r w:rsidR="00AB0501">
        <w:fldChar w:fldCharType="end"/>
      </w:r>
      <w:r w:rsidR="00AB0501">
        <w:fldChar w:fldCharType="separate"/>
      </w:r>
      <w:r w:rsidR="00AB0501">
        <w:rPr>
          <w:noProof/>
        </w:rPr>
        <w:t>[3]</w:t>
      </w:r>
      <w:r w:rsidR="00AB0501">
        <w:fldChar w:fldCharType="end"/>
      </w:r>
      <w:r w:rsidR="0053037E" w:rsidRPr="003926F8">
        <w:t>)</w:t>
      </w:r>
    </w:p>
    <w:p w14:paraId="0900C091" w14:textId="77777777" w:rsidR="0053037E" w:rsidRPr="003926F8" w:rsidRDefault="0053037E" w:rsidP="0053037E">
      <w:pPr>
        <w:pStyle w:val="BodyText"/>
      </w:pPr>
    </w:p>
    <w:p w14:paraId="6AA05071" w14:textId="77777777" w:rsidR="0053037E" w:rsidRPr="00AB0501" w:rsidRDefault="0053037E" w:rsidP="0053037E">
      <w:pPr>
        <w:pStyle w:val="BodyText2"/>
        <w:rPr>
          <w:szCs w:val="26"/>
        </w:rPr>
      </w:pPr>
    </w:p>
    <w:p w14:paraId="1636F07B" w14:textId="32A80C06" w:rsidR="0053037E" w:rsidRPr="00AB0501" w:rsidRDefault="0053037E" w:rsidP="0053037E">
      <w:pPr>
        <w:pStyle w:val="BodyText2"/>
        <w:rPr>
          <w:rFonts w:cs="ArialMT"/>
          <w:lang w:bidi="sv-SE"/>
        </w:rPr>
      </w:pPr>
    </w:p>
    <w:p w14:paraId="73E21773" w14:textId="77777777" w:rsidR="00804F8E" w:rsidRPr="00AB0501" w:rsidRDefault="00804F8E" w:rsidP="0053037E">
      <w:pPr>
        <w:pStyle w:val="BodyText2"/>
        <w:rPr>
          <w:rFonts w:cs="ArialMT"/>
          <w:lang w:bidi="sv-SE"/>
        </w:rPr>
      </w:pPr>
    </w:p>
    <w:p w14:paraId="54B45FDF" w14:textId="047B1137" w:rsidR="0053037E" w:rsidRPr="003926F8" w:rsidRDefault="00F34E6D" w:rsidP="0053037E">
      <w:pPr>
        <w:pStyle w:val="BodyText"/>
      </w:pPr>
      <w:r>
        <w:t>5-</w:t>
      </w:r>
      <w:r w:rsidR="0053037E" w:rsidRPr="003926F8">
        <w:t>Hur</w:t>
      </w:r>
      <w:r w:rsidR="00E007F3">
        <w:t>för man in</w:t>
      </w:r>
      <w:r w:rsidR="0053037E" w:rsidRPr="003926F8">
        <w:t xml:space="preserve"> näskantarellen? (</w:t>
      </w:r>
      <w:hyperlink r:id="rId20" w:history="1">
        <w:r w:rsidR="00DF26A3">
          <w:rPr>
            <w:rStyle w:val="Hyperlink"/>
            <w:lang w:eastAsia="ja-JP"/>
          </w:rPr>
          <w:t>SWESEMS UTBILDNINGSMATERIAL</w:t>
        </w:r>
      </w:hyperlink>
      <w:r w:rsidR="00664D2A">
        <w:rPr>
          <w:lang w:eastAsia="ja-JP"/>
        </w:rPr>
        <w:t xml:space="preserve"> </w:t>
      </w:r>
      <w:r w:rsidR="003A6A1A">
        <w:t>Luftvägsmanövrar basala A</w:t>
      </w:r>
      <w:r w:rsidR="00047581">
        <w:t>nteckning 14</w:t>
      </w:r>
      <w:r w:rsidR="0053037E" w:rsidRPr="003926F8">
        <w:t>)</w:t>
      </w:r>
    </w:p>
    <w:p w14:paraId="26CEC8E7" w14:textId="77777777" w:rsidR="0053037E" w:rsidRPr="003926F8" w:rsidRDefault="0053037E" w:rsidP="0053037E">
      <w:pPr>
        <w:pStyle w:val="BodyText"/>
      </w:pPr>
    </w:p>
    <w:p w14:paraId="45D174B6" w14:textId="43AA7C61" w:rsidR="0053037E" w:rsidRPr="00AB0501" w:rsidRDefault="0053037E" w:rsidP="0053037E">
      <w:pPr>
        <w:pStyle w:val="BodyText"/>
      </w:pPr>
    </w:p>
    <w:p w14:paraId="7E727AC3" w14:textId="08DC8FC4" w:rsidR="00804F8E" w:rsidRPr="00AB0501" w:rsidRDefault="00804F8E" w:rsidP="0053037E">
      <w:pPr>
        <w:pStyle w:val="BodyText"/>
      </w:pPr>
    </w:p>
    <w:p w14:paraId="10840EAC" w14:textId="77777777" w:rsidR="00804F8E" w:rsidRPr="00AB0501" w:rsidRDefault="00804F8E" w:rsidP="0053037E">
      <w:pPr>
        <w:pStyle w:val="BodyText"/>
      </w:pPr>
    </w:p>
    <w:p w14:paraId="0F77405D" w14:textId="70129D07" w:rsidR="0053037E" w:rsidRPr="003926F8" w:rsidRDefault="00F34E6D" w:rsidP="0053037E">
      <w:pPr>
        <w:pStyle w:val="BodyText"/>
      </w:pPr>
      <w:r>
        <w:t>6-</w:t>
      </w:r>
      <w:r w:rsidR="0053037E" w:rsidRPr="003926F8">
        <w:t>Vad gör man EFTER införandet av svalgtub eller näskantarell? (</w:t>
      </w:r>
      <w:hyperlink r:id="rId21" w:history="1">
        <w:r w:rsidR="00DF26A3">
          <w:rPr>
            <w:rStyle w:val="Hyperlink"/>
            <w:lang w:eastAsia="ja-JP"/>
          </w:rPr>
          <w:t>SWESEMS UTBILDNINGSMATERIAL</w:t>
        </w:r>
      </w:hyperlink>
      <w:r w:rsidR="00664D2A">
        <w:rPr>
          <w:lang w:eastAsia="ja-JP"/>
        </w:rPr>
        <w:t xml:space="preserve"> </w:t>
      </w:r>
      <w:r w:rsidR="003A6A1A">
        <w:t>Luftvägsmanövrar basala A</w:t>
      </w:r>
      <w:r w:rsidR="00047581">
        <w:t>nteckning 6</w:t>
      </w:r>
      <w:r w:rsidR="0053037E" w:rsidRPr="003926F8">
        <w:t>)</w:t>
      </w:r>
    </w:p>
    <w:p w14:paraId="6CECE5E2" w14:textId="77777777" w:rsidR="0053037E" w:rsidRPr="003926F8" w:rsidRDefault="0053037E" w:rsidP="0053037E">
      <w:pPr>
        <w:pStyle w:val="BodyText"/>
      </w:pPr>
    </w:p>
    <w:p w14:paraId="0C32DFC6" w14:textId="3533A65D" w:rsidR="0053037E" w:rsidRPr="00AB0501" w:rsidRDefault="0053037E" w:rsidP="0053037E">
      <w:pPr>
        <w:pStyle w:val="BodyText2"/>
        <w:rPr>
          <w:rFonts w:cs="Verdana"/>
          <w:i w:val="0"/>
          <w:szCs w:val="26"/>
          <w:lang w:bidi="sv-SE"/>
        </w:rPr>
      </w:pPr>
    </w:p>
    <w:p w14:paraId="45B95244" w14:textId="77777777" w:rsidR="005403CF" w:rsidRPr="00A76C4F" w:rsidRDefault="005403CF" w:rsidP="00076436">
      <w:pPr>
        <w:pStyle w:val="Heading2"/>
      </w:pPr>
      <w:bookmarkStart w:id="72" w:name="_Toc243203828"/>
    </w:p>
    <w:p w14:paraId="7195D2BE" w14:textId="77777777" w:rsidR="0053037E" w:rsidRPr="00A76C4F" w:rsidRDefault="005403CF" w:rsidP="00076436">
      <w:pPr>
        <w:pStyle w:val="Heading2"/>
      </w:pPr>
      <w:r w:rsidRPr="00A76C4F">
        <w:br w:type="page"/>
      </w:r>
      <w:bookmarkStart w:id="73" w:name="_Toc248570143"/>
      <w:bookmarkStart w:id="74" w:name="_Toc248570189"/>
      <w:bookmarkStart w:id="75" w:name="_Toc248570267"/>
      <w:bookmarkStart w:id="76" w:name="_Toc269890605"/>
      <w:bookmarkStart w:id="77" w:name="_Toc269909948"/>
      <w:bookmarkStart w:id="78" w:name="_Toc315436189"/>
      <w:bookmarkStart w:id="79" w:name="_Toc349643508"/>
      <w:bookmarkStart w:id="80" w:name="_Toc349655367"/>
      <w:bookmarkStart w:id="81" w:name="_Toc349750806"/>
      <w:bookmarkStart w:id="82" w:name="_Toc349757654"/>
      <w:bookmarkStart w:id="83" w:name="_Toc377299308"/>
      <w:bookmarkStart w:id="84" w:name="_Toc400535833"/>
      <w:bookmarkStart w:id="85" w:name="_Toc400538327"/>
      <w:bookmarkStart w:id="86" w:name="_Toc444260688"/>
      <w:bookmarkStart w:id="87" w:name="_Toc444261653"/>
      <w:bookmarkStart w:id="88" w:name="_Toc444261763"/>
      <w:bookmarkStart w:id="89" w:name="_Toc444261797"/>
      <w:bookmarkStart w:id="90" w:name="_Toc444261851"/>
      <w:bookmarkStart w:id="91" w:name="_Toc444262836"/>
      <w:bookmarkStart w:id="92" w:name="_Toc65247456"/>
      <w:bookmarkStart w:id="93" w:name="_Toc68001919"/>
      <w:bookmarkStart w:id="94" w:name="_Toc68175098"/>
      <w:bookmarkStart w:id="95" w:name="_Toc68175188"/>
      <w:r w:rsidRPr="00A76C4F">
        <w:lastRenderedPageBreak/>
        <w:t>3</w:t>
      </w:r>
      <w:r w:rsidR="0053037E" w:rsidRPr="00A76C4F">
        <w:t>-Larynxmask</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1BC2AD46" w14:textId="24F8D720" w:rsidR="001A5A7F" w:rsidRDefault="00F34E6D" w:rsidP="0053037E">
      <w:pPr>
        <w:pStyle w:val="BodyText"/>
      </w:pPr>
      <w:r>
        <w:t>1-</w:t>
      </w:r>
      <w:r w:rsidR="000241DC" w:rsidRPr="00A76C4F">
        <w:t>Vilka</w:t>
      </w:r>
      <w:r w:rsidR="0053037E" w:rsidRPr="00A76C4F">
        <w:t xml:space="preserve"> är indikationerna för </w:t>
      </w:r>
      <w:proofErr w:type="spellStart"/>
      <w:r w:rsidR="0053037E" w:rsidRPr="00A76C4F">
        <w:t>larynxmask</w:t>
      </w:r>
      <w:proofErr w:type="spellEnd"/>
      <w:r w:rsidR="0053037E" w:rsidRPr="00A76C4F">
        <w:t xml:space="preserve"> (</w:t>
      </w:r>
      <w:proofErr w:type="spellStart"/>
      <w:r w:rsidR="0053037E" w:rsidRPr="00A76C4F">
        <w:t>laryngeal</w:t>
      </w:r>
      <w:proofErr w:type="spellEnd"/>
      <w:r w:rsidR="0053037E" w:rsidRPr="00A76C4F">
        <w:t xml:space="preserve"> mask </w:t>
      </w:r>
      <w:proofErr w:type="spellStart"/>
      <w:r w:rsidR="0053037E" w:rsidRPr="00A76C4F">
        <w:t>airway</w:t>
      </w:r>
      <w:proofErr w:type="spellEnd"/>
      <w:r w:rsidR="0053037E" w:rsidRPr="00A76C4F">
        <w:t xml:space="preserve">, LMA) </w:t>
      </w:r>
      <w:r w:rsidR="000241DC" w:rsidRPr="00A76C4F">
        <w:t>/</w:t>
      </w:r>
      <w:r w:rsidR="0053037E" w:rsidRPr="00A76C4F">
        <w:t xml:space="preserve"> </w:t>
      </w:r>
      <w:proofErr w:type="spellStart"/>
      <w:r w:rsidR="0053037E" w:rsidRPr="00A76C4F">
        <w:t>intubating</w:t>
      </w:r>
      <w:proofErr w:type="spellEnd"/>
      <w:r w:rsidR="0053037E" w:rsidRPr="00A76C4F">
        <w:t xml:space="preserve"> </w:t>
      </w:r>
      <w:proofErr w:type="spellStart"/>
      <w:r w:rsidR="0053037E" w:rsidRPr="00A76C4F">
        <w:t>laryngeal</w:t>
      </w:r>
      <w:proofErr w:type="spellEnd"/>
      <w:r w:rsidR="0053037E" w:rsidRPr="00A76C4F">
        <w:t xml:space="preserve"> mask </w:t>
      </w:r>
      <w:proofErr w:type="spellStart"/>
      <w:r w:rsidR="0053037E" w:rsidRPr="00A76C4F">
        <w:t>airway</w:t>
      </w:r>
      <w:proofErr w:type="spellEnd"/>
      <w:r w:rsidR="0053037E" w:rsidRPr="00A76C4F">
        <w:t xml:space="preserve">, ILMA (t ex </w:t>
      </w:r>
      <w:proofErr w:type="spellStart"/>
      <w:r w:rsidR="0053037E" w:rsidRPr="00A76C4F">
        <w:t>Fastrach</w:t>
      </w:r>
      <w:proofErr w:type="spellEnd"/>
      <w:r w:rsidR="0053037E" w:rsidRPr="00A76C4F">
        <w:t xml:space="preserve">)? </w:t>
      </w:r>
      <w:r w:rsidR="0053037E" w:rsidRPr="00404D09">
        <w:t>(</w:t>
      </w:r>
      <w:hyperlink r:id="rId22" w:history="1">
        <w:r w:rsidR="00DF26A3">
          <w:rPr>
            <w:rStyle w:val="Hyperlink"/>
            <w:lang w:eastAsia="ja-JP"/>
          </w:rPr>
          <w:t>SWESEMS UTBILDNINGSMATERIAL</w:t>
        </w:r>
      </w:hyperlink>
      <w:r w:rsidR="00664D2A">
        <w:rPr>
          <w:lang w:eastAsia="ja-JP"/>
        </w:rPr>
        <w:t xml:space="preserve"> </w:t>
      </w:r>
      <w:proofErr w:type="spellStart"/>
      <w:r w:rsidR="003A6A1A">
        <w:rPr>
          <w:lang w:eastAsia="ja-JP"/>
        </w:rPr>
        <w:t>Larynxmask</w:t>
      </w:r>
      <w:proofErr w:type="spellEnd"/>
      <w:r w:rsidR="003A6A1A">
        <w:rPr>
          <w:lang w:eastAsia="ja-JP"/>
        </w:rPr>
        <w:t xml:space="preserve"> A</w:t>
      </w:r>
      <w:r w:rsidR="00B32E22">
        <w:rPr>
          <w:lang w:eastAsia="ja-JP"/>
        </w:rPr>
        <w:t xml:space="preserve">nteckningar </w:t>
      </w:r>
      <w:proofErr w:type="gramStart"/>
      <w:r w:rsidR="00B32E22">
        <w:rPr>
          <w:lang w:eastAsia="ja-JP"/>
        </w:rPr>
        <w:t>3-6</w:t>
      </w:r>
      <w:proofErr w:type="gramEnd"/>
      <w:r w:rsidR="00B32E22">
        <w:rPr>
          <w:lang w:eastAsia="ja-JP"/>
        </w:rPr>
        <w:t xml:space="preserve">; se även Roberts 6th ed </w:t>
      </w:r>
      <w:proofErr w:type="spellStart"/>
      <w:r w:rsidR="00B32E22">
        <w:rPr>
          <w:lang w:eastAsia="ja-JP"/>
        </w:rPr>
        <w:t>Chapter</w:t>
      </w:r>
      <w:proofErr w:type="spellEnd"/>
      <w:r w:rsidR="00B32E22">
        <w:rPr>
          <w:lang w:eastAsia="ja-JP"/>
        </w:rPr>
        <w:t xml:space="preserve"> 03 s61 </w:t>
      </w:r>
      <w:proofErr w:type="spellStart"/>
      <w:r w:rsidR="00B32E22">
        <w:rPr>
          <w:lang w:eastAsia="ja-JP"/>
        </w:rPr>
        <w:t>Fig</w:t>
      </w:r>
      <w:proofErr w:type="spellEnd"/>
      <w:r w:rsidR="00B32E22">
        <w:rPr>
          <w:lang w:eastAsia="ja-JP"/>
        </w:rPr>
        <w:t xml:space="preserve"> 3-14)</w:t>
      </w:r>
    </w:p>
    <w:p w14:paraId="167E1FCA" w14:textId="77777777" w:rsidR="0053037E" w:rsidRDefault="0053037E" w:rsidP="00BA30A5">
      <w:pPr>
        <w:pStyle w:val="BodyText"/>
      </w:pPr>
    </w:p>
    <w:p w14:paraId="65EC3B5B" w14:textId="19821B60" w:rsidR="00A2355C" w:rsidRDefault="00A2355C" w:rsidP="0053037E">
      <w:pPr>
        <w:pStyle w:val="BodyText"/>
      </w:pPr>
    </w:p>
    <w:p w14:paraId="2F60E055" w14:textId="328AE808" w:rsidR="00804F8E" w:rsidRDefault="00804F8E" w:rsidP="0053037E">
      <w:pPr>
        <w:pStyle w:val="BodyText"/>
      </w:pPr>
    </w:p>
    <w:p w14:paraId="15F45BDE" w14:textId="77777777" w:rsidR="00804F8E" w:rsidRPr="00404D09" w:rsidRDefault="00804F8E" w:rsidP="0053037E">
      <w:pPr>
        <w:pStyle w:val="BodyText"/>
      </w:pPr>
    </w:p>
    <w:p w14:paraId="32ADFD35" w14:textId="745DBDB2" w:rsidR="000241DC" w:rsidRPr="00AB0501" w:rsidRDefault="00F34E6D" w:rsidP="0053037E">
      <w:pPr>
        <w:pStyle w:val="BodyText"/>
      </w:pPr>
      <w:r>
        <w:t>2-</w:t>
      </w:r>
      <w:r w:rsidR="000241DC">
        <w:t>När</w:t>
      </w:r>
      <w:r w:rsidR="0053037E" w:rsidRPr="00404D09">
        <w:t xml:space="preserve"> är </w:t>
      </w:r>
      <w:r w:rsidR="000241DC">
        <w:t xml:space="preserve">LMA / ILMA </w:t>
      </w:r>
      <w:r w:rsidR="0053037E" w:rsidRPr="00404D09">
        <w:t>kon</w:t>
      </w:r>
      <w:r w:rsidR="000241DC">
        <w:t>traindicerade</w:t>
      </w:r>
      <w:r w:rsidR="0053037E" w:rsidRPr="00404D09">
        <w:t xml:space="preserve">? </w:t>
      </w:r>
      <w:r w:rsidR="0053037E" w:rsidRPr="00AB0501">
        <w:t>(</w:t>
      </w:r>
      <w:hyperlink r:id="rId23" w:history="1">
        <w:r w:rsidR="00DF26A3" w:rsidRPr="00AB0501">
          <w:rPr>
            <w:rStyle w:val="Hyperlink"/>
            <w:lang w:eastAsia="ja-JP"/>
          </w:rPr>
          <w:t>SWESEMS UTBILDNINGSMATERIAL</w:t>
        </w:r>
      </w:hyperlink>
      <w:r w:rsidR="00664D2A" w:rsidRPr="00AB0501">
        <w:rPr>
          <w:lang w:eastAsia="ja-JP"/>
        </w:rPr>
        <w:t xml:space="preserve"> </w:t>
      </w:r>
      <w:proofErr w:type="spellStart"/>
      <w:r w:rsidR="003A6A1A" w:rsidRPr="00AB0501">
        <w:rPr>
          <w:lang w:eastAsia="ja-JP"/>
        </w:rPr>
        <w:t>Larynxmask</w:t>
      </w:r>
      <w:proofErr w:type="spellEnd"/>
      <w:r w:rsidR="003A6A1A" w:rsidRPr="00AB0501">
        <w:rPr>
          <w:lang w:eastAsia="ja-JP"/>
        </w:rPr>
        <w:t xml:space="preserve"> A</w:t>
      </w:r>
      <w:r w:rsidR="000241DC" w:rsidRPr="00AB0501">
        <w:rPr>
          <w:lang w:eastAsia="ja-JP"/>
        </w:rPr>
        <w:t>nteckning 7)</w:t>
      </w:r>
    </w:p>
    <w:p w14:paraId="57D7AA5A" w14:textId="77777777" w:rsidR="0053037E" w:rsidRPr="00AB0501" w:rsidRDefault="0053037E" w:rsidP="0053037E">
      <w:pPr>
        <w:pStyle w:val="BodyText"/>
      </w:pPr>
    </w:p>
    <w:p w14:paraId="644CE5EE" w14:textId="56DE6573" w:rsidR="0053037E" w:rsidRDefault="0053037E" w:rsidP="0053037E">
      <w:pPr>
        <w:pStyle w:val="BodyText"/>
      </w:pPr>
    </w:p>
    <w:p w14:paraId="2CE6DE98" w14:textId="2FF643B0" w:rsidR="00804F8E" w:rsidRDefault="00804F8E" w:rsidP="0053037E">
      <w:pPr>
        <w:pStyle w:val="BodyText"/>
      </w:pPr>
    </w:p>
    <w:p w14:paraId="158F81F2" w14:textId="77777777" w:rsidR="00804F8E" w:rsidRPr="00D76CCB" w:rsidRDefault="00804F8E" w:rsidP="0053037E">
      <w:pPr>
        <w:pStyle w:val="BodyText"/>
      </w:pPr>
    </w:p>
    <w:p w14:paraId="18A4677A" w14:textId="01474CE8" w:rsidR="00C44723" w:rsidRPr="00D76CCB" w:rsidRDefault="00F34E6D" w:rsidP="00D76CCB">
      <w:bookmarkStart w:id="96" w:name="_Toc33281631"/>
      <w:bookmarkStart w:id="97" w:name="_Toc444260689"/>
      <w:r>
        <w:t>3-</w:t>
      </w:r>
      <w:r w:rsidR="00C44723" w:rsidRPr="00D76CCB">
        <w:t>Vilken minnseregel kan användas för att förutspå svårigheter med larynxmask? (</w:t>
      </w:r>
      <w:r w:rsidR="000871FD">
        <w:fldChar w:fldCharType="begin"/>
      </w:r>
      <w:r w:rsidR="000871FD">
        <w:instrText xml:space="preserve"> HYPERLINK "https://emcrit.org/emcrit/hop-mnemonic/" </w:instrText>
      </w:r>
      <w:r w:rsidR="000871FD">
        <w:fldChar w:fldCharType="separate"/>
      </w:r>
      <w:r w:rsidR="007B296A">
        <w:rPr>
          <w:rStyle w:val="FollowedHyperlink"/>
        </w:rPr>
        <w:t>EMCrit</w:t>
      </w:r>
      <w:r w:rsidR="000871FD">
        <w:rPr>
          <w:rStyle w:val="FollowedHyperlink"/>
        </w:rPr>
        <w:fldChar w:fldCharType="end"/>
      </w:r>
      <w:r w:rsidR="00C44723" w:rsidRPr="00D76CCB">
        <w:t>)</w:t>
      </w:r>
      <w:bookmarkEnd w:id="96"/>
      <w:bookmarkEnd w:id="97"/>
      <w:r w:rsidR="00C44723" w:rsidRPr="00D76CCB">
        <w:t xml:space="preserve"> </w:t>
      </w:r>
    </w:p>
    <w:p w14:paraId="6F88BFFD" w14:textId="77777777" w:rsidR="00C44723" w:rsidRPr="00D76CCB" w:rsidRDefault="00C44723" w:rsidP="00D76CCB"/>
    <w:p w14:paraId="4EC5BCAA" w14:textId="06157F58" w:rsidR="00C44723" w:rsidRPr="00AB0501" w:rsidRDefault="00C44723" w:rsidP="00DE303C">
      <w:pPr>
        <w:widowControl w:val="0"/>
        <w:autoSpaceDE w:val="0"/>
        <w:autoSpaceDN w:val="0"/>
        <w:adjustRightInd w:val="0"/>
        <w:rPr>
          <w:lang w:val="sv-SE"/>
        </w:rPr>
      </w:pPr>
    </w:p>
    <w:p w14:paraId="01C2FF1B" w14:textId="30C161C3" w:rsidR="00804F8E" w:rsidRPr="00AB0501" w:rsidRDefault="00804F8E" w:rsidP="00DE303C">
      <w:pPr>
        <w:widowControl w:val="0"/>
        <w:autoSpaceDE w:val="0"/>
        <w:autoSpaceDN w:val="0"/>
        <w:adjustRightInd w:val="0"/>
        <w:rPr>
          <w:lang w:val="sv-SE"/>
        </w:rPr>
      </w:pPr>
    </w:p>
    <w:p w14:paraId="05D03D1A" w14:textId="77777777" w:rsidR="00804F8E" w:rsidRPr="00AB0501" w:rsidRDefault="00804F8E" w:rsidP="00DE303C">
      <w:pPr>
        <w:widowControl w:val="0"/>
        <w:autoSpaceDE w:val="0"/>
        <w:autoSpaceDN w:val="0"/>
        <w:adjustRightInd w:val="0"/>
        <w:rPr>
          <w:lang w:val="sv-SE"/>
        </w:rPr>
      </w:pPr>
    </w:p>
    <w:p w14:paraId="751DC5B5" w14:textId="1E380988" w:rsidR="00DE303C" w:rsidRPr="0014793D" w:rsidRDefault="00F34E6D" w:rsidP="00DE303C">
      <w:pPr>
        <w:widowControl w:val="0"/>
        <w:autoSpaceDE w:val="0"/>
        <w:autoSpaceDN w:val="0"/>
        <w:adjustRightInd w:val="0"/>
        <w:rPr>
          <w:lang w:eastAsia="ja-JP"/>
        </w:rPr>
      </w:pPr>
      <w:r>
        <w:t>4-</w:t>
      </w:r>
      <w:r w:rsidR="00A26345" w:rsidRPr="0014793D">
        <w:t>Beskriv hur man inför en LMA</w:t>
      </w:r>
      <w:r w:rsidR="0053037E" w:rsidRPr="0014793D">
        <w:t xml:space="preserve"> (</w:t>
      </w:r>
      <w:r w:rsidR="00830917" w:rsidRPr="0014793D">
        <w:t xml:space="preserve">Roberts 6th </w:t>
      </w:r>
      <w:r w:rsidR="00A26345" w:rsidRPr="0014793D">
        <w:t>Chapter 03 s56</w:t>
      </w:r>
      <w:r w:rsidR="008D6111" w:rsidRPr="0014793D">
        <w:t xml:space="preserve"> Fig 3-10</w:t>
      </w:r>
      <w:r w:rsidR="00A26345" w:rsidRPr="0014793D">
        <w:t>;</w:t>
      </w:r>
      <w:r w:rsidR="00DE303C" w:rsidRPr="0014793D">
        <w:rPr>
          <w:lang w:eastAsia="ja-JP"/>
        </w:rPr>
        <w:t xml:space="preserve"> även </w:t>
      </w:r>
      <w:r w:rsidR="00847D7F">
        <w:fldChar w:fldCharType="begin"/>
      </w:r>
      <w:r w:rsidR="00847D7F">
        <w:instrText xml:space="preserve"> HYPERLINK "http://www.nejm.org/doi/full/10.1056/NEJMvcm0909669" </w:instrText>
      </w:r>
      <w:r w:rsidR="00847D7F">
        <w:fldChar w:fldCharType="separate"/>
      </w:r>
      <w:r w:rsidR="00DE303C" w:rsidRPr="0014793D">
        <w:rPr>
          <w:rStyle w:val="Hyperlink"/>
          <w:lang w:eastAsia="ja-JP"/>
        </w:rPr>
        <w:t>Lighthall 2013</w:t>
      </w:r>
      <w:r w:rsidR="00847D7F">
        <w:rPr>
          <w:rStyle w:val="Hyperlink"/>
          <w:lang w:eastAsia="ja-JP"/>
        </w:rPr>
        <w:fldChar w:fldCharType="end"/>
      </w:r>
      <w:r w:rsidR="00D84695" w:rsidRPr="0014793D">
        <w:rPr>
          <w:lang w:eastAsia="ja-JP"/>
        </w:rPr>
        <w:t xml:space="preserve"> </w:t>
      </w:r>
      <w:r w:rsidR="00AB0501">
        <w:rPr>
          <w:lang w:val="sv-SE" w:eastAsia="ja-JP"/>
        </w:rPr>
        <w:fldChar w:fldCharType="begin"/>
      </w:r>
      <w:r w:rsidR="00AB0501">
        <w:rPr>
          <w:lang w:val="sv-SE" w:eastAsia="ja-JP"/>
        </w:rPr>
        <w:instrText xml:space="preserve"> ADDIN EN.CITE &lt;EndNote&gt;&lt;Cite&gt;&lt;Author&gt;Lighthall&lt;/Author&gt;&lt;Year&gt;2013&lt;/Year&gt;&lt;RecNum&gt;1832&lt;/RecNum&gt;&lt;DisplayText&gt;[6]&lt;/DisplayText&gt;&lt;record&gt;&lt;rec-number&gt;1832&lt;/rec-number&gt;&lt;foreign-keys&gt;&lt;key app="EN" db-id="5rd9tv29z5xd0revrw5xdxzy5w5zpd9tvz55" timestamp="1488087706"&gt;1832&lt;/key&gt;&lt;/foreign-keys&gt;&lt;ref-type name="Journal Article"&gt;17&lt;/ref-type&gt;&lt;contributors&gt;&lt;authors&gt;&lt;author&gt;Lighthall, G.&lt;/author&gt;&lt;author&gt;Harrison, T. K.&lt;/author&gt;&lt;author&gt;Chu, L. F.&lt;/author&gt;&lt;/authors&gt;&lt;/contributors&gt;&lt;auth-address&gt;From the Palo Alto Veterans Affairs Hospital, Palo Alto (G.L., T.K.H.), and the Stanford University School of Medicine, Stanford (G.L., T.K.H., L.F.C) - both in California.&lt;/auth-address&gt;&lt;titles&gt;&lt;title&gt;Videos in clinical medicine: Laryngeal mask airway in medical emergenci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6&lt;/pages&gt;&lt;volume&gt;369&lt;/volume&gt;&lt;number&gt;20&lt;/number&gt;&lt;edition&gt;2013/11/15&lt;/edition&gt;&lt;keywords&gt;&lt;keyword&gt;Cardiopulmonary Resuscitation/instrumentation/*methods&lt;/keyword&gt;&lt;keyword&gt;Emergencies&lt;/keyword&gt;&lt;keyword&gt;Heart Arrest/therapy&lt;/keyword&gt;&lt;keyword&gt;Humans&lt;/keyword&gt;&lt;keyword&gt;*Laryngeal Masks/adverse effects&lt;/keyword&gt;&lt;/keywords&gt;&lt;dates&gt;&lt;year&gt;2013&lt;/year&gt;&lt;pub-dates&gt;&lt;date&gt;Nov 14&lt;/date&gt;&lt;/pub-dates&gt;&lt;/dates&gt;&lt;isbn&gt;0028-4793&lt;/isbn&gt;&lt;accession-num&gt;24224639&lt;/accession-num&gt;&lt;urls&gt;&lt;/urls&gt;&lt;electronic-resource-num&gt;10.1056/NEJMvcm0909669&lt;/electronic-resource-num&gt;&lt;remote-database-provider&gt;NLM&lt;/remote-database-provider&gt;&lt;language&gt;eng&lt;/language&gt;&lt;/record&gt;&lt;/Cite&gt;&lt;/EndNote&gt;</w:instrText>
      </w:r>
      <w:r w:rsidR="00AB0501">
        <w:rPr>
          <w:lang w:val="sv-SE" w:eastAsia="ja-JP"/>
        </w:rPr>
        <w:fldChar w:fldCharType="separate"/>
      </w:r>
      <w:r w:rsidR="00AB0501">
        <w:rPr>
          <w:noProof/>
          <w:lang w:val="sv-SE" w:eastAsia="ja-JP"/>
        </w:rPr>
        <w:t>[6]</w:t>
      </w:r>
      <w:r w:rsidR="00AB0501">
        <w:rPr>
          <w:lang w:val="sv-SE" w:eastAsia="ja-JP"/>
        </w:rPr>
        <w:fldChar w:fldCharType="end"/>
      </w:r>
      <w:r w:rsidR="005D598E" w:rsidRPr="0014793D">
        <w:rPr>
          <w:lang w:eastAsia="ja-JP"/>
        </w:rPr>
        <w:t>)</w:t>
      </w:r>
    </w:p>
    <w:p w14:paraId="18D70B71" w14:textId="20C4CEF6" w:rsidR="0053037E" w:rsidRPr="00AB0501" w:rsidRDefault="0053037E" w:rsidP="0053037E">
      <w:pPr>
        <w:pStyle w:val="BodyText"/>
      </w:pPr>
    </w:p>
    <w:p w14:paraId="394475E7" w14:textId="126C0426" w:rsidR="00804F8E" w:rsidRPr="00AB0501" w:rsidRDefault="00804F8E" w:rsidP="0053037E">
      <w:pPr>
        <w:pStyle w:val="BodyText"/>
      </w:pPr>
    </w:p>
    <w:p w14:paraId="54E7E87D" w14:textId="5FCEF693" w:rsidR="00804F8E" w:rsidRPr="00AB0501" w:rsidRDefault="00804F8E" w:rsidP="0053037E">
      <w:pPr>
        <w:pStyle w:val="BodyText"/>
      </w:pPr>
    </w:p>
    <w:p w14:paraId="21D64636" w14:textId="77777777" w:rsidR="00804F8E" w:rsidRPr="00AB0501" w:rsidRDefault="00804F8E" w:rsidP="0053037E">
      <w:pPr>
        <w:pStyle w:val="BodyText"/>
      </w:pPr>
    </w:p>
    <w:p w14:paraId="0CDE9A56" w14:textId="6C29A1DC" w:rsidR="00D77F5E" w:rsidRPr="00AB0501" w:rsidRDefault="00F34E6D" w:rsidP="0053037E">
      <w:pPr>
        <w:pStyle w:val="BodyText"/>
      </w:pPr>
      <w:r>
        <w:t>5-</w:t>
      </w:r>
      <w:r w:rsidR="0053037E" w:rsidRPr="00404D09">
        <w:t xml:space="preserve">Vad menas med den </w:t>
      </w:r>
      <w:proofErr w:type="spellStart"/>
      <w:r w:rsidR="0053037E" w:rsidRPr="00404D09">
        <w:t>såkallade</w:t>
      </w:r>
      <w:proofErr w:type="spellEnd"/>
      <w:r w:rsidR="0053037E" w:rsidRPr="00404D09">
        <w:t xml:space="preserve"> </w:t>
      </w:r>
      <w:r w:rsidR="00D77F5E">
        <w:t>"</w:t>
      </w:r>
      <w:proofErr w:type="spellStart"/>
      <w:r w:rsidR="00D77F5E">
        <w:t>Chandy</w:t>
      </w:r>
      <w:proofErr w:type="spellEnd"/>
      <w:r w:rsidR="00D77F5E">
        <w:t xml:space="preserve">" manöver och </w:t>
      </w:r>
      <w:r w:rsidR="0053037E" w:rsidRPr="00404D09">
        <w:t>”</w:t>
      </w:r>
      <w:proofErr w:type="spellStart"/>
      <w:r w:rsidR="0053037E" w:rsidRPr="00404D09">
        <w:t>up</w:t>
      </w:r>
      <w:proofErr w:type="spellEnd"/>
      <w:r w:rsidR="0053037E" w:rsidRPr="00404D09">
        <w:t>-down” m</w:t>
      </w:r>
      <w:r w:rsidR="00D77F5E">
        <w:t>anöver och vad är syftet med dessa</w:t>
      </w:r>
      <w:r w:rsidR="0053037E" w:rsidRPr="00404D09">
        <w:t xml:space="preserve">? </w:t>
      </w:r>
      <w:r w:rsidR="0053037E" w:rsidRPr="00AB0501">
        <w:t>(</w:t>
      </w:r>
      <w:r w:rsidR="00CA2D8B" w:rsidRPr="00AB0501">
        <w:t xml:space="preserve">Roberts 6th </w:t>
      </w:r>
      <w:proofErr w:type="spellStart"/>
      <w:r w:rsidR="00D77F5E" w:rsidRPr="00AB0501">
        <w:t>Chapter</w:t>
      </w:r>
      <w:proofErr w:type="spellEnd"/>
      <w:r w:rsidR="00D77F5E" w:rsidRPr="00AB0501">
        <w:t xml:space="preserve"> 03 s54 </w:t>
      </w:r>
      <w:proofErr w:type="spellStart"/>
      <w:r w:rsidR="00D77F5E" w:rsidRPr="00AB0501">
        <w:t>Fig</w:t>
      </w:r>
      <w:proofErr w:type="spellEnd"/>
      <w:r w:rsidR="00D77F5E" w:rsidRPr="00AB0501">
        <w:t xml:space="preserve"> </w:t>
      </w:r>
      <w:proofErr w:type="gramStart"/>
      <w:r w:rsidR="00D77F5E" w:rsidRPr="00AB0501">
        <w:t>3-9</w:t>
      </w:r>
      <w:proofErr w:type="gramEnd"/>
      <w:r w:rsidR="00D77F5E" w:rsidRPr="00AB0501">
        <w:t>)</w:t>
      </w:r>
    </w:p>
    <w:p w14:paraId="52D39621" w14:textId="77777777" w:rsidR="0053037E" w:rsidRPr="00AB0501" w:rsidRDefault="0053037E" w:rsidP="0053037E">
      <w:pPr>
        <w:pStyle w:val="BodyText"/>
      </w:pPr>
    </w:p>
    <w:p w14:paraId="3E5EC7C6" w14:textId="77777777" w:rsidR="0053037E" w:rsidRPr="00E9546C" w:rsidRDefault="0053037E" w:rsidP="00CA42C1">
      <w:pPr>
        <w:pStyle w:val="Heading2"/>
      </w:pPr>
      <w:r w:rsidRPr="00CA6792">
        <w:rPr>
          <w:noProof/>
        </w:rPr>
        <w:br w:type="page"/>
      </w:r>
      <w:bookmarkStart w:id="98" w:name="_Toc248570268"/>
      <w:bookmarkStart w:id="99" w:name="_Toc269890606"/>
      <w:bookmarkStart w:id="100" w:name="_Toc269909949"/>
      <w:bookmarkStart w:id="101" w:name="_Toc315436190"/>
      <w:bookmarkStart w:id="102" w:name="_Toc349643509"/>
      <w:bookmarkStart w:id="103" w:name="_Toc349655368"/>
      <w:bookmarkStart w:id="104" w:name="_Toc349750807"/>
      <w:bookmarkStart w:id="105" w:name="_Toc349757655"/>
      <w:bookmarkStart w:id="106" w:name="_Toc377299309"/>
      <w:bookmarkStart w:id="107" w:name="_Toc400535834"/>
      <w:bookmarkStart w:id="108" w:name="_Toc400538328"/>
      <w:bookmarkStart w:id="109" w:name="_Toc444260690"/>
      <w:bookmarkStart w:id="110" w:name="_Toc444261654"/>
      <w:bookmarkStart w:id="111" w:name="_Toc444261764"/>
      <w:bookmarkStart w:id="112" w:name="_Toc444261798"/>
      <w:bookmarkStart w:id="113" w:name="_Toc444261852"/>
      <w:bookmarkStart w:id="114" w:name="_Toc444262837"/>
      <w:bookmarkStart w:id="115" w:name="_Toc65247457"/>
      <w:bookmarkStart w:id="116" w:name="_Toc68001920"/>
      <w:bookmarkStart w:id="117" w:name="_Toc68175099"/>
      <w:bookmarkStart w:id="118" w:name="_Toc68175189"/>
      <w:r w:rsidR="005403CF" w:rsidRPr="00E9546C">
        <w:lastRenderedPageBreak/>
        <w:t>4</w:t>
      </w:r>
      <w:r w:rsidRPr="00E9546C">
        <w:t>-Endotrakeal intubation</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5522BB7D" w14:textId="4EC3177F" w:rsidR="000C7C3E" w:rsidRPr="00E9546C" w:rsidRDefault="00F34E6D" w:rsidP="0053037E">
      <w:pPr>
        <w:pStyle w:val="BodyText"/>
        <w:rPr>
          <w:lang w:val="en-US"/>
        </w:rPr>
      </w:pPr>
      <w:r>
        <w:t>1-</w:t>
      </w:r>
      <w:r w:rsidR="000C7C3E">
        <w:t xml:space="preserve">När är </w:t>
      </w:r>
      <w:proofErr w:type="spellStart"/>
      <w:r w:rsidR="000C7C3E">
        <w:t>e</w:t>
      </w:r>
      <w:r w:rsidR="00305305">
        <w:t>ndotrakeal</w:t>
      </w:r>
      <w:proofErr w:type="spellEnd"/>
      <w:r w:rsidR="00305305">
        <w:t xml:space="preserve"> intubation indicerad på akuten?</w:t>
      </w:r>
      <w:r w:rsidR="00A81825">
        <w:t xml:space="preserve"> </w:t>
      </w:r>
      <w:r w:rsidR="00A81825" w:rsidRPr="00E9546C">
        <w:rPr>
          <w:lang w:val="en-US"/>
        </w:rPr>
        <w:t>(</w:t>
      </w:r>
      <w:hyperlink r:id="rId24" w:history="1">
        <w:r w:rsidR="00B27540">
          <w:rPr>
            <w:rStyle w:val="Hyperlink"/>
            <w:lang w:val="en-US"/>
          </w:rPr>
          <w:t>Lafferty 2019</w:t>
        </w:r>
      </w:hyperlink>
      <w:r w:rsidR="00A81825" w:rsidRPr="00E9546C">
        <w:rPr>
          <w:lang w:val="en-US"/>
        </w:rPr>
        <w:t>; Rosen's 9th</w:t>
      </w:r>
      <w:r w:rsidR="00497A71" w:rsidRPr="00E9546C">
        <w:rPr>
          <w:lang w:val="en-US"/>
        </w:rPr>
        <w:t xml:space="preserve"> Chapter </w:t>
      </w:r>
      <w:r w:rsidR="00A81825" w:rsidRPr="00E9546C">
        <w:rPr>
          <w:lang w:val="en-US"/>
        </w:rPr>
        <w:t>1 s3-4)</w:t>
      </w:r>
    </w:p>
    <w:p w14:paraId="58AB3DDC" w14:textId="3450532B" w:rsidR="000C7C3E" w:rsidRDefault="000C7C3E" w:rsidP="0053037E">
      <w:pPr>
        <w:pStyle w:val="BodyText"/>
        <w:rPr>
          <w:lang w:val="en-US"/>
        </w:rPr>
      </w:pPr>
    </w:p>
    <w:p w14:paraId="08937264" w14:textId="1B980AAC" w:rsidR="00804F8E" w:rsidRDefault="00804F8E" w:rsidP="0053037E">
      <w:pPr>
        <w:pStyle w:val="BodyText"/>
        <w:rPr>
          <w:lang w:val="en-US"/>
        </w:rPr>
      </w:pPr>
    </w:p>
    <w:p w14:paraId="32DE1FA2" w14:textId="0E7057B5" w:rsidR="00804F8E" w:rsidRDefault="00804F8E" w:rsidP="0053037E">
      <w:pPr>
        <w:pStyle w:val="BodyText"/>
        <w:rPr>
          <w:lang w:val="en-US"/>
        </w:rPr>
      </w:pPr>
    </w:p>
    <w:p w14:paraId="06E163AB" w14:textId="77777777" w:rsidR="00804F8E" w:rsidRPr="00E9546C" w:rsidRDefault="00804F8E" w:rsidP="0053037E">
      <w:pPr>
        <w:pStyle w:val="BodyText"/>
        <w:rPr>
          <w:lang w:val="en-US"/>
        </w:rPr>
      </w:pPr>
    </w:p>
    <w:p w14:paraId="6FC2DE45" w14:textId="14258CF3" w:rsidR="00C44723" w:rsidRDefault="00F34E6D" w:rsidP="00D76CCB">
      <w:r>
        <w:t>2-</w:t>
      </w:r>
      <w:r w:rsidR="00C44723" w:rsidRPr="00D76CCB">
        <w:t xml:space="preserve">Vilken minnesregel kan förutspå </w:t>
      </w:r>
      <w:r w:rsidR="00041019">
        <w:t xml:space="preserve">anatomiskt </w:t>
      </w:r>
      <w:r w:rsidR="00C44723" w:rsidRPr="00D76CCB">
        <w:t>svår intubation</w:t>
      </w:r>
      <w:r w:rsidR="001345B8">
        <w:t xml:space="preserve"> och vad står den för</w:t>
      </w:r>
      <w:r w:rsidR="00C44723" w:rsidRPr="00D76CCB">
        <w:t>?</w:t>
      </w:r>
      <w:r w:rsidR="00C44723">
        <w:t xml:space="preserve"> (</w:t>
      </w:r>
      <w:r w:rsidR="000871FD">
        <w:fldChar w:fldCharType="begin"/>
      </w:r>
      <w:r w:rsidR="000871FD">
        <w:instrText xml:space="preserve"> HYPERLINK "https://emcrit.org/emcrit/hop-mnemonic/" </w:instrText>
      </w:r>
      <w:r w:rsidR="000871FD">
        <w:fldChar w:fldCharType="separate"/>
      </w:r>
      <w:r w:rsidR="007B296A" w:rsidRPr="007B296A">
        <w:rPr>
          <w:rStyle w:val="Hyperlink"/>
        </w:rPr>
        <w:t>EMCrit</w:t>
      </w:r>
      <w:r w:rsidR="000871FD">
        <w:rPr>
          <w:rStyle w:val="Hyperlink"/>
        </w:rPr>
        <w:fldChar w:fldCharType="end"/>
      </w:r>
      <w:r w:rsidR="007B296A">
        <w:t xml:space="preserve"> </w:t>
      </w:r>
      <w:r w:rsidR="001345B8">
        <w:t xml:space="preserve">eller </w:t>
      </w:r>
      <w:r w:rsidR="001345B8" w:rsidRPr="00E9546C">
        <w:t xml:space="preserve">Rosen's 9th ed Chapter 01 s4 eller </w:t>
      </w:r>
      <w:r w:rsidR="00847D7F">
        <w:fldChar w:fldCharType="begin"/>
      </w:r>
      <w:r w:rsidR="00847D7F">
        <w:instrText xml:space="preserve"> HYPERLINK "https://slf.se/swesem/app/uploads/2019/03/endotrakeal-intubation.pdf" </w:instrText>
      </w:r>
      <w:r w:rsidR="00847D7F">
        <w:fldChar w:fldCharType="separate"/>
      </w:r>
      <w:r w:rsidR="001345B8" w:rsidRPr="00E9546C">
        <w:rPr>
          <w:rStyle w:val="Hyperlink"/>
          <w:lang w:eastAsia="ja-JP"/>
        </w:rPr>
        <w:t>SWESEMS UTBILDNINGSMATERIAL</w:t>
      </w:r>
      <w:r w:rsidR="00847D7F">
        <w:rPr>
          <w:rStyle w:val="Hyperlink"/>
          <w:lang w:eastAsia="ja-JP"/>
        </w:rPr>
        <w:fldChar w:fldCharType="end"/>
      </w:r>
      <w:r w:rsidR="001345B8" w:rsidRPr="00E9546C">
        <w:rPr>
          <w:lang w:eastAsia="ja-JP"/>
        </w:rPr>
        <w:t xml:space="preserve"> </w:t>
      </w:r>
      <w:r w:rsidR="001345B8" w:rsidRPr="00E9546C">
        <w:t>Endotracheal intubation Anteckning 26)</w:t>
      </w:r>
    </w:p>
    <w:p w14:paraId="460800B8" w14:textId="77777777" w:rsidR="00C44723" w:rsidRPr="00AB0501" w:rsidRDefault="00C44723" w:rsidP="0053037E">
      <w:pPr>
        <w:pStyle w:val="BodyText"/>
        <w:rPr>
          <w:lang w:val="en-SE"/>
        </w:rPr>
      </w:pPr>
    </w:p>
    <w:p w14:paraId="26C45006" w14:textId="0FB95158" w:rsidR="00C44723" w:rsidRPr="00AB0501" w:rsidRDefault="00C44723" w:rsidP="0053037E">
      <w:pPr>
        <w:pStyle w:val="BodyText"/>
        <w:rPr>
          <w:lang w:val="en-SE"/>
        </w:rPr>
      </w:pPr>
    </w:p>
    <w:p w14:paraId="5372559D" w14:textId="644B4E29" w:rsidR="00804F8E" w:rsidRPr="00AB0501" w:rsidRDefault="00804F8E" w:rsidP="0053037E">
      <w:pPr>
        <w:pStyle w:val="BodyText"/>
        <w:rPr>
          <w:lang w:val="en-SE"/>
        </w:rPr>
      </w:pPr>
    </w:p>
    <w:p w14:paraId="38026AD7" w14:textId="77777777" w:rsidR="00804F8E" w:rsidRPr="00AB0501" w:rsidRDefault="00804F8E" w:rsidP="0053037E">
      <w:pPr>
        <w:pStyle w:val="BodyText"/>
        <w:rPr>
          <w:lang w:val="en-SE"/>
        </w:rPr>
      </w:pPr>
    </w:p>
    <w:p w14:paraId="3FCE5DEA" w14:textId="6C3EB330" w:rsidR="001345B8" w:rsidRPr="00AB0501" w:rsidRDefault="00F34E6D" w:rsidP="001345B8">
      <w:r>
        <w:t>3-</w:t>
      </w:r>
      <w:r w:rsidR="001345B8" w:rsidRPr="00560E72">
        <w:t xml:space="preserve">Vad menas med "the 3-3-2" rule? </w:t>
      </w:r>
      <w:r w:rsidR="001345B8" w:rsidRPr="00AB0501">
        <w:t xml:space="preserve">(Rosen's 9th ed Chapter 01 s5 eller </w:t>
      </w:r>
      <w:r w:rsidR="00847D7F">
        <w:fldChar w:fldCharType="begin"/>
      </w:r>
      <w:r w:rsidR="00847D7F" w:rsidRPr="00AB0501">
        <w:instrText xml:space="preserve"> HYPERLINK "https://slf.se/swesem/app/uploads/2019/03/endotrak</w:instrText>
      </w:r>
      <w:r w:rsidR="00847D7F" w:rsidRPr="00AB0501">
        <w:instrText xml:space="preserve">eal-intubation.pdf" </w:instrText>
      </w:r>
      <w:r w:rsidR="00847D7F">
        <w:fldChar w:fldCharType="separate"/>
      </w:r>
      <w:r w:rsidR="001345B8" w:rsidRPr="00AB0501">
        <w:rPr>
          <w:rStyle w:val="Hyperlink"/>
          <w:lang w:eastAsia="ja-JP"/>
        </w:rPr>
        <w:t>SWESEMS UTBILDNINGSMATERIAL</w:t>
      </w:r>
      <w:r w:rsidR="00847D7F">
        <w:rPr>
          <w:rStyle w:val="Hyperlink"/>
          <w:lang w:val="en-US" w:eastAsia="ja-JP"/>
        </w:rPr>
        <w:fldChar w:fldCharType="end"/>
      </w:r>
      <w:r w:rsidR="001345B8" w:rsidRPr="00AB0501">
        <w:rPr>
          <w:lang w:eastAsia="ja-JP"/>
        </w:rPr>
        <w:t xml:space="preserve"> </w:t>
      </w:r>
      <w:r w:rsidR="001345B8" w:rsidRPr="00AB0501">
        <w:t>Endotracheal intubation Anteckning 26)</w:t>
      </w:r>
    </w:p>
    <w:p w14:paraId="6AF5ACBA" w14:textId="77777777" w:rsidR="001345B8" w:rsidRPr="00AB0501" w:rsidRDefault="001345B8" w:rsidP="001345B8"/>
    <w:p w14:paraId="78E8C155" w14:textId="4FC97BD1" w:rsidR="001345B8" w:rsidRPr="00AB0501" w:rsidRDefault="001345B8" w:rsidP="001345B8"/>
    <w:p w14:paraId="7F9FE63A" w14:textId="34502F17" w:rsidR="00804F8E" w:rsidRPr="00AB0501" w:rsidRDefault="00804F8E" w:rsidP="001345B8"/>
    <w:p w14:paraId="032B4E1D" w14:textId="77777777" w:rsidR="00804F8E" w:rsidRPr="00AB0501" w:rsidRDefault="00804F8E" w:rsidP="001345B8"/>
    <w:p w14:paraId="144DD3CA" w14:textId="7292C1BE" w:rsidR="001345B8" w:rsidRPr="00AB0501" w:rsidRDefault="00F34E6D" w:rsidP="001345B8">
      <w:pPr>
        <w:rPr>
          <w:lang w:val="sv-SE"/>
        </w:rPr>
      </w:pPr>
      <w:r>
        <w:t>4-</w:t>
      </w:r>
      <w:r w:rsidR="001345B8" w:rsidRPr="00E9546C">
        <w:t xml:space="preserve">Hur ser en Mallampati Class III ut? </w:t>
      </w:r>
      <w:r w:rsidR="001345B8" w:rsidRPr="00AB0501">
        <w:rPr>
          <w:lang w:val="sv-SE"/>
        </w:rPr>
        <w:t>(</w:t>
      </w:r>
      <w:proofErr w:type="spellStart"/>
      <w:r w:rsidR="001345B8" w:rsidRPr="00AB0501">
        <w:rPr>
          <w:lang w:val="sv-SE"/>
        </w:rPr>
        <w:t>Rosen's</w:t>
      </w:r>
      <w:proofErr w:type="spellEnd"/>
      <w:r w:rsidR="001345B8" w:rsidRPr="00AB0501">
        <w:rPr>
          <w:lang w:val="sv-SE"/>
        </w:rPr>
        <w:t xml:space="preserve"> 9th ed </w:t>
      </w:r>
      <w:proofErr w:type="spellStart"/>
      <w:r w:rsidR="001345B8" w:rsidRPr="00AB0501">
        <w:rPr>
          <w:lang w:val="sv-SE"/>
        </w:rPr>
        <w:t>Chapter</w:t>
      </w:r>
      <w:proofErr w:type="spellEnd"/>
      <w:r w:rsidR="001345B8" w:rsidRPr="00AB0501">
        <w:rPr>
          <w:lang w:val="sv-SE"/>
        </w:rPr>
        <w:t xml:space="preserve"> 01 s5 eller </w:t>
      </w:r>
      <w:hyperlink r:id="rId25" w:history="1">
        <w:r w:rsidR="001345B8" w:rsidRPr="00AB0501">
          <w:rPr>
            <w:rStyle w:val="Hyperlink"/>
            <w:lang w:val="sv-SE" w:eastAsia="ja-JP"/>
          </w:rPr>
          <w:t>SWESEMS UTBILDNINGSMATERIAL</w:t>
        </w:r>
      </w:hyperlink>
      <w:r w:rsidR="001345B8" w:rsidRPr="00AB0501">
        <w:rPr>
          <w:lang w:val="sv-SE" w:eastAsia="ja-JP"/>
        </w:rPr>
        <w:t xml:space="preserve"> </w:t>
      </w:r>
      <w:proofErr w:type="spellStart"/>
      <w:r w:rsidR="001345B8" w:rsidRPr="00AB0501">
        <w:rPr>
          <w:lang w:val="sv-SE"/>
        </w:rPr>
        <w:t>Endotracheal</w:t>
      </w:r>
      <w:proofErr w:type="spellEnd"/>
      <w:r w:rsidR="001345B8" w:rsidRPr="00AB0501">
        <w:rPr>
          <w:lang w:val="sv-SE"/>
        </w:rPr>
        <w:t xml:space="preserve"> intubation Anteckning 26)</w:t>
      </w:r>
    </w:p>
    <w:p w14:paraId="08C2B43E" w14:textId="77777777" w:rsidR="001345B8" w:rsidRPr="00AB0501" w:rsidRDefault="001345B8" w:rsidP="001345B8">
      <w:pPr>
        <w:rPr>
          <w:lang w:val="sv-SE"/>
        </w:rPr>
      </w:pPr>
    </w:p>
    <w:p w14:paraId="11BC1EDA" w14:textId="77777777" w:rsidR="001345B8" w:rsidRPr="0014793D" w:rsidRDefault="001345B8" w:rsidP="0053037E">
      <w:pPr>
        <w:pStyle w:val="BodyText"/>
      </w:pPr>
    </w:p>
    <w:p w14:paraId="543EB844" w14:textId="2F607053" w:rsidR="00C44723" w:rsidRDefault="00C44723" w:rsidP="0053037E">
      <w:pPr>
        <w:pStyle w:val="BodyText"/>
      </w:pPr>
    </w:p>
    <w:p w14:paraId="21C1E611" w14:textId="77777777" w:rsidR="00804F8E" w:rsidRPr="0014793D" w:rsidRDefault="00804F8E" w:rsidP="0053037E">
      <w:pPr>
        <w:pStyle w:val="BodyText"/>
      </w:pPr>
    </w:p>
    <w:p w14:paraId="76F667AF" w14:textId="60192684" w:rsidR="00596EF5" w:rsidRPr="00AB0501" w:rsidRDefault="00F34E6D" w:rsidP="0053037E">
      <w:pPr>
        <w:pStyle w:val="BodyText"/>
      </w:pPr>
      <w:r>
        <w:t>5-</w:t>
      </w:r>
      <w:r w:rsidR="00596EF5" w:rsidRPr="0014793D">
        <w:t>Vad menas med "</w:t>
      </w:r>
      <w:proofErr w:type="spellStart"/>
      <w:r w:rsidR="00596EF5" w:rsidRPr="0014793D">
        <w:t>abnormal</w:t>
      </w:r>
      <w:proofErr w:type="spellEnd"/>
      <w:r w:rsidR="00596EF5" w:rsidRPr="0014793D">
        <w:t xml:space="preserve"> </w:t>
      </w:r>
      <w:proofErr w:type="spellStart"/>
      <w:r w:rsidR="00596EF5" w:rsidRPr="0014793D">
        <w:t>upper</w:t>
      </w:r>
      <w:proofErr w:type="spellEnd"/>
      <w:r w:rsidR="00596EF5" w:rsidRPr="0014793D">
        <w:t xml:space="preserve"> lip </w:t>
      </w:r>
      <w:proofErr w:type="spellStart"/>
      <w:r w:rsidR="00596EF5" w:rsidRPr="0014793D">
        <w:t>bite</w:t>
      </w:r>
      <w:proofErr w:type="spellEnd"/>
      <w:r w:rsidR="00596EF5" w:rsidRPr="0014793D">
        <w:t xml:space="preserve"> test" och vad har det för betydelse gällande svårigheten att intubera?</w:t>
      </w:r>
      <w:r w:rsidR="001E2242" w:rsidRPr="0014793D">
        <w:t xml:space="preserve"> </w:t>
      </w:r>
      <w:r w:rsidR="001E2242" w:rsidRPr="00AB0501">
        <w:t>(</w:t>
      </w:r>
      <w:proofErr w:type="spellStart"/>
      <w:r w:rsidR="000871FD">
        <w:fldChar w:fldCharType="begin"/>
      </w:r>
      <w:r w:rsidR="000871FD" w:rsidRPr="00AB0501">
        <w:instrText xml:space="preserve"> HYPERLINK "https://www.ncbi.nlm.nih.gov/pubmed/?term=30721300" </w:instrText>
      </w:r>
      <w:r w:rsidR="000871FD">
        <w:fldChar w:fldCharType="separate"/>
      </w:r>
      <w:r w:rsidR="001E2242" w:rsidRPr="00AB0501">
        <w:rPr>
          <w:rStyle w:val="Hyperlink"/>
        </w:rPr>
        <w:t>Detsky</w:t>
      </w:r>
      <w:proofErr w:type="spellEnd"/>
      <w:r w:rsidR="001E2242" w:rsidRPr="00AB0501">
        <w:rPr>
          <w:rStyle w:val="Hyperlink"/>
        </w:rPr>
        <w:t xml:space="preserve"> 2019</w:t>
      </w:r>
      <w:r w:rsidR="000871FD">
        <w:rPr>
          <w:rStyle w:val="Hyperlink"/>
          <w:lang w:val="en-US"/>
        </w:rPr>
        <w:fldChar w:fldCharType="end"/>
      </w:r>
      <w:r w:rsidR="001E2242" w:rsidRPr="00AB0501">
        <w:t xml:space="preserve"> </w:t>
      </w:r>
      <w:r w:rsidR="00AB0501">
        <w:rPr>
          <w:lang w:val="en-US"/>
        </w:rPr>
        <w:fldChar w:fldCharType="begin">
          <w:fldData xml:space="preserve">PEVuZE5vdGU+PENpdGU+PEF1dGhvcj5EZXRza3k8L0F1dGhvcj48WWVhcj4yMDE5PC9ZZWFyPjxS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NDkzLTUwMzwvcGFnZXM+PHZvbHVtZT4zMjE8L3ZvbHVtZT48bnVtYmVyPjU8L251bWJl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</w:fldData>
        </w:fldChar>
      </w:r>
      <w:r w:rsidR="00AB0501" w:rsidRPr="00AB0501">
        <w:instrText xml:space="preserve"> ADDIN EN.CITE </w:instrText>
      </w:r>
      <w:r w:rsidR="00AB0501">
        <w:rPr>
          <w:lang w:val="en-US"/>
        </w:rPr>
        <w:fldChar w:fldCharType="begin">
          <w:fldData xml:space="preserve">PEVuZE5vdGU+PENpdGU+PEF1dGhvcj5EZXRza3k8L0F1dGhvcj48WWVhcj4yMDE5PC9ZZWFyPjxS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NDkzLTUwMzwvcGFnZXM+PHZvbHVtZT4zMjE8L3ZvbHVtZT48bnVtYmVyPjU8L251bWJl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</w:fldData>
        </w:fldChar>
      </w:r>
      <w:r w:rsidR="00AB0501" w:rsidRPr="00AB0501">
        <w:instrText xml:space="preserve"> ADDIN EN.CITE.DATA </w:instrText>
      </w:r>
      <w:r w:rsidR="00AB0501">
        <w:rPr>
          <w:lang w:val="en-US"/>
        </w:rPr>
      </w:r>
      <w:r w:rsidR="00AB0501">
        <w:rPr>
          <w:lang w:val="en-US"/>
        </w:rPr>
        <w:fldChar w:fldCharType="end"/>
      </w:r>
      <w:r w:rsidR="00AB0501">
        <w:rPr>
          <w:lang w:val="en-US"/>
        </w:rPr>
        <w:fldChar w:fldCharType="separate"/>
      </w:r>
      <w:r w:rsidR="00AB0501" w:rsidRPr="00AB0501">
        <w:rPr>
          <w:noProof/>
        </w:rPr>
        <w:t>[7]</w:t>
      </w:r>
      <w:r w:rsidR="00AB0501">
        <w:rPr>
          <w:lang w:val="en-US"/>
        </w:rPr>
        <w:fldChar w:fldCharType="end"/>
      </w:r>
      <w:r w:rsidR="00817873" w:rsidRPr="00AB0501">
        <w:t xml:space="preserve"> Abstract</w:t>
      </w:r>
      <w:r w:rsidR="001E2242" w:rsidRPr="00AB0501">
        <w:t>)</w:t>
      </w:r>
    </w:p>
    <w:p w14:paraId="29180145" w14:textId="77777777" w:rsidR="00E22874" w:rsidRPr="00AB0501" w:rsidRDefault="00E22874" w:rsidP="00817873">
      <w:pPr>
        <w:pStyle w:val="BodyText2"/>
      </w:pPr>
    </w:p>
    <w:p w14:paraId="284040DE" w14:textId="77777777" w:rsidR="00817873" w:rsidRPr="00AB0501" w:rsidRDefault="00817873" w:rsidP="00817873">
      <w:pPr>
        <w:rPr>
          <w:sz w:val="20"/>
          <w:szCs w:val="20"/>
          <w:lang w:val="sv-SE" w:eastAsia="sv-SE"/>
        </w:rPr>
      </w:pPr>
    </w:p>
    <w:p w14:paraId="0DBAC3E1" w14:textId="77777777" w:rsidR="00596EF5" w:rsidRPr="00AB0501" w:rsidRDefault="00596EF5" w:rsidP="0053037E">
      <w:pPr>
        <w:pStyle w:val="BodyText"/>
      </w:pPr>
    </w:p>
    <w:p w14:paraId="724BBB87" w14:textId="77777777" w:rsidR="00596EF5" w:rsidRPr="00AB0501" w:rsidRDefault="00596EF5" w:rsidP="0053037E">
      <w:pPr>
        <w:pStyle w:val="BodyText"/>
      </w:pPr>
    </w:p>
    <w:p w14:paraId="3C7115BC" w14:textId="517714C7" w:rsidR="0053037E" w:rsidRPr="0014793D" w:rsidRDefault="00F34E6D" w:rsidP="0053037E">
      <w:pPr>
        <w:pStyle w:val="BodyText"/>
      </w:pPr>
      <w:r>
        <w:t>6-</w:t>
      </w:r>
      <w:r w:rsidR="0053037E" w:rsidRPr="0014793D">
        <w:t>Titta på videon (</w:t>
      </w:r>
      <w:proofErr w:type="spellStart"/>
      <w:r w:rsidR="000871FD">
        <w:fldChar w:fldCharType="begin"/>
      </w:r>
      <w:r w:rsidR="000871FD">
        <w:instrText xml:space="preserve"> HYPERLINK "http://www.nejm.org/doi/full/10.1056/NEJMvcm063574" </w:instrText>
      </w:r>
      <w:r w:rsidR="000871FD">
        <w:fldChar w:fldCharType="separate"/>
      </w:r>
      <w:r w:rsidR="0053037E" w:rsidRPr="0014793D">
        <w:rPr>
          <w:rStyle w:val="Hyperlink"/>
        </w:rPr>
        <w:t>Kabrhel</w:t>
      </w:r>
      <w:proofErr w:type="spellEnd"/>
      <w:r w:rsidR="0053037E" w:rsidRPr="0014793D">
        <w:rPr>
          <w:rStyle w:val="Hyperlink"/>
        </w:rPr>
        <w:t xml:space="preserve"> 2007</w:t>
      </w:r>
      <w:r w:rsidR="000871FD">
        <w:rPr>
          <w:rStyle w:val="Hyperlink"/>
        </w:rPr>
        <w:fldChar w:fldCharType="end"/>
      </w:r>
      <w:r w:rsidR="005D598E" w:rsidRPr="0014793D">
        <w:t xml:space="preserve"> </w:t>
      </w:r>
      <w:r w:rsidR="00AB0501">
        <w:fldChar w:fldCharType="begin"/>
      </w:r>
      <w:r w:rsidR="00AB0501">
        <w:instrText xml:space="preserve"> ADDIN EN.CITE &lt;EndNote&gt;&lt;Cite&gt;&lt;Author&gt;Kabrhel&lt;/Author&gt;&lt;Year&gt;2007&lt;/Year&gt;&lt;RecNum&gt;642&lt;/RecNum&gt;&lt;DisplayText&gt;[8]&lt;/DisplayText&gt;&lt;record&gt;&lt;rec-number&gt;642&lt;/rec-number&gt;&lt;foreign-keys&gt;&lt;key app="EN" db-id="5rd9tv29z5xd0revrw5xdxzy5w5zpd9tvz55" timestamp="0"&gt;642&lt;/key&gt;&lt;/foreign-keys&gt;&lt;ref-type name="Journal Article"&gt;17&lt;/ref-type&gt;&lt;contributors&gt;&lt;authors&gt;&lt;author&gt;Kabrhel, C.&lt;/author&gt;&lt;author&gt;Thomsen, T. W.&lt;/author&gt;&lt;author&gt;Setnik, G. S.&lt;/author&gt;&lt;author&gt;Walls, R. M.&lt;/author&gt;&lt;/authors&gt;&lt;/contributors&gt;&lt;auth-address&gt;Department of Emergency Medicine, Massachusetts General Hospital, Boston, USA.&lt;/auth-address&gt;&lt;titles&gt;&lt;title&gt;Videos in clinical medicine. Orotracheal intub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15&lt;/pages&gt;&lt;volume&gt;356&lt;/volume&gt;&lt;number&gt;17&lt;/number&gt;&lt;edition&gt;2007/04/27&lt;/edition&gt;&lt;keywords&gt;&lt;keyword&gt;Critical Illness/therapy&lt;/keyword&gt;&lt;keyword&gt;Emergency Treatment&lt;/keyword&gt;&lt;keyword&gt;Humans&lt;/keyword&gt;&lt;keyword&gt;Intubation, Intratracheal/adverse&lt;/keyword&gt;&lt;keyword&gt;effects/contraindications/instrumentation/*methods&lt;/keyword&gt;&lt;keyword&gt;Laryngoscopes&lt;/keyword&gt;&lt;keyword&gt;Protective Clothing&lt;/keyword&gt;&lt;/keywords&gt;&lt;dates&gt;&lt;year&gt;2007&lt;/year&gt;&lt;pub-dates&gt;&lt;date&gt;Apr 26&lt;/date&gt;&lt;/pub-dates&gt;&lt;/dates&gt;&lt;isbn&gt;1533-4406 (Electronic)&amp;#xD;0028-4793 (Linking)&lt;/isbn&gt;&lt;accession-num&gt;17460222&lt;/accession-num&gt;&lt;work-type&gt;Interactive Tutorial&lt;/work-type&gt;&lt;urls&gt;&lt;related-urls&gt;&lt;url&gt;http://www.ncbi.nlm.nih.gov/pubmed/17460222&lt;/url&gt;&lt;/related-urls&gt;&lt;/urls&gt;&lt;electronic-resource-num&gt;10.1056/NEJMvcm063574&lt;/electronic-resource-num&gt;&lt;language&gt;eng&lt;/language&gt;&lt;/record&gt;&lt;/Cite&gt;&lt;/EndNote&gt;</w:instrText>
      </w:r>
      <w:r w:rsidR="00AB0501">
        <w:fldChar w:fldCharType="separate"/>
      </w:r>
      <w:r w:rsidR="00AB0501">
        <w:rPr>
          <w:noProof/>
        </w:rPr>
        <w:t>[8]</w:t>
      </w:r>
      <w:r w:rsidR="00AB0501">
        <w:fldChar w:fldCharType="end"/>
      </w:r>
      <w:r w:rsidR="0053037E" w:rsidRPr="0014793D">
        <w:t>) och beskriv</w:t>
      </w:r>
      <w:r w:rsidR="007B23B9" w:rsidRPr="0014793D">
        <w:t xml:space="preserve"> förberedelsen inför intubation (se även </w:t>
      </w:r>
      <w:hyperlink r:id="rId26" w:history="1">
        <w:r w:rsidR="00DF26A3" w:rsidRPr="0014793D">
          <w:rPr>
            <w:rStyle w:val="Hyperlink"/>
            <w:lang w:eastAsia="ja-JP"/>
          </w:rPr>
          <w:t>SWESEMS UTBILDNINGSMATERIAL</w:t>
        </w:r>
      </w:hyperlink>
      <w:r w:rsidR="00664D2A" w:rsidRPr="0014793D">
        <w:rPr>
          <w:lang w:eastAsia="ja-JP"/>
        </w:rPr>
        <w:t xml:space="preserve"> </w:t>
      </w:r>
      <w:proofErr w:type="spellStart"/>
      <w:r w:rsidR="003A6A1A" w:rsidRPr="0014793D">
        <w:rPr>
          <w:lang w:eastAsia="ja-JP"/>
        </w:rPr>
        <w:t>Endotrach</w:t>
      </w:r>
      <w:r w:rsidR="007B23B9" w:rsidRPr="0014793D">
        <w:rPr>
          <w:lang w:eastAsia="ja-JP"/>
        </w:rPr>
        <w:t>eal</w:t>
      </w:r>
      <w:proofErr w:type="spellEnd"/>
      <w:r w:rsidR="007B23B9" w:rsidRPr="0014793D">
        <w:rPr>
          <w:lang w:eastAsia="ja-JP"/>
        </w:rPr>
        <w:t xml:space="preserve"> intubation)</w:t>
      </w:r>
    </w:p>
    <w:p w14:paraId="595BADF4" w14:textId="77777777" w:rsidR="0053037E" w:rsidRPr="0014793D" w:rsidRDefault="0053037E" w:rsidP="0053037E">
      <w:pPr>
        <w:pStyle w:val="BodyText"/>
      </w:pPr>
    </w:p>
    <w:p w14:paraId="27CAEC27" w14:textId="26A3D05A" w:rsidR="0053037E" w:rsidRDefault="0053037E" w:rsidP="0053037E">
      <w:pPr>
        <w:pStyle w:val="BodyText"/>
        <w:rPr>
          <w:u w:val="single"/>
        </w:rPr>
      </w:pPr>
    </w:p>
    <w:p w14:paraId="757CCCAE" w14:textId="4FC5340F" w:rsidR="00804F8E" w:rsidRDefault="00804F8E" w:rsidP="0053037E">
      <w:pPr>
        <w:pStyle w:val="BodyText"/>
        <w:rPr>
          <w:u w:val="single"/>
        </w:rPr>
      </w:pPr>
    </w:p>
    <w:p w14:paraId="5B6AFF3C" w14:textId="77777777" w:rsidR="00804F8E" w:rsidRPr="00404D09" w:rsidRDefault="00804F8E" w:rsidP="0053037E">
      <w:pPr>
        <w:pStyle w:val="BodyText"/>
        <w:rPr>
          <w:u w:val="single"/>
        </w:rPr>
      </w:pPr>
    </w:p>
    <w:p w14:paraId="2ED2646B" w14:textId="6CA8741D" w:rsidR="00F41FDF" w:rsidRPr="00404D09" w:rsidRDefault="00F34E6D" w:rsidP="00F41FDF">
      <w:pPr>
        <w:pStyle w:val="BodyText"/>
      </w:pPr>
      <w:r>
        <w:t>7-</w:t>
      </w:r>
      <w:r w:rsidR="00F41FDF" w:rsidRPr="00404D09">
        <w:t>Vad m</w:t>
      </w:r>
      <w:r w:rsidR="00F41FDF">
        <w:t xml:space="preserve">enas med </w:t>
      </w:r>
      <w:proofErr w:type="spellStart"/>
      <w:r w:rsidR="00F41FDF">
        <w:t>krikoidtryck</w:t>
      </w:r>
      <w:proofErr w:type="spellEnd"/>
      <w:r w:rsidR="00F41FDF">
        <w:t xml:space="preserve">? </w:t>
      </w:r>
      <w:r w:rsidR="00527B9A">
        <w:t xml:space="preserve"> Vilka är fördelar, nackdelar och evidensgrad med </w:t>
      </w:r>
      <w:proofErr w:type="spellStart"/>
      <w:r w:rsidR="00F41FDF" w:rsidRPr="00404D09">
        <w:t>krikoidtryck</w:t>
      </w:r>
      <w:proofErr w:type="spellEnd"/>
      <w:r w:rsidR="00527B9A">
        <w:t>?</w:t>
      </w:r>
      <w:r w:rsidR="00CA2D8B">
        <w:t xml:space="preserve"> </w:t>
      </w:r>
      <w:r w:rsidR="00CA2D8B" w:rsidRPr="00E9546C">
        <w:rPr>
          <w:lang w:val="en-US"/>
        </w:rPr>
        <w:t>(Sellick's maneuver)</w:t>
      </w:r>
      <w:r w:rsidR="00F41FDF" w:rsidRPr="00E9546C">
        <w:rPr>
          <w:lang w:val="en-US"/>
        </w:rPr>
        <w:t>? (</w:t>
      </w:r>
      <w:r w:rsidR="00CA2D8B" w:rsidRPr="00E9546C">
        <w:rPr>
          <w:lang w:val="en-US"/>
        </w:rPr>
        <w:t>Roberts 6th</w:t>
      </w:r>
      <w:r w:rsidR="00F41FDF" w:rsidRPr="00E9546C">
        <w:rPr>
          <w:lang w:val="en-US"/>
        </w:rPr>
        <w:t xml:space="preserve"> Chapter 04 s</w:t>
      </w:r>
      <w:r w:rsidR="00832C32" w:rsidRPr="00E9546C">
        <w:rPr>
          <w:lang w:val="en-US"/>
        </w:rPr>
        <w:t>72 + s74</w:t>
      </w:r>
      <w:r w:rsidR="00CA2D8B" w:rsidRPr="00E9546C">
        <w:rPr>
          <w:lang w:val="en-US"/>
        </w:rPr>
        <w:t xml:space="preserve">; </w:t>
      </w:r>
      <w:hyperlink r:id="rId27" w:history="1">
        <w:proofErr w:type="spellStart"/>
        <w:r w:rsidR="006E3F98" w:rsidRPr="00E9546C">
          <w:rPr>
            <w:rStyle w:val="Hyperlink"/>
            <w:lang w:val="en-US"/>
          </w:rPr>
          <w:t>Frerk</w:t>
        </w:r>
        <w:proofErr w:type="spellEnd"/>
        <w:r w:rsidR="006E3F98" w:rsidRPr="00E9546C">
          <w:rPr>
            <w:rStyle w:val="Hyperlink"/>
            <w:lang w:val="en-US"/>
          </w:rPr>
          <w:t xml:space="preserve"> 2015</w:t>
        </w:r>
      </w:hyperlink>
      <w:r w:rsidR="006E3F98" w:rsidRPr="00E9546C">
        <w:rPr>
          <w:lang w:val="en-US"/>
        </w:rPr>
        <w:t xml:space="preserve"> </w:t>
      </w:r>
      <w:r w:rsidR="00AB0501">
        <w:rPr>
          <w:lang w:val="en-US"/>
        </w:rPr>
        <w:fldChar w:fldCharType="begin"/>
      </w:r>
      <w:r w:rsidR="00AB0501">
        <w:rPr>
          <w:lang w:val="en-US"/>
        </w:rPr>
        <w:instrText xml:space="preserve"> ADDIN EN.CITE &lt;EndNote&gt;&lt;Cite&gt;&lt;Author&gt;Frerk&lt;/Author&gt;&lt;Year&gt;2015&lt;/Year&gt;&lt;RecNum&gt;2536&lt;/RecNum&gt;&lt;DisplayText&gt;[9]&lt;/DisplayText&gt;&lt;record&gt;&lt;rec-number&gt;2536&lt;/rec-number&gt;&lt;foreign-keys&gt;&lt;key app="EN" db-id="5rd9tv29z5xd0revrw5xdxzy5w5zpd9tvz55" timestamp="1537873991"&gt;2536&lt;/key&gt;&lt;/foreign-keys&gt;&lt;ref-type name="Journal Article"&gt;17&lt;/ref-type&gt;&lt;contributors&gt;&lt;authors&gt;&lt;author&gt;Frerk, C.&lt;/author&gt;&lt;author&gt;Difficult Airway Society intubation guidelines working, group&lt;/author&gt;&lt;author&gt;Mitchell, V. S.&lt;/author&gt;&lt;author&gt;Difficult Airway Society intubation guidelines working, group&lt;/author&gt;&lt;author&gt;McNarry, A. F.&lt;/author&gt;&lt;author&gt;Difficult Airway Society intubation guidelines working, group&lt;/author&gt;&lt;author&gt;Mendonca, C.&lt;/author&gt;&lt;author&gt;Difficult Airway Society intubation guidelines working, group&lt;/author&gt;&lt;author&gt;Bhagrath, R.&lt;/author&gt;&lt;author&gt;Difficult Airway Society intubation guidelines working, group&lt;/author&gt;&lt;author&gt;Patel, A.&lt;/author&gt;&lt;author&gt;Difficult Airway Society intubation guidelines working, group&lt;/author&gt;&lt;author&gt;O&amp;apos;Sullivan, E. P.&lt;/author&gt;&lt;author&gt;Difficult Airway Society intubation guidelines working, group&lt;/author&gt;&lt;author&gt;Woodall, N. M.&lt;/author&gt;&lt;author&gt;Difficult Airway Society intubation guidelines working, group&lt;/author&gt;&lt;author&gt;Ahmad, I.&lt;/author&gt;&lt;author&gt;Difficult Airway Society intubation guidelines working, group&lt;/author&gt;&lt;/authors&gt;&lt;/contributors&gt;&lt;titles&gt;&lt;title&gt;Difficult Airway Society 2015 guidelines for management of unanticipated difficult intubation in adults†&lt;/title&gt;&lt;secondary-title&gt;BJA: British Journal of Anaesthesia&lt;/secondary-title&gt;&lt;/titles&gt;&lt;periodical&gt;&lt;full-title&gt;BJA: British Journal of Anaesthesia&lt;/full-title&gt;&lt;/periodical&gt;&lt;pages&gt;827-848&lt;/pages&gt;&lt;volume&gt;115&lt;/volume&gt;&lt;number&gt;6&lt;/number&gt;&lt;dates&gt;&lt;year&gt;2015&lt;/year&gt;&lt;/dates&gt;&lt;isbn&gt;0007-0912&lt;/isbn&gt;&lt;urls&gt;&lt;related-urls&gt;&lt;url&gt;http://dx.doi.org/10.1093/bja/aev371&lt;/url&gt;&lt;/related-urls&gt;&lt;/urls&gt;&lt;electronic-resource-num&gt;10.1093/bja/aev371&lt;/electronic-resource-num&gt;&lt;/record&gt;&lt;/Cite&gt;&lt;/EndNote&gt;</w:instrText>
      </w:r>
      <w:r w:rsidR="00AB0501">
        <w:rPr>
          <w:lang w:val="en-US"/>
        </w:rPr>
        <w:fldChar w:fldCharType="separate"/>
      </w:r>
      <w:r w:rsidR="00AB0501">
        <w:rPr>
          <w:noProof/>
          <w:lang w:val="en-US"/>
        </w:rPr>
        <w:t>[9]</w:t>
      </w:r>
      <w:r w:rsidR="00AB0501">
        <w:rPr>
          <w:lang w:val="en-US"/>
        </w:rPr>
        <w:fldChar w:fldCharType="end"/>
      </w:r>
      <w:r w:rsidR="006E3F98" w:rsidRPr="00E9546C">
        <w:rPr>
          <w:lang w:val="en-US"/>
        </w:rPr>
        <w:t xml:space="preserve"> s830</w:t>
      </w:r>
      <w:r w:rsidR="008E2925">
        <w:rPr>
          <w:lang w:val="en-US"/>
        </w:rPr>
        <w:t xml:space="preserve">, </w:t>
      </w:r>
      <w:hyperlink r:id="rId28" w:history="1">
        <w:r w:rsidR="008E2925" w:rsidRPr="008E2925">
          <w:rPr>
            <w:rStyle w:val="Hyperlink"/>
            <w:lang w:val="en-US"/>
          </w:rPr>
          <w:t>Butler 2005</w:t>
        </w:r>
      </w:hyperlink>
      <w:r w:rsidR="008E2925">
        <w:rPr>
          <w:lang w:val="en-US"/>
        </w:rPr>
        <w:t xml:space="preserve">, </w:t>
      </w:r>
      <w:proofErr w:type="spellStart"/>
      <w:r w:rsidR="008E2925">
        <w:rPr>
          <w:lang w:val="en-US"/>
        </w:rPr>
        <w:t>sid</w:t>
      </w:r>
      <w:proofErr w:type="spellEnd"/>
      <w:r w:rsidR="008E2925">
        <w:rPr>
          <w:lang w:val="en-US"/>
        </w:rPr>
        <w:t xml:space="preserve"> 815-16</w:t>
      </w:r>
      <w:r w:rsidR="006E3F98" w:rsidRPr="00E9546C">
        <w:rPr>
          <w:lang w:val="en-US"/>
        </w:rPr>
        <w:t>)</w:t>
      </w:r>
      <w:r w:rsidR="00F40B97" w:rsidRPr="00E9546C">
        <w:rPr>
          <w:lang w:val="en-US"/>
        </w:rPr>
        <w:t xml:space="preserve">.  </w:t>
      </w:r>
      <w:r w:rsidR="00F40B97">
        <w:t xml:space="preserve">Hur appliceras </w:t>
      </w:r>
      <w:proofErr w:type="spellStart"/>
      <w:r w:rsidR="00F40B97">
        <w:t>krikoidtryck</w:t>
      </w:r>
      <w:proofErr w:type="spellEnd"/>
      <w:r w:rsidR="00F40B97">
        <w:t>?</w:t>
      </w:r>
    </w:p>
    <w:p w14:paraId="7FD40BDB" w14:textId="77777777" w:rsidR="00DB1A0C" w:rsidRDefault="00DB1A0C" w:rsidP="0053037E">
      <w:pPr>
        <w:pStyle w:val="BodyText"/>
      </w:pPr>
    </w:p>
    <w:p w14:paraId="25373D1A" w14:textId="77777777" w:rsidR="004A559C" w:rsidRDefault="004A559C" w:rsidP="0053037E">
      <w:pPr>
        <w:pStyle w:val="BodyText"/>
        <w:rPr>
          <w:szCs w:val="18"/>
        </w:rPr>
      </w:pPr>
    </w:p>
    <w:p w14:paraId="532FD0D5" w14:textId="32CE8E31" w:rsidR="004A559C" w:rsidRDefault="004A559C" w:rsidP="0053037E">
      <w:pPr>
        <w:pStyle w:val="BodyText"/>
        <w:rPr>
          <w:szCs w:val="18"/>
        </w:rPr>
      </w:pPr>
    </w:p>
    <w:p w14:paraId="3931CF22" w14:textId="77777777" w:rsidR="00804F8E" w:rsidRDefault="00804F8E" w:rsidP="0053037E">
      <w:pPr>
        <w:pStyle w:val="BodyText"/>
        <w:rPr>
          <w:szCs w:val="18"/>
        </w:rPr>
      </w:pPr>
    </w:p>
    <w:p w14:paraId="6C6B52AB" w14:textId="765137A8" w:rsidR="0053037E" w:rsidRPr="00AA3210" w:rsidRDefault="00F34E6D" w:rsidP="0053037E">
      <w:pPr>
        <w:pStyle w:val="BodyText"/>
        <w:rPr>
          <w:szCs w:val="18"/>
        </w:rPr>
      </w:pPr>
      <w:r>
        <w:rPr>
          <w:szCs w:val="18"/>
        </w:rPr>
        <w:t>8-</w:t>
      </w:r>
      <w:r w:rsidR="0053037E" w:rsidRPr="00AA3210">
        <w:rPr>
          <w:szCs w:val="18"/>
        </w:rPr>
        <w:t xml:space="preserve">Vad menas med ”BURP” manövern? </w:t>
      </w:r>
      <w:r w:rsidR="000F5906">
        <w:rPr>
          <w:szCs w:val="18"/>
        </w:rPr>
        <w:t>Vad menas med ”</w:t>
      </w:r>
      <w:proofErr w:type="spellStart"/>
      <w:r w:rsidR="000F5906">
        <w:rPr>
          <w:szCs w:val="18"/>
        </w:rPr>
        <w:t>bimanual</w:t>
      </w:r>
      <w:proofErr w:type="spellEnd"/>
      <w:r w:rsidR="000F5906">
        <w:rPr>
          <w:szCs w:val="18"/>
        </w:rPr>
        <w:t xml:space="preserve"> </w:t>
      </w:r>
      <w:proofErr w:type="spellStart"/>
      <w:r w:rsidR="000F5906">
        <w:rPr>
          <w:szCs w:val="18"/>
        </w:rPr>
        <w:t>laryngoscopy</w:t>
      </w:r>
      <w:proofErr w:type="spellEnd"/>
      <w:r w:rsidR="000F5906">
        <w:rPr>
          <w:szCs w:val="18"/>
        </w:rPr>
        <w:t xml:space="preserve">” och vad är dess fördelar? </w:t>
      </w:r>
      <w:r w:rsidR="0053037E" w:rsidRPr="00AA3210">
        <w:rPr>
          <w:szCs w:val="18"/>
        </w:rPr>
        <w:t>(</w:t>
      </w:r>
      <w:r w:rsidR="00832C32">
        <w:t xml:space="preserve">Roberts 6th ed </w:t>
      </w:r>
      <w:proofErr w:type="spellStart"/>
      <w:r w:rsidR="00832C32">
        <w:t>Chapter</w:t>
      </w:r>
      <w:proofErr w:type="spellEnd"/>
      <w:r w:rsidR="00832C32">
        <w:t xml:space="preserve"> 04 s74</w:t>
      </w:r>
      <w:r w:rsidR="000F5906">
        <w:t>-75</w:t>
      </w:r>
      <w:r w:rsidR="0053037E" w:rsidRPr="00AA3210">
        <w:rPr>
          <w:szCs w:val="18"/>
        </w:rPr>
        <w:t>)</w:t>
      </w:r>
    </w:p>
    <w:p w14:paraId="3B72BD90" w14:textId="77777777" w:rsidR="00DC75EA" w:rsidRDefault="00DC75EA" w:rsidP="0053037E">
      <w:pPr>
        <w:pStyle w:val="BodyText"/>
        <w:rPr>
          <w:i/>
          <w:szCs w:val="18"/>
          <w:lang w:eastAsia="sv-SE"/>
        </w:rPr>
      </w:pPr>
    </w:p>
    <w:p w14:paraId="74E4AEBD" w14:textId="77777777" w:rsidR="00F409C2" w:rsidRDefault="00F409C2" w:rsidP="00505D43">
      <w:pPr>
        <w:pStyle w:val="BodyText"/>
      </w:pPr>
    </w:p>
    <w:p w14:paraId="392BBDB5" w14:textId="77777777" w:rsidR="00804F8E" w:rsidRDefault="00804F8E">
      <w:pPr>
        <w:rPr>
          <w:rFonts w:eastAsia="Times" w:cs="Times-Roman"/>
          <w:lang w:val="sv-SE" w:eastAsia="en-US" w:bidi="sv-SE"/>
        </w:rPr>
      </w:pPr>
      <w:r>
        <w:br w:type="page"/>
      </w:r>
    </w:p>
    <w:p w14:paraId="63FB2379" w14:textId="46E42351" w:rsidR="000F5906" w:rsidRDefault="00F34E6D" w:rsidP="0066110F">
      <w:pPr>
        <w:pStyle w:val="BodyText"/>
      </w:pPr>
      <w:r>
        <w:lastRenderedPageBreak/>
        <w:t>9-</w:t>
      </w:r>
      <w:r w:rsidR="00F409C2">
        <w:t xml:space="preserve">Vad menas med </w:t>
      </w:r>
      <w:proofErr w:type="spellStart"/>
      <w:r w:rsidR="00F409C2">
        <w:t>Cormack</w:t>
      </w:r>
      <w:proofErr w:type="spellEnd"/>
      <w:r w:rsidR="00F409C2">
        <w:t xml:space="preserve"> &amp; </w:t>
      </w:r>
      <w:proofErr w:type="spellStart"/>
      <w:r w:rsidR="00F409C2">
        <w:t>Lehane</w:t>
      </w:r>
      <w:proofErr w:type="spellEnd"/>
      <w:r w:rsidR="00F409C2">
        <w:t xml:space="preserve"> </w:t>
      </w:r>
      <w:proofErr w:type="spellStart"/>
      <w:r w:rsidR="00F409C2">
        <w:t>Grade</w:t>
      </w:r>
      <w:proofErr w:type="spellEnd"/>
      <w:r w:rsidR="00F409C2">
        <w:t xml:space="preserve"> 1, 2, 3 och 4?</w:t>
      </w:r>
      <w:r w:rsidR="0066110F">
        <w:t xml:space="preserve"> </w:t>
      </w:r>
      <w:hyperlink r:id="rId29" w:history="1">
        <w:r w:rsidR="0066110F" w:rsidRPr="0066110F">
          <w:rPr>
            <w:rStyle w:val="Hyperlink"/>
          </w:rPr>
          <w:t>(REBELEM)</w:t>
        </w:r>
      </w:hyperlink>
    </w:p>
    <w:p w14:paraId="1040C451" w14:textId="77777777" w:rsidR="00F409C2" w:rsidRDefault="00F409C2" w:rsidP="00505D43">
      <w:pPr>
        <w:pStyle w:val="BodyText"/>
      </w:pPr>
    </w:p>
    <w:p w14:paraId="169F687E" w14:textId="77777777" w:rsidR="00804F8E" w:rsidRDefault="00804F8E" w:rsidP="0066110F">
      <w:pPr>
        <w:pStyle w:val="BodyText"/>
      </w:pPr>
    </w:p>
    <w:p w14:paraId="3033D6B5" w14:textId="77777777" w:rsidR="00804F8E" w:rsidRDefault="00804F8E" w:rsidP="0066110F">
      <w:pPr>
        <w:pStyle w:val="BodyText"/>
      </w:pPr>
    </w:p>
    <w:p w14:paraId="2F1C5638" w14:textId="77777777" w:rsidR="00804F8E" w:rsidRDefault="00804F8E" w:rsidP="0066110F">
      <w:pPr>
        <w:pStyle w:val="BodyText"/>
      </w:pPr>
    </w:p>
    <w:p w14:paraId="22D73F19" w14:textId="4FC0B63E" w:rsidR="00E9546C" w:rsidRPr="00BC48C9" w:rsidRDefault="00F34E6D" w:rsidP="0066110F">
      <w:pPr>
        <w:pStyle w:val="BodyText"/>
        <w:rPr>
          <w:szCs w:val="18"/>
          <w:lang w:val="en-US"/>
        </w:rPr>
      </w:pPr>
      <w:r>
        <w:t>10-</w:t>
      </w:r>
      <w:r w:rsidR="00505D43">
        <w:t xml:space="preserve">Hur går intubationen till med hjälp av en </w:t>
      </w:r>
      <w:proofErr w:type="spellStart"/>
      <w:r w:rsidR="00505D43">
        <w:t>Bougie</w:t>
      </w:r>
      <w:proofErr w:type="spellEnd"/>
      <w:r w:rsidR="00505D43">
        <w:t>?</w:t>
      </w:r>
      <w:r w:rsidR="00505D43" w:rsidRPr="00AA3210">
        <w:rPr>
          <w:szCs w:val="18"/>
        </w:rPr>
        <w:t xml:space="preserve"> </w:t>
      </w:r>
      <w:r w:rsidR="00505D43" w:rsidRPr="00BC48C9">
        <w:rPr>
          <w:szCs w:val="18"/>
          <w:lang w:val="en-US"/>
        </w:rPr>
        <w:t>(</w:t>
      </w:r>
      <w:r w:rsidR="00497A71" w:rsidRPr="00BC48C9">
        <w:rPr>
          <w:lang w:val="en-US"/>
        </w:rPr>
        <w:t>Roberts 6th</w:t>
      </w:r>
      <w:r w:rsidR="00505D43" w:rsidRPr="00BC48C9">
        <w:rPr>
          <w:lang w:val="en-US"/>
        </w:rPr>
        <w:t xml:space="preserve"> Chapter 04 s75-</w:t>
      </w:r>
      <w:proofErr w:type="gramStart"/>
      <w:r w:rsidR="00505D43" w:rsidRPr="00BC48C9">
        <w:rPr>
          <w:lang w:val="en-US"/>
        </w:rPr>
        <w:t>6</w:t>
      </w:r>
      <w:r w:rsidR="00BC1DB6" w:rsidRPr="00BC48C9">
        <w:rPr>
          <w:szCs w:val="18"/>
          <w:lang w:val="en-US"/>
        </w:rPr>
        <w:t>;</w:t>
      </w:r>
      <w:proofErr w:type="gramEnd"/>
      <w:r w:rsidR="00BC1DB6" w:rsidRPr="00BC48C9">
        <w:rPr>
          <w:szCs w:val="18"/>
          <w:lang w:val="en-US"/>
        </w:rPr>
        <w:t xml:space="preserve"> </w:t>
      </w:r>
    </w:p>
    <w:p w14:paraId="4037F975" w14:textId="77777777" w:rsidR="00DD0D80" w:rsidRPr="00BC48C9" w:rsidRDefault="00847D7F" w:rsidP="00505D43">
      <w:pPr>
        <w:pStyle w:val="BodyText"/>
        <w:rPr>
          <w:szCs w:val="18"/>
          <w:lang w:val="en-US"/>
        </w:rPr>
      </w:pPr>
      <w:hyperlink r:id="rId30" w:history="1">
        <w:r w:rsidR="00E9546C" w:rsidRPr="00BC48C9">
          <w:rPr>
            <w:rStyle w:val="Hyperlink"/>
            <w:szCs w:val="18"/>
            <w:lang w:val="en-US"/>
          </w:rPr>
          <w:t>https://www.youtube.com/watch?v=iJlwnET5NgY</w:t>
        </w:r>
      </w:hyperlink>
      <w:r w:rsidR="00497A71" w:rsidRPr="00BC48C9">
        <w:rPr>
          <w:szCs w:val="18"/>
          <w:lang w:val="en-US"/>
        </w:rPr>
        <w:t xml:space="preserve">; </w:t>
      </w:r>
      <w:hyperlink r:id="rId31" w:history="1">
        <w:r w:rsidR="00263955" w:rsidRPr="00BC48C9">
          <w:rPr>
            <w:rStyle w:val="Hyperlink"/>
            <w:szCs w:val="18"/>
            <w:lang w:val="en-US"/>
          </w:rPr>
          <w:t>https://www.youtube.com/watch?v=TrHZAPLPKwU</w:t>
        </w:r>
      </w:hyperlink>
      <w:r w:rsidR="00497A71" w:rsidRPr="00BC48C9">
        <w:rPr>
          <w:szCs w:val="18"/>
          <w:lang w:val="en-US"/>
        </w:rPr>
        <w:t>)</w:t>
      </w:r>
    </w:p>
    <w:p w14:paraId="369C5CD4" w14:textId="4DC70EFA" w:rsidR="00076436" w:rsidRPr="00AB0501" w:rsidRDefault="0058772F" w:rsidP="00505D43">
      <w:pPr>
        <w:pStyle w:val="BodyText"/>
        <w:rPr>
          <w:szCs w:val="18"/>
        </w:rPr>
      </w:pPr>
      <w:r w:rsidRPr="00D76CCB">
        <w:rPr>
          <w:color w:val="000000" w:themeColor="text1"/>
          <w:szCs w:val="18"/>
        </w:rPr>
        <w:t xml:space="preserve">Vad är fördelen med </w:t>
      </w:r>
      <w:proofErr w:type="spellStart"/>
      <w:r w:rsidRPr="00D76CCB">
        <w:rPr>
          <w:color w:val="000000" w:themeColor="text1"/>
          <w:szCs w:val="18"/>
        </w:rPr>
        <w:t>bougie</w:t>
      </w:r>
      <w:proofErr w:type="spellEnd"/>
      <w:r w:rsidRPr="00D76CCB">
        <w:rPr>
          <w:color w:val="000000" w:themeColor="text1"/>
          <w:szCs w:val="18"/>
        </w:rPr>
        <w:t>?</w:t>
      </w:r>
      <w:r w:rsidR="004D67FB">
        <w:rPr>
          <w:color w:val="000000" w:themeColor="text1"/>
          <w:szCs w:val="18"/>
        </w:rPr>
        <w:t xml:space="preserve"> </w:t>
      </w:r>
      <w:r w:rsidR="004D67FB" w:rsidRPr="00AB0501">
        <w:rPr>
          <w:color w:val="000000" w:themeColor="text1"/>
          <w:szCs w:val="18"/>
        </w:rPr>
        <w:t>(</w:t>
      </w:r>
      <w:hyperlink r:id="rId32" w:history="1">
        <w:r w:rsidR="00712DBF" w:rsidRPr="00AB0501">
          <w:rPr>
            <w:rStyle w:val="Hyperlink"/>
          </w:rPr>
          <w:t>Driver 2018</w:t>
        </w:r>
      </w:hyperlink>
      <w:r w:rsidR="00712DBF" w:rsidRPr="00AB0501">
        <w:rPr>
          <w:color w:val="000000" w:themeColor="text1"/>
        </w:rPr>
        <w:t xml:space="preserve"> </w:t>
      </w:r>
      <w:r w:rsidR="00AB0501">
        <w:rPr>
          <w:color w:val="000000" w:themeColor="text1"/>
          <w:lang w:val="en-US"/>
        </w:rPr>
        <w:fldChar w:fldCharType="begin">
          <w:fldData xml:space="preserve">PEVuZE5vdGU+PENpdGU+PEF1dGhvcj5Ecml2ZXI8L0F1dGhvcj48WWVhcj4yMDE4PC9ZZWFyPjxS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E3OS0yMTg5PC9wYWdlcz48dm9sdW1lPjMxOTwvdm9s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=
</w:fldData>
        </w:fldChar>
      </w:r>
      <w:r w:rsidR="00AB0501" w:rsidRPr="00AB0501">
        <w:rPr>
          <w:color w:val="000000" w:themeColor="text1"/>
        </w:rPr>
        <w:instrText xml:space="preserve"> ADDIN EN.CITE </w:instrText>
      </w:r>
      <w:r w:rsidR="00AB0501">
        <w:rPr>
          <w:color w:val="000000" w:themeColor="text1"/>
          <w:lang w:val="en-US"/>
        </w:rPr>
        <w:fldChar w:fldCharType="begin">
          <w:fldData xml:space="preserve">PEVuZE5vdGU+PENpdGU+PEF1dGhvcj5Ecml2ZXI8L0F1dGhvcj48WWVhcj4yMDE4PC9ZZWFyPjxS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E3OS0yMTg5PC9wYWdlcz48dm9sdW1lPjMxOTwvdm9s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=
</w:fldData>
        </w:fldChar>
      </w:r>
      <w:r w:rsidR="00AB0501" w:rsidRPr="00AB0501">
        <w:rPr>
          <w:color w:val="000000" w:themeColor="text1"/>
        </w:rPr>
        <w:instrText xml:space="preserve"> ADDIN EN.CITE.DATA </w:instrText>
      </w:r>
      <w:r w:rsidR="00AB0501">
        <w:rPr>
          <w:color w:val="000000" w:themeColor="text1"/>
          <w:lang w:val="en-US"/>
        </w:rPr>
      </w:r>
      <w:r w:rsidR="00AB0501">
        <w:rPr>
          <w:color w:val="000000" w:themeColor="text1"/>
          <w:lang w:val="en-US"/>
        </w:rPr>
        <w:fldChar w:fldCharType="end"/>
      </w:r>
      <w:r w:rsidR="00AB0501">
        <w:rPr>
          <w:color w:val="000000" w:themeColor="text1"/>
          <w:lang w:val="en-US"/>
        </w:rPr>
        <w:fldChar w:fldCharType="separate"/>
      </w:r>
      <w:r w:rsidR="00AB0501" w:rsidRPr="00AB0501">
        <w:rPr>
          <w:noProof/>
          <w:color w:val="000000" w:themeColor="text1"/>
        </w:rPr>
        <w:t>[10]</w:t>
      </w:r>
      <w:r w:rsidR="00AB0501">
        <w:rPr>
          <w:color w:val="000000" w:themeColor="text1"/>
          <w:lang w:val="en-US"/>
        </w:rPr>
        <w:fldChar w:fldCharType="end"/>
      </w:r>
      <w:r w:rsidR="004D67FB" w:rsidRPr="00AB0501">
        <w:rPr>
          <w:color w:val="000000" w:themeColor="text1"/>
        </w:rPr>
        <w:t>)</w:t>
      </w:r>
    </w:p>
    <w:p w14:paraId="02DF0F03" w14:textId="77777777" w:rsidR="00712DBF" w:rsidRPr="00AB0501" w:rsidRDefault="00712DBF" w:rsidP="00505D43">
      <w:pPr>
        <w:pStyle w:val="BodyText"/>
        <w:rPr>
          <w:i/>
          <w:iCs/>
          <w:szCs w:val="18"/>
        </w:rPr>
      </w:pPr>
    </w:p>
    <w:p w14:paraId="0F786315" w14:textId="6D24792F" w:rsidR="00712DBF" w:rsidRDefault="00712DBF" w:rsidP="00505D43">
      <w:pPr>
        <w:pStyle w:val="BodyText"/>
        <w:rPr>
          <w:szCs w:val="18"/>
        </w:rPr>
      </w:pPr>
    </w:p>
    <w:p w14:paraId="2B49EDEC" w14:textId="4E39354D" w:rsidR="00804F8E" w:rsidRDefault="00804F8E" w:rsidP="00505D43">
      <w:pPr>
        <w:pStyle w:val="BodyText"/>
        <w:rPr>
          <w:szCs w:val="18"/>
        </w:rPr>
      </w:pPr>
    </w:p>
    <w:p w14:paraId="03BE9827" w14:textId="77777777" w:rsidR="00804F8E" w:rsidRDefault="00804F8E" w:rsidP="00505D43">
      <w:pPr>
        <w:pStyle w:val="BodyText"/>
        <w:rPr>
          <w:szCs w:val="18"/>
        </w:rPr>
      </w:pPr>
    </w:p>
    <w:p w14:paraId="1FDD8852" w14:textId="3E3AC042" w:rsidR="00DC75EA" w:rsidRPr="00C263D9" w:rsidRDefault="00F34E6D" w:rsidP="00505D43">
      <w:pPr>
        <w:pStyle w:val="BodyText"/>
        <w:rPr>
          <w:szCs w:val="18"/>
          <w:lang w:val="en-US"/>
        </w:rPr>
      </w:pPr>
      <w:r>
        <w:rPr>
          <w:szCs w:val="18"/>
        </w:rPr>
        <w:t>11-</w:t>
      </w:r>
      <w:r w:rsidR="00DC75EA">
        <w:rPr>
          <w:szCs w:val="18"/>
        </w:rPr>
        <w:t xml:space="preserve">Vilken är det mest pålitliga sättet att bekräfta att tuben ligger i </w:t>
      </w:r>
      <w:proofErr w:type="spellStart"/>
      <w:r w:rsidR="00DC75EA">
        <w:rPr>
          <w:szCs w:val="18"/>
        </w:rPr>
        <w:t>trakea</w:t>
      </w:r>
      <w:proofErr w:type="spellEnd"/>
      <w:r w:rsidR="00DC75EA">
        <w:rPr>
          <w:szCs w:val="18"/>
        </w:rPr>
        <w:t xml:space="preserve">? </w:t>
      </w:r>
      <w:r w:rsidR="00DC75EA" w:rsidRPr="00C263D9">
        <w:rPr>
          <w:szCs w:val="18"/>
          <w:lang w:val="en-US"/>
        </w:rPr>
        <w:t>(</w:t>
      </w:r>
      <w:r w:rsidR="00DC75EA" w:rsidRPr="00C263D9">
        <w:rPr>
          <w:lang w:val="en-US"/>
        </w:rPr>
        <w:t>Roberts 6th ed Chapter 04 s80-1</w:t>
      </w:r>
      <w:r w:rsidR="00DC75EA" w:rsidRPr="00C263D9">
        <w:rPr>
          <w:szCs w:val="18"/>
          <w:lang w:val="en-US"/>
        </w:rPr>
        <w:t>)</w:t>
      </w:r>
      <w:r w:rsidR="00641D99" w:rsidRPr="00C263D9">
        <w:rPr>
          <w:szCs w:val="18"/>
          <w:lang w:val="en-US"/>
        </w:rPr>
        <w:t xml:space="preserve"> </w:t>
      </w:r>
    </w:p>
    <w:p w14:paraId="4831043A" w14:textId="77777777" w:rsidR="00041019" w:rsidRDefault="00041019" w:rsidP="00D76CCB">
      <w:pPr>
        <w:pStyle w:val="BodyText2"/>
        <w:rPr>
          <w:lang w:val="en-US"/>
        </w:rPr>
      </w:pPr>
    </w:p>
    <w:p w14:paraId="57EC3BCE" w14:textId="41DFC717" w:rsidR="002633A4" w:rsidRDefault="002633A4" w:rsidP="00505D43">
      <w:pPr>
        <w:pStyle w:val="BodyText"/>
        <w:rPr>
          <w:szCs w:val="18"/>
          <w:lang w:val="en-US"/>
        </w:rPr>
      </w:pPr>
    </w:p>
    <w:p w14:paraId="40E59CAA" w14:textId="43B80165" w:rsidR="00804F8E" w:rsidRDefault="00804F8E" w:rsidP="00505D43">
      <w:pPr>
        <w:pStyle w:val="BodyText"/>
        <w:rPr>
          <w:szCs w:val="18"/>
          <w:lang w:val="en-US"/>
        </w:rPr>
      </w:pPr>
    </w:p>
    <w:p w14:paraId="051A5F27" w14:textId="77777777" w:rsidR="00804F8E" w:rsidRPr="00C263D9" w:rsidRDefault="00804F8E" w:rsidP="00505D43">
      <w:pPr>
        <w:pStyle w:val="BodyText"/>
        <w:rPr>
          <w:szCs w:val="18"/>
          <w:lang w:val="en-US"/>
        </w:rPr>
      </w:pPr>
    </w:p>
    <w:p w14:paraId="1CBF456D" w14:textId="16086131" w:rsidR="002633A4" w:rsidRPr="00AB0501" w:rsidRDefault="00F34E6D" w:rsidP="00505D43">
      <w:pPr>
        <w:pStyle w:val="BodyText"/>
        <w:rPr>
          <w:szCs w:val="18"/>
          <w:lang w:val="en-US"/>
        </w:rPr>
      </w:pPr>
      <w:r w:rsidRPr="00BF46E2">
        <w:rPr>
          <w:szCs w:val="18"/>
          <w:lang w:val="en-US"/>
        </w:rPr>
        <w:t>12-</w:t>
      </w:r>
      <w:r w:rsidR="008A16BF" w:rsidRPr="00BF46E2">
        <w:rPr>
          <w:szCs w:val="18"/>
          <w:lang w:val="en-US"/>
        </w:rPr>
        <w:t xml:space="preserve">Hur </w:t>
      </w:r>
      <w:proofErr w:type="spellStart"/>
      <w:r w:rsidR="008A16BF" w:rsidRPr="00BF46E2">
        <w:rPr>
          <w:szCs w:val="18"/>
          <w:lang w:val="en-US"/>
        </w:rPr>
        <w:t>fungerar</w:t>
      </w:r>
      <w:proofErr w:type="spellEnd"/>
      <w:r w:rsidR="008A16BF" w:rsidRPr="00BF46E2">
        <w:rPr>
          <w:szCs w:val="18"/>
          <w:lang w:val="en-US"/>
        </w:rPr>
        <w:t xml:space="preserve"> </w:t>
      </w:r>
      <w:proofErr w:type="spellStart"/>
      <w:r w:rsidR="008A16BF" w:rsidRPr="00BF46E2">
        <w:rPr>
          <w:szCs w:val="18"/>
          <w:lang w:val="en-US"/>
        </w:rPr>
        <w:t>GlideScope</w:t>
      </w:r>
      <w:proofErr w:type="spellEnd"/>
      <w:r w:rsidR="008A16BF" w:rsidRPr="00BF46E2">
        <w:rPr>
          <w:szCs w:val="18"/>
          <w:lang w:val="en-US"/>
        </w:rPr>
        <w:t xml:space="preserve">? </w:t>
      </w:r>
      <w:hyperlink r:id="rId33" w:history="1">
        <w:r w:rsidR="002633A4" w:rsidRPr="00AB0501">
          <w:rPr>
            <w:rStyle w:val="Hyperlink"/>
            <w:szCs w:val="18"/>
            <w:lang w:val="en-US"/>
          </w:rPr>
          <w:t>https://www.youtube.com/watch?v=7jb2tbqQ6VQ</w:t>
        </w:r>
      </w:hyperlink>
      <w:r w:rsidR="002633A4" w:rsidRPr="00AB0501">
        <w:rPr>
          <w:szCs w:val="18"/>
          <w:lang w:val="en-US"/>
        </w:rPr>
        <w:t xml:space="preserve"> </w:t>
      </w:r>
      <w:hyperlink r:id="rId34" w:history="1">
        <w:r w:rsidR="002633A4" w:rsidRPr="00AB0501">
          <w:rPr>
            <w:rStyle w:val="Hyperlink"/>
            <w:szCs w:val="18"/>
            <w:lang w:val="en-US"/>
          </w:rPr>
          <w:t>https://www.youtube.com/watch?v=4VAMBj2kc2Y</w:t>
        </w:r>
      </w:hyperlink>
    </w:p>
    <w:p w14:paraId="70D7162D" w14:textId="77777777" w:rsidR="002633A4" w:rsidRPr="00AB0501" w:rsidRDefault="00847D7F" w:rsidP="002633A4">
      <w:pPr>
        <w:pStyle w:val="BodyText"/>
        <w:rPr>
          <w:rStyle w:val="Hyperlink"/>
          <w:lang w:val="en-US"/>
        </w:rPr>
      </w:pPr>
      <w:hyperlink r:id="rId35" w:history="1">
        <w:r w:rsidR="002633A4" w:rsidRPr="00AB0501">
          <w:rPr>
            <w:rStyle w:val="Hyperlink"/>
            <w:lang w:val="en-US"/>
          </w:rPr>
          <w:t>https://www.youtube.com/watch?v=NEtcm6Q3mDg</w:t>
        </w:r>
      </w:hyperlink>
    </w:p>
    <w:p w14:paraId="250B4303" w14:textId="77777777" w:rsidR="00C37083" w:rsidRPr="00AB0501" w:rsidRDefault="00C37083" w:rsidP="002633A4">
      <w:pPr>
        <w:pStyle w:val="BodyText"/>
        <w:rPr>
          <w:rStyle w:val="Hyperlink"/>
          <w:lang w:val="en-US"/>
        </w:rPr>
      </w:pPr>
    </w:p>
    <w:p w14:paraId="0A3D5A4B" w14:textId="77777777" w:rsidR="00732BA5" w:rsidRPr="00AB0501" w:rsidRDefault="00732BA5" w:rsidP="002C0B46">
      <w:pPr>
        <w:rPr>
          <w:lang w:val="en-US"/>
        </w:rPr>
      </w:pPr>
    </w:p>
    <w:p w14:paraId="79F41AFF" w14:textId="24BCA47F" w:rsidR="00732BA5" w:rsidRPr="00AB0501" w:rsidRDefault="00732BA5" w:rsidP="002C0B46">
      <w:pPr>
        <w:rPr>
          <w:lang w:val="en-US"/>
        </w:rPr>
      </w:pPr>
    </w:p>
    <w:p w14:paraId="73FF595A" w14:textId="77777777" w:rsidR="00732BA5" w:rsidRPr="00AB0501" w:rsidRDefault="00732BA5" w:rsidP="002C0B46">
      <w:pPr>
        <w:rPr>
          <w:lang w:val="en-US"/>
        </w:rPr>
      </w:pPr>
    </w:p>
    <w:p w14:paraId="5C73DB3B" w14:textId="10CC65CC" w:rsidR="002C0B46" w:rsidRPr="00AB0501" w:rsidRDefault="002C0B46" w:rsidP="002C0B46">
      <w:pPr>
        <w:rPr>
          <w:lang w:val="en-US"/>
        </w:rPr>
      </w:pPr>
    </w:p>
    <w:p w14:paraId="29D78AA1" w14:textId="5BB5ED2C" w:rsidR="0053037E" w:rsidRDefault="0053037E" w:rsidP="00076436">
      <w:pPr>
        <w:pStyle w:val="Heading2"/>
      </w:pPr>
      <w:r w:rsidRPr="008C5F22">
        <w:br w:type="page"/>
      </w:r>
      <w:bookmarkStart w:id="119" w:name="_Toc243203829"/>
      <w:bookmarkStart w:id="120" w:name="_Toc248570144"/>
      <w:bookmarkStart w:id="121" w:name="_Toc248570190"/>
      <w:bookmarkStart w:id="122" w:name="_Toc248570269"/>
      <w:bookmarkStart w:id="123" w:name="_Toc269890607"/>
      <w:bookmarkStart w:id="124" w:name="_Toc269909950"/>
      <w:bookmarkStart w:id="125" w:name="_Toc315436191"/>
      <w:bookmarkStart w:id="126" w:name="_Toc349643510"/>
      <w:bookmarkStart w:id="127" w:name="_Toc349655369"/>
      <w:bookmarkStart w:id="128" w:name="_Toc349750808"/>
      <w:bookmarkStart w:id="129" w:name="_Toc349757656"/>
      <w:bookmarkStart w:id="130" w:name="_Toc377299310"/>
      <w:bookmarkStart w:id="131" w:name="_Toc400535835"/>
      <w:bookmarkStart w:id="132" w:name="_Toc400538329"/>
      <w:bookmarkStart w:id="133" w:name="_Toc444260691"/>
      <w:bookmarkStart w:id="134" w:name="_Toc444261655"/>
      <w:bookmarkStart w:id="135" w:name="_Toc444261765"/>
      <w:bookmarkStart w:id="136" w:name="_Toc444261799"/>
      <w:bookmarkStart w:id="137" w:name="_Toc444261853"/>
      <w:bookmarkStart w:id="138" w:name="_Toc444262838"/>
      <w:bookmarkStart w:id="139" w:name="_Toc65247458"/>
      <w:bookmarkStart w:id="140" w:name="_Toc68001921"/>
      <w:bookmarkStart w:id="141" w:name="_Toc68175100"/>
      <w:bookmarkStart w:id="142" w:name="_Toc68175190"/>
      <w:r w:rsidR="005403CF">
        <w:lastRenderedPageBreak/>
        <w:t>5</w:t>
      </w:r>
      <w:r w:rsidRPr="00076436">
        <w:t>-</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00A27D72">
        <w:t xml:space="preserve">Läkemedel vid </w:t>
      </w:r>
      <w:proofErr w:type="spellStart"/>
      <w:r w:rsidR="00A27D72">
        <w:t>endotrakeal</w:t>
      </w:r>
      <w:proofErr w:type="spellEnd"/>
      <w:r w:rsidR="00A27D72">
        <w:t xml:space="preserve"> intubation</w:t>
      </w:r>
      <w:bookmarkEnd w:id="140"/>
      <w:bookmarkEnd w:id="141"/>
      <w:bookmarkEnd w:id="142"/>
    </w:p>
    <w:p w14:paraId="4C36C842" w14:textId="035AB493" w:rsidR="0057627D" w:rsidRPr="0057627D" w:rsidRDefault="00F34E6D" w:rsidP="00D76CCB">
      <w:r>
        <w:t>1-</w:t>
      </w:r>
      <w:r w:rsidR="0057627D" w:rsidRPr="001434A1">
        <w:t>Vad innebär</w:t>
      </w:r>
      <w:r w:rsidR="0057627D" w:rsidRPr="00577E85">
        <w:t xml:space="preserve"> Rapid Sequence Intubation</w:t>
      </w:r>
      <w:r w:rsidR="00717C64">
        <w:t xml:space="preserve"> </w:t>
      </w:r>
      <w:r w:rsidR="00717C64" w:rsidRPr="001434A1">
        <w:t>och vilka patienter är den bäst för</w:t>
      </w:r>
      <w:r w:rsidR="0057627D" w:rsidRPr="001434A1">
        <w:t xml:space="preserve">? </w:t>
      </w:r>
      <w:r w:rsidR="004F23E1">
        <w:t>(</w:t>
      </w:r>
      <w:r w:rsidR="004F23E1" w:rsidRPr="00E47B0F">
        <w:t>Rosens 9th</w:t>
      </w:r>
      <w:r w:rsidR="00E47B0F" w:rsidRPr="00E47B0F">
        <w:t xml:space="preserve"> </w:t>
      </w:r>
      <w:r w:rsidR="004F23E1" w:rsidRPr="00E47B0F">
        <w:t>ed</w:t>
      </w:r>
      <w:r w:rsidR="004F23E1">
        <w:t xml:space="preserve"> Chapter 1 s11</w:t>
      </w:r>
      <w:r w:rsidR="00717C64">
        <w:t xml:space="preserve">, </w:t>
      </w:r>
      <w:r w:rsidR="00847D7F">
        <w:fldChar w:fldCharType="begin"/>
      </w:r>
      <w:r w:rsidR="00847D7F">
        <w:instrText xml:space="preserve"> HYPERLINK "https://www.ncbi.nlm.nih.gov/pmc/articles/PMC6526883/pdf/wjem-20-466.pdf" </w:instrText>
      </w:r>
      <w:r w:rsidR="00847D7F">
        <w:fldChar w:fldCharType="separate"/>
      </w:r>
      <w:r w:rsidR="004D0D2C" w:rsidRPr="004D0D2C">
        <w:rPr>
          <w:rStyle w:val="Hyperlink"/>
        </w:rPr>
        <w:t>Merelman 2019</w:t>
      </w:r>
      <w:r w:rsidR="00847D7F">
        <w:rPr>
          <w:rStyle w:val="Hyperlink"/>
        </w:rPr>
        <w:fldChar w:fldCharType="end"/>
      </w:r>
      <w:r w:rsidR="004D0D2C">
        <w:t xml:space="preserve"> </w:t>
      </w:r>
      <w:r w:rsidR="00AB0501">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instrText xml:space="preserve"> ADDIN EN.CITE </w:instrText>
      </w:r>
      <w:r w:rsidR="00AB0501">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instrText xml:space="preserve"> ADDIN EN.CITE.DATA </w:instrText>
      </w:r>
      <w:r w:rsidR="00AB0501">
        <w:fldChar w:fldCharType="end"/>
      </w:r>
      <w:r w:rsidR="00AB0501">
        <w:fldChar w:fldCharType="separate"/>
      </w:r>
      <w:r w:rsidR="00AB0501">
        <w:rPr>
          <w:noProof/>
        </w:rPr>
        <w:t>[11]</w:t>
      </w:r>
      <w:r w:rsidR="00AB0501">
        <w:fldChar w:fldCharType="end"/>
      </w:r>
      <w:r w:rsidR="003D162A">
        <w:t xml:space="preserve"> s466 + </w:t>
      </w:r>
      <w:r w:rsidR="002052D7">
        <w:t>470)</w:t>
      </w:r>
    </w:p>
    <w:p w14:paraId="36241D62" w14:textId="77777777" w:rsidR="0014765B" w:rsidRPr="008C5F22" w:rsidRDefault="0014765B" w:rsidP="00D76CCB">
      <w:pPr>
        <w:pStyle w:val="BodyText2"/>
        <w:rPr>
          <w:lang w:val="en-US"/>
        </w:rPr>
      </w:pPr>
    </w:p>
    <w:p w14:paraId="2A3AD072" w14:textId="5FC11E61" w:rsidR="000B0286" w:rsidRDefault="000B0286" w:rsidP="00D76CCB">
      <w:pPr>
        <w:rPr>
          <w:i/>
        </w:rPr>
      </w:pPr>
    </w:p>
    <w:p w14:paraId="0EB74675" w14:textId="2816BA77" w:rsidR="00804F8E" w:rsidRDefault="00804F8E" w:rsidP="00D76CCB">
      <w:pPr>
        <w:rPr>
          <w:i/>
        </w:rPr>
      </w:pPr>
    </w:p>
    <w:p w14:paraId="0AFC3768" w14:textId="77777777" w:rsidR="00804F8E" w:rsidRPr="00D76CCB" w:rsidRDefault="00804F8E" w:rsidP="00D76CCB">
      <w:pPr>
        <w:rPr>
          <w:i/>
        </w:rPr>
      </w:pPr>
    </w:p>
    <w:p w14:paraId="296215DE" w14:textId="6C0F5010" w:rsidR="00662042" w:rsidRPr="00E9546C" w:rsidRDefault="00F34E6D" w:rsidP="00662042">
      <w:pPr>
        <w:pStyle w:val="BodyText"/>
        <w:rPr>
          <w:lang w:val="en-US"/>
        </w:rPr>
      </w:pPr>
      <w:r>
        <w:rPr>
          <w:lang w:val="en-US"/>
        </w:rPr>
        <w:t>2-</w:t>
      </w:r>
      <w:r w:rsidR="00662042" w:rsidRPr="00C263D9">
        <w:rPr>
          <w:lang w:val="en-US"/>
        </w:rPr>
        <w:t xml:space="preserve">Vilka sex "P" </w:t>
      </w:r>
      <w:proofErr w:type="spellStart"/>
      <w:r w:rsidR="00662042" w:rsidRPr="00C263D9">
        <w:rPr>
          <w:lang w:val="en-US"/>
        </w:rPr>
        <w:t>ingår</w:t>
      </w:r>
      <w:proofErr w:type="spellEnd"/>
      <w:r w:rsidR="00662042" w:rsidRPr="00C263D9">
        <w:rPr>
          <w:lang w:val="en-US"/>
        </w:rPr>
        <w:t xml:space="preserve"> vid Rapid Sequen</w:t>
      </w:r>
      <w:r w:rsidR="00662042" w:rsidRPr="00E9546C">
        <w:rPr>
          <w:lang w:val="en-US"/>
        </w:rPr>
        <w:t>cy Intubation (Roberts 6th ed Chapter 05 s107</w:t>
      </w:r>
      <w:r w:rsidR="00CE6C1E" w:rsidRPr="00E9546C">
        <w:rPr>
          <w:lang w:val="en-US"/>
        </w:rPr>
        <w:t>-8</w:t>
      </w:r>
      <w:r w:rsidR="00662042" w:rsidRPr="00E9546C">
        <w:rPr>
          <w:lang w:val="en-US"/>
        </w:rPr>
        <w:t>)</w:t>
      </w:r>
    </w:p>
    <w:p w14:paraId="32EDAACF" w14:textId="77777777" w:rsidR="00806AE6" w:rsidRPr="00D76CCB" w:rsidRDefault="00806AE6" w:rsidP="00806AE6">
      <w:pPr>
        <w:pStyle w:val="BodyText2"/>
        <w:rPr>
          <w:lang w:val="en-US"/>
        </w:rPr>
      </w:pPr>
    </w:p>
    <w:p w14:paraId="3C2206F5" w14:textId="08E651E6" w:rsidR="00806AE6" w:rsidRDefault="00806AE6" w:rsidP="00806AE6">
      <w:pPr>
        <w:pStyle w:val="BodyText"/>
        <w:rPr>
          <w:lang w:val="en-US"/>
        </w:rPr>
      </w:pPr>
    </w:p>
    <w:p w14:paraId="06E0921D" w14:textId="705226CB" w:rsidR="00804F8E" w:rsidRDefault="00804F8E" w:rsidP="00806AE6">
      <w:pPr>
        <w:pStyle w:val="BodyText"/>
        <w:rPr>
          <w:lang w:val="en-US"/>
        </w:rPr>
      </w:pPr>
    </w:p>
    <w:p w14:paraId="1AA725CC" w14:textId="77777777" w:rsidR="00804F8E" w:rsidRDefault="00804F8E" w:rsidP="00806AE6">
      <w:pPr>
        <w:pStyle w:val="BodyText"/>
        <w:rPr>
          <w:lang w:val="en-US"/>
        </w:rPr>
      </w:pPr>
    </w:p>
    <w:p w14:paraId="6AA07918" w14:textId="544B66C4" w:rsidR="00F03CBB" w:rsidRPr="001837F3" w:rsidRDefault="00F03CBB" w:rsidP="00F03CBB">
      <w:bookmarkStart w:id="143" w:name="_Toc33281634"/>
      <w:bookmarkStart w:id="144" w:name="_Toc444260692"/>
      <w:bookmarkStart w:id="145" w:name="_Toc444261656"/>
      <w:bookmarkStart w:id="146" w:name="_Toc444261766"/>
      <w:bookmarkStart w:id="147" w:name="_Toc444261800"/>
      <w:r>
        <w:t>3-</w:t>
      </w:r>
      <w:r w:rsidRPr="001837F3">
        <w:t xml:space="preserve">Vad betyder </w:t>
      </w:r>
      <w:r w:rsidR="0014765B">
        <w:t>”</w:t>
      </w:r>
      <w:r w:rsidRPr="001837F3">
        <w:t>den fysiologiskt svåra luftvägen” och vilken minnesregel kan man använda</w:t>
      </w:r>
      <w:r w:rsidR="008152BF">
        <w:t xml:space="preserve"> för att komma ihåg orsakerna</w:t>
      </w:r>
      <w:r w:rsidRPr="001837F3">
        <w:t>? (</w:t>
      </w:r>
      <w:r>
        <w:fldChar w:fldCharType="begin"/>
      </w:r>
      <w:r>
        <w:instrText xml:space="preserve"> HYPERLINK "https://emcrit.org/emcrit/hop-mnemonic/" </w:instrText>
      </w:r>
      <w:r>
        <w:fldChar w:fldCharType="separate"/>
      </w:r>
      <w:r>
        <w:rPr>
          <w:rStyle w:val="FollowedHyperlink"/>
        </w:rPr>
        <w:t>EMCrit</w:t>
      </w:r>
      <w:r>
        <w:rPr>
          <w:rStyle w:val="FollowedHyperlink"/>
        </w:rPr>
        <w:fldChar w:fldCharType="end"/>
      </w:r>
      <w:r w:rsidRPr="001837F3">
        <w:t>)</w:t>
      </w:r>
      <w:bookmarkEnd w:id="143"/>
      <w:bookmarkEnd w:id="144"/>
      <w:bookmarkEnd w:id="145"/>
      <w:bookmarkEnd w:id="146"/>
      <w:bookmarkEnd w:id="147"/>
      <w:r w:rsidR="00D12D8C">
        <w:t>. Stämmer Weingarts minnehjälp med litteraturen om hjärtstopp vid RSI? (</w:t>
      </w:r>
      <w:r w:rsidR="00847D7F">
        <w:fldChar w:fldCharType="begin"/>
      </w:r>
      <w:r w:rsidR="00847D7F">
        <w:instrText xml:space="preserve"> HYPERLINK "https://pubmed.ncbi.nlm.nih.gov/33684505/" </w:instrText>
      </w:r>
      <w:r w:rsidR="00847D7F">
        <w:fldChar w:fldCharType="separate"/>
      </w:r>
      <w:r w:rsidR="00D12D8C" w:rsidRPr="00D12D8C">
        <w:rPr>
          <w:rStyle w:val="Hyperlink"/>
        </w:rPr>
        <w:t>April 2021</w:t>
      </w:r>
      <w:r w:rsidR="00847D7F">
        <w:rPr>
          <w:rStyle w:val="Hyperlink"/>
        </w:rPr>
        <w:fldChar w:fldCharType="end"/>
      </w:r>
      <w:r w:rsidR="00D12D8C">
        <w:t xml:space="preserve"> </w:t>
      </w:r>
      <w:r w:rsidR="00AB0501">
        <w:fldChar w:fldCharType="begin">
          <w:fldData xml:space="preserve">PEVuZE5vdGU+PENpdGU+PEF1dGhvcj5BcHJpbDwvQXV0aG9yPjxZZWFyPjIwMjE8L1llYXI+PFJl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</w:fldData>
        </w:fldChar>
      </w:r>
      <w:r w:rsidR="00AB0501">
        <w:instrText xml:space="preserve"> ADDIN EN.CITE </w:instrText>
      </w:r>
      <w:r w:rsidR="00AB0501">
        <w:fldChar w:fldCharType="begin">
          <w:fldData xml:space="preserve">PEVuZE5vdGU+PENpdGU+PEF1dGhvcj5BcHJpbDwvQXV0aG9yPjxZZWFyPjIwMjE8L1llYXI+PFJl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</w:fldData>
        </w:fldChar>
      </w:r>
      <w:r w:rsidR="00AB0501">
        <w:instrText xml:space="preserve"> ADDIN EN.CITE.DATA </w:instrText>
      </w:r>
      <w:r w:rsidR="00AB0501">
        <w:fldChar w:fldCharType="end"/>
      </w:r>
      <w:r w:rsidR="00AB0501">
        <w:fldChar w:fldCharType="separate"/>
      </w:r>
      <w:r w:rsidR="00AB0501">
        <w:rPr>
          <w:noProof/>
        </w:rPr>
        <w:t>[12]</w:t>
      </w:r>
      <w:r w:rsidR="00AB0501">
        <w:fldChar w:fldCharType="end"/>
      </w:r>
      <w:r w:rsidR="00D12D8C">
        <w:t xml:space="preserve"> abstract)</w:t>
      </w:r>
    </w:p>
    <w:p w14:paraId="29528262" w14:textId="77777777" w:rsidR="00F03CBB" w:rsidRPr="00D76CCB" w:rsidRDefault="00F03CBB" w:rsidP="00F03CBB">
      <w:pPr>
        <w:pStyle w:val="Heading2"/>
        <w:rPr>
          <w:b w:val="0"/>
          <w:bCs w:val="0"/>
        </w:rPr>
      </w:pPr>
    </w:p>
    <w:p w14:paraId="314621FC" w14:textId="0D5CC296" w:rsidR="00F03CBB" w:rsidRPr="008C5F22" w:rsidRDefault="00F03CBB" w:rsidP="00806AE6">
      <w:pPr>
        <w:pStyle w:val="BodyText"/>
      </w:pPr>
    </w:p>
    <w:p w14:paraId="3AA1B53B" w14:textId="68B26FDF" w:rsidR="00804F8E" w:rsidRPr="008C5F22" w:rsidRDefault="00804F8E" w:rsidP="00806AE6">
      <w:pPr>
        <w:pStyle w:val="BodyText"/>
      </w:pPr>
    </w:p>
    <w:p w14:paraId="207ABD3E" w14:textId="77777777" w:rsidR="00804F8E" w:rsidRPr="008C5F22" w:rsidRDefault="00804F8E" w:rsidP="00806AE6">
      <w:pPr>
        <w:pStyle w:val="BodyText"/>
      </w:pPr>
    </w:p>
    <w:p w14:paraId="758F5AE2" w14:textId="2CD568A1" w:rsidR="00F03CBB" w:rsidRPr="00F03CBB" w:rsidRDefault="00F03CBB" w:rsidP="00F03CBB">
      <w:pPr>
        <w:rPr>
          <w:lang w:val="en-US"/>
        </w:rPr>
      </w:pPr>
      <w:r>
        <w:t xml:space="preserve">4-Vilka är de 6 Airway Pitfalls vid intubation enligt Weingart? </w:t>
      </w:r>
      <w:r w:rsidRPr="00F03CBB">
        <w:rPr>
          <w:lang w:val="en-US"/>
        </w:rPr>
        <w:t>(</w:t>
      </w:r>
      <w:hyperlink r:id="rId36" w:history="1">
        <w:r w:rsidRPr="00F03CBB">
          <w:rPr>
            <w:rStyle w:val="Hyperlink"/>
            <w:lang w:val="en-US"/>
          </w:rPr>
          <w:t xml:space="preserve">Airway </w:t>
        </w:r>
        <w:proofErr w:type="spellStart"/>
        <w:r w:rsidRPr="00F03CBB">
          <w:rPr>
            <w:rStyle w:val="Hyperlink"/>
            <w:lang w:val="en-US"/>
          </w:rPr>
          <w:t>Pittfalls</w:t>
        </w:r>
        <w:proofErr w:type="spellEnd"/>
        <w:r w:rsidRPr="00F03CBB">
          <w:rPr>
            <w:rStyle w:val="Hyperlink"/>
            <w:lang w:val="en-US"/>
          </w:rPr>
          <w:t>-live from EMU 2018</w:t>
        </w:r>
      </w:hyperlink>
      <w:r w:rsidRPr="00F03CBB">
        <w:rPr>
          <w:lang w:val="en-US"/>
        </w:rPr>
        <w:t xml:space="preserve"> </w:t>
      </w:r>
      <w:r w:rsidR="00AB0501">
        <w:rPr>
          <w:lang w:val="en-US"/>
        </w:rPr>
        <w:fldChar w:fldCharType="begin"/>
      </w:r>
      <w:r w:rsidR="00AB0501">
        <w:rPr>
          <w:lang w:val="en-US"/>
        </w:rPr>
        <w:instrText xml:space="preserve"> ADDIN EN.CITE &lt;EndNote&gt;&lt;Cite&gt;&lt;Author&gt;Weingart&lt;/Author&gt;&lt;Year&gt;2018&lt;/Year&gt;&lt;RecNum&gt;3215&lt;/RecNum&gt;&lt;DisplayText&gt;[13]&lt;/DisplayText&gt;&lt;record&gt;&lt;rec-number&gt;3215&lt;/rec-number&gt;&lt;foreign-keys&gt;&lt;key app="EN" db-id="5rd9tv29z5xd0revrw5xdxzy5w5zpd9tvz55" timestamp="1617108669"&gt;3215&lt;/key&gt;&lt;/foreign-keys&gt;&lt;ref-type name="Podcast"&gt;62&lt;/ref-type&gt;&lt;contributors&gt;&lt;authors&gt;&lt;author&gt;Weingart, S&lt;/author&gt;&lt;author&gt;Helman, A&lt;/author&gt;&lt;/authors&gt;&lt;/contributors&gt;&lt;titles&gt;&lt;title&gt;Airway Pitfalls – Live from EMU 2018&lt;/title&gt;&lt;secondary-title&gt;Emergency Medicine Cases&lt;/secondary-title&gt;&lt;/titles&gt;&lt;dates&gt;&lt;year&gt;2018&lt;/year&gt;&lt;pub-dates&gt;&lt;date&gt;May, 2018&lt;/date&gt;&lt;/pub-dates&gt;&lt;/dates&gt;&lt;pub-location&gt;https://emergencymedicinecases.com/airway-pitfalls-emu&lt;/pub-location&gt;&lt;urls&gt;&lt;/urls&gt;&lt;access-date&gt;2021 March 30&lt;/access-date&gt;&lt;/record&gt;&lt;/Cite&gt;&lt;/EndNote&gt;</w:instrText>
      </w:r>
      <w:r w:rsidR="00AB0501">
        <w:rPr>
          <w:lang w:val="en-US"/>
        </w:rPr>
        <w:fldChar w:fldCharType="separate"/>
      </w:r>
      <w:r w:rsidR="00AB0501">
        <w:rPr>
          <w:noProof/>
          <w:lang w:val="en-US"/>
        </w:rPr>
        <w:t>[13]</w:t>
      </w:r>
      <w:r w:rsidR="00AB0501">
        <w:rPr>
          <w:lang w:val="en-US"/>
        </w:rPr>
        <w:fldChar w:fldCharType="end"/>
      </w:r>
      <w:r w:rsidRPr="00F03CBB">
        <w:rPr>
          <w:lang w:val="en-US"/>
        </w:rPr>
        <w:t>)</w:t>
      </w:r>
    </w:p>
    <w:p w14:paraId="179E82D2" w14:textId="77777777" w:rsidR="00F03CBB" w:rsidRPr="00F03CBB" w:rsidRDefault="00F03CBB" w:rsidP="00F03CBB">
      <w:pPr>
        <w:rPr>
          <w:lang w:val="en-US"/>
        </w:rPr>
      </w:pPr>
    </w:p>
    <w:p w14:paraId="59616ECB" w14:textId="1FBAB756" w:rsidR="00F03CBB" w:rsidRDefault="00F03CBB" w:rsidP="00806AE6">
      <w:pPr>
        <w:pStyle w:val="BodyText"/>
        <w:rPr>
          <w:lang w:val="en-US"/>
        </w:rPr>
      </w:pPr>
    </w:p>
    <w:p w14:paraId="5918207A" w14:textId="0DA2D80B" w:rsidR="00804F8E" w:rsidRDefault="00804F8E" w:rsidP="00806AE6">
      <w:pPr>
        <w:pStyle w:val="BodyText"/>
        <w:rPr>
          <w:lang w:val="en-US"/>
        </w:rPr>
      </w:pPr>
    </w:p>
    <w:p w14:paraId="3B46CACE" w14:textId="77777777" w:rsidR="00804F8E" w:rsidRDefault="00804F8E" w:rsidP="00806AE6">
      <w:pPr>
        <w:pStyle w:val="BodyText"/>
        <w:rPr>
          <w:lang w:val="en-US"/>
        </w:rPr>
      </w:pPr>
    </w:p>
    <w:p w14:paraId="416057D7" w14:textId="0ED11001" w:rsidR="000B0286" w:rsidRPr="008C5F22" w:rsidRDefault="00F03CBB" w:rsidP="00806AE6">
      <w:pPr>
        <w:pStyle w:val="BodyText"/>
      </w:pPr>
      <w:r>
        <w:t>5</w:t>
      </w:r>
      <w:r w:rsidR="00F34E6D">
        <w:t>-</w:t>
      </w:r>
      <w:r w:rsidR="00734508" w:rsidRPr="00D76CCB">
        <w:t xml:space="preserve">Vilka är de tre målen för </w:t>
      </w:r>
      <w:proofErr w:type="spellStart"/>
      <w:r w:rsidR="00734508" w:rsidRPr="00D76CCB">
        <w:t>preoxygenering</w:t>
      </w:r>
      <w:proofErr w:type="spellEnd"/>
      <w:r w:rsidR="00734508" w:rsidRPr="00D76CCB">
        <w:t xml:space="preserve"> på akuten? </w:t>
      </w:r>
      <w:r w:rsidR="00734508" w:rsidRPr="008C5F22">
        <w:t>(</w:t>
      </w:r>
      <w:proofErr w:type="spellStart"/>
      <w:r w:rsidR="000871FD">
        <w:fldChar w:fldCharType="begin"/>
      </w:r>
      <w:r w:rsidR="000871FD" w:rsidRPr="008C5F22">
        <w:instrText xml:space="preserve"> HYPERLINK "https://www.annemergmed.com/article/S0196-0644(11)01667-2/pdf" </w:instrText>
      </w:r>
      <w:r w:rsidR="000871FD">
        <w:fldChar w:fldCharType="separate"/>
      </w:r>
      <w:r w:rsidR="002A21FC" w:rsidRPr="008C5F22">
        <w:rPr>
          <w:rStyle w:val="Hyperlink"/>
        </w:rPr>
        <w:t>Weingart</w:t>
      </w:r>
      <w:proofErr w:type="spellEnd"/>
      <w:r w:rsidR="002A21FC" w:rsidRPr="008C5F22">
        <w:rPr>
          <w:rStyle w:val="Hyperlink"/>
        </w:rPr>
        <w:t xml:space="preserve"> 2012</w:t>
      </w:r>
      <w:r w:rsidR="000871FD">
        <w:rPr>
          <w:rStyle w:val="Hyperlink"/>
          <w:lang w:val="en-US"/>
        </w:rPr>
        <w:fldChar w:fldCharType="end"/>
      </w:r>
      <w:r w:rsidR="002A21FC" w:rsidRPr="008C5F22">
        <w:t xml:space="preserve"> </w:t>
      </w:r>
      <w:r w:rsidR="00AB0501">
        <w:rPr>
          <w:lang w:val="en-US"/>
        </w:rPr>
        <w:fldChar w:fldCharType="begin"/>
      </w:r>
      <w:r w:rsidR="00AB0501" w:rsidRPr="008C5F22">
        <w:instrText xml:space="preserve"> ADDIN EN.CITE &lt;EndNote&gt;&lt;Cite&gt;&lt;Author&gt;Weingart&lt;/Author&gt;&lt;Year&gt;2012&lt;/Year&gt;&lt;RecNum&gt;2811&lt;/RecNum&gt;&lt;DisplayText&gt;[14]&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AB0501">
        <w:rPr>
          <w:lang w:val="en-US"/>
        </w:rPr>
        <w:fldChar w:fldCharType="separate"/>
      </w:r>
      <w:r w:rsidR="00AB0501" w:rsidRPr="008C5F22">
        <w:rPr>
          <w:noProof/>
        </w:rPr>
        <w:t>[14]</w:t>
      </w:r>
      <w:r w:rsidR="00AB0501">
        <w:rPr>
          <w:lang w:val="en-US"/>
        </w:rPr>
        <w:fldChar w:fldCharType="end"/>
      </w:r>
      <w:r w:rsidR="002A21FC" w:rsidRPr="008C5F22">
        <w:t xml:space="preserve"> s</w:t>
      </w:r>
      <w:r w:rsidR="00734508" w:rsidRPr="008C5F22">
        <w:t>166)</w:t>
      </w:r>
    </w:p>
    <w:p w14:paraId="09E6EE67" w14:textId="77777777" w:rsidR="00734508" w:rsidRPr="008C5F22" w:rsidRDefault="00734508" w:rsidP="00806AE6">
      <w:pPr>
        <w:pStyle w:val="BodyText"/>
      </w:pPr>
    </w:p>
    <w:p w14:paraId="0071C9B6" w14:textId="25DF0C24" w:rsidR="00662042" w:rsidRPr="008C5F22" w:rsidRDefault="00662042" w:rsidP="0053037E">
      <w:pPr>
        <w:pStyle w:val="BodyText"/>
      </w:pPr>
    </w:p>
    <w:p w14:paraId="78E1899B" w14:textId="7F68F8EA" w:rsidR="00804F8E" w:rsidRPr="008C5F22" w:rsidRDefault="00804F8E" w:rsidP="0053037E">
      <w:pPr>
        <w:pStyle w:val="BodyText"/>
      </w:pPr>
    </w:p>
    <w:p w14:paraId="792221B7" w14:textId="77777777" w:rsidR="00804F8E" w:rsidRPr="008C5F22" w:rsidRDefault="00804F8E" w:rsidP="0053037E">
      <w:pPr>
        <w:pStyle w:val="BodyText"/>
      </w:pPr>
    </w:p>
    <w:p w14:paraId="7CB7EDAF" w14:textId="16FCEDB0" w:rsidR="006C7EE3" w:rsidRDefault="00F03CBB" w:rsidP="006C7EE3">
      <w:pPr>
        <w:pStyle w:val="BodyText"/>
      </w:pPr>
      <w:r>
        <w:t>6</w:t>
      </w:r>
      <w:r w:rsidR="00F34E6D">
        <w:t>-</w:t>
      </w:r>
      <w:r w:rsidR="006C7EE3">
        <w:t xml:space="preserve">Om man inte uppnår en </w:t>
      </w:r>
      <w:proofErr w:type="spellStart"/>
      <w:proofErr w:type="gramStart"/>
      <w:r w:rsidR="006C7EE3">
        <w:t>saturation</w:t>
      </w:r>
      <w:proofErr w:type="spellEnd"/>
      <w:r w:rsidR="006C7EE3">
        <w:t xml:space="preserve"> &gt;</w:t>
      </w:r>
      <w:proofErr w:type="gramEnd"/>
      <w:r w:rsidR="001D39EC">
        <w:t xml:space="preserve"> </w:t>
      </w:r>
      <w:r w:rsidR="006C7EE3">
        <w:t>93-95% eft</w:t>
      </w:r>
      <w:r w:rsidR="00BE75C6">
        <w:t>er</w:t>
      </w:r>
      <w:r w:rsidR="006C7EE3">
        <w:t xml:space="preserve"> 3 min </w:t>
      </w:r>
      <w:proofErr w:type="spellStart"/>
      <w:r w:rsidR="006C7EE3">
        <w:t>preoxygenering</w:t>
      </w:r>
      <w:proofErr w:type="spellEnd"/>
      <w:r w:rsidR="006C7EE3">
        <w:t xml:space="preserve"> vad kan man då göra? (</w:t>
      </w:r>
      <w:proofErr w:type="spellStart"/>
      <w:r w:rsidR="000871FD">
        <w:fldChar w:fldCharType="begin"/>
      </w:r>
      <w:r w:rsidR="000871FD">
        <w:instrText xml:space="preserve"> HYPERLINK "https://www.annemergmed.com/article/S0196-0644(11)01667-2/pdf" </w:instrText>
      </w:r>
      <w:r w:rsidR="000871FD">
        <w:fldChar w:fldCharType="separate"/>
      </w:r>
      <w:r w:rsidR="002A21FC" w:rsidRPr="00BC48C9">
        <w:rPr>
          <w:rStyle w:val="Hyperlink"/>
        </w:rPr>
        <w:t>Weingart</w:t>
      </w:r>
      <w:proofErr w:type="spellEnd"/>
      <w:r w:rsidR="002A21FC" w:rsidRPr="00BC48C9">
        <w:rPr>
          <w:rStyle w:val="Hyperlink"/>
        </w:rPr>
        <w:t xml:space="preserve"> 2012</w:t>
      </w:r>
      <w:r w:rsidR="000871FD">
        <w:rPr>
          <w:rStyle w:val="Hyperlink"/>
        </w:rPr>
        <w:fldChar w:fldCharType="end"/>
      </w:r>
      <w:r w:rsidR="002A21FC" w:rsidRPr="00BC48C9">
        <w:t xml:space="preserve"> </w:t>
      </w:r>
      <w:r w:rsidR="00AB0501">
        <w:fldChar w:fldCharType="begin"/>
      </w:r>
      <w:r w:rsidR="00AB0501">
        <w:instrText xml:space="preserve"> ADDIN EN.CITE &lt;EndNote&gt;&lt;Cite&gt;&lt;Author&gt;Weingart&lt;/Author&gt;&lt;Year&gt;2012&lt;/Year&gt;&lt;RecNum&gt;2811&lt;/RecNum&gt;&lt;DisplayText&gt;[14]&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AB0501">
        <w:fldChar w:fldCharType="separate"/>
      </w:r>
      <w:r w:rsidR="00AB0501">
        <w:rPr>
          <w:noProof/>
        </w:rPr>
        <w:t>[14]</w:t>
      </w:r>
      <w:r w:rsidR="00AB0501">
        <w:fldChar w:fldCharType="end"/>
      </w:r>
      <w:r w:rsidR="002A21FC">
        <w:t xml:space="preserve"> s</w:t>
      </w:r>
      <w:r w:rsidR="006C7EE3">
        <w:t>166-168)</w:t>
      </w:r>
    </w:p>
    <w:p w14:paraId="340FE965" w14:textId="617993BE" w:rsidR="00734508" w:rsidRDefault="00734508" w:rsidP="0053037E">
      <w:pPr>
        <w:pStyle w:val="BodyText"/>
      </w:pPr>
    </w:p>
    <w:p w14:paraId="181F21CB" w14:textId="2D745B4C" w:rsidR="006C7EE3" w:rsidRDefault="006C7EE3" w:rsidP="0053037E">
      <w:pPr>
        <w:pStyle w:val="BodyText"/>
        <w:rPr>
          <w:i/>
          <w:iCs/>
        </w:rPr>
      </w:pPr>
    </w:p>
    <w:p w14:paraId="63DF4926" w14:textId="08062F25" w:rsidR="00804F8E" w:rsidRDefault="00804F8E" w:rsidP="0053037E">
      <w:pPr>
        <w:pStyle w:val="BodyText"/>
        <w:rPr>
          <w:i/>
          <w:iCs/>
        </w:rPr>
      </w:pPr>
    </w:p>
    <w:p w14:paraId="704B46FA" w14:textId="77777777" w:rsidR="00804F8E" w:rsidRDefault="00804F8E" w:rsidP="0053037E">
      <w:pPr>
        <w:pStyle w:val="BodyText"/>
        <w:rPr>
          <w:i/>
          <w:iCs/>
        </w:rPr>
      </w:pPr>
    </w:p>
    <w:p w14:paraId="3BBB8D3B" w14:textId="0E397848" w:rsidR="00CA6792" w:rsidRPr="006C2509" w:rsidRDefault="00CA6792" w:rsidP="00CA6792">
      <w:pPr>
        <w:rPr>
          <w:lang w:val="sv-SE"/>
        </w:rPr>
      </w:pPr>
      <w:r>
        <w:t>7</w:t>
      </w:r>
      <w:r w:rsidRPr="00ED720F">
        <w:rPr>
          <w:lang w:val="sv-SE"/>
        </w:rPr>
        <w:t xml:space="preserve">-Vad rekommenderar </w:t>
      </w:r>
      <w:proofErr w:type="spellStart"/>
      <w:r w:rsidRPr="00ED720F">
        <w:rPr>
          <w:lang w:val="sv-SE"/>
        </w:rPr>
        <w:t>Society</w:t>
      </w:r>
      <w:proofErr w:type="spellEnd"/>
      <w:r w:rsidRPr="00ED720F">
        <w:rPr>
          <w:lang w:val="sv-SE"/>
        </w:rPr>
        <w:t xml:space="preserve"> for </w:t>
      </w:r>
      <w:proofErr w:type="spellStart"/>
      <w:r w:rsidRPr="00ED720F">
        <w:rPr>
          <w:lang w:val="sv-SE"/>
        </w:rPr>
        <w:t>Airway</w:t>
      </w:r>
      <w:proofErr w:type="spellEnd"/>
      <w:r w:rsidRPr="00ED720F">
        <w:rPr>
          <w:lang w:val="sv-SE"/>
        </w:rPr>
        <w:t xml:space="preserve"> Management för att </w:t>
      </w:r>
      <w:r>
        <w:t>optimera preoxygenering</w:t>
      </w:r>
      <w:r w:rsidR="006C2509">
        <w:t xml:space="preserve"> gällande kombinationen av mask och näskantarell</w:t>
      </w:r>
      <w:r>
        <w:t>?</w:t>
      </w:r>
      <w:r w:rsidR="00A15E5F">
        <w:t xml:space="preserve"> (</w:t>
      </w:r>
      <w:r>
        <w:rPr>
          <w:lang w:val="en-US"/>
        </w:rPr>
        <w:fldChar w:fldCharType="begin"/>
      </w:r>
      <w:r w:rsidRPr="00CA6792">
        <w:rPr>
          <w:lang w:val="sv-SE"/>
        </w:rPr>
        <w:instrText xml:space="preserve"> HYPERLINK "https://pubmed.ncbi.nlm.nih.gov/33060492/" </w:instrText>
      </w:r>
      <w:r>
        <w:rPr>
          <w:lang w:val="en-US"/>
        </w:rPr>
      </w:r>
      <w:r>
        <w:rPr>
          <w:lang w:val="en-US"/>
        </w:rPr>
        <w:fldChar w:fldCharType="separate"/>
      </w:r>
      <w:r w:rsidRPr="006C2509">
        <w:rPr>
          <w:rStyle w:val="Hyperlink"/>
          <w:lang w:val="sv-SE"/>
        </w:rPr>
        <w:t>Kornas 2021</w:t>
      </w:r>
      <w:r>
        <w:rPr>
          <w:lang w:val="en-US"/>
        </w:rPr>
        <w:fldChar w:fldCharType="end"/>
      </w:r>
      <w:r w:rsidRPr="006C2509">
        <w:rPr>
          <w:lang w:val="sv-SE"/>
        </w:rPr>
        <w:t xml:space="preserve"> </w:t>
      </w:r>
      <w:r w:rsidR="00AB0501">
        <w:rPr>
          <w:lang w:val="sv-SE"/>
        </w:rPr>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rPr>
          <w:lang w:val="sv-SE"/>
        </w:rPr>
        <w:instrText xml:space="preserve"> ADDIN EN.CITE </w:instrText>
      </w:r>
      <w:r w:rsidR="00AB0501">
        <w:rPr>
          <w:lang w:val="sv-SE"/>
        </w:rPr>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rPr>
          <w:lang w:val="sv-SE"/>
        </w:rPr>
        <w:instrText xml:space="preserve"> ADDIN EN.CITE.DATA </w:instrText>
      </w:r>
      <w:r w:rsidR="00AB0501">
        <w:rPr>
          <w:lang w:val="sv-SE"/>
        </w:rPr>
      </w:r>
      <w:r w:rsidR="00AB0501">
        <w:rPr>
          <w:lang w:val="sv-SE"/>
        </w:rPr>
        <w:fldChar w:fldCharType="end"/>
      </w:r>
      <w:r w:rsidR="00AB0501">
        <w:rPr>
          <w:lang w:val="sv-SE"/>
        </w:rPr>
        <w:fldChar w:fldCharType="separate"/>
      </w:r>
      <w:r w:rsidR="00AB0501">
        <w:rPr>
          <w:noProof/>
          <w:lang w:val="sv-SE"/>
        </w:rPr>
        <w:t>[15]</w:t>
      </w:r>
      <w:r w:rsidR="00AB0501">
        <w:rPr>
          <w:lang w:val="sv-SE"/>
        </w:rPr>
        <w:fldChar w:fldCharType="end"/>
      </w:r>
      <w:r w:rsidR="00A15E5F" w:rsidRPr="006C2509">
        <w:rPr>
          <w:lang w:val="sv-SE"/>
        </w:rPr>
        <w:t xml:space="preserve"> s396</w:t>
      </w:r>
    </w:p>
    <w:p w14:paraId="2525E03C" w14:textId="77777777" w:rsidR="00CA6792" w:rsidRPr="006C2509" w:rsidRDefault="00CA6792" w:rsidP="00CA6792">
      <w:pPr>
        <w:pStyle w:val="BodyText2"/>
      </w:pPr>
    </w:p>
    <w:p w14:paraId="54B183CC" w14:textId="12EEC8ED" w:rsidR="00CA6792" w:rsidRPr="008C5F22" w:rsidRDefault="00CA6792" w:rsidP="0053037E">
      <w:pPr>
        <w:pStyle w:val="BodyText"/>
      </w:pPr>
    </w:p>
    <w:p w14:paraId="6D9EF959" w14:textId="06D0AF97" w:rsidR="00804F8E" w:rsidRPr="008C5F22" w:rsidRDefault="00804F8E" w:rsidP="0053037E">
      <w:pPr>
        <w:pStyle w:val="BodyText"/>
      </w:pPr>
    </w:p>
    <w:p w14:paraId="0EECE8D5" w14:textId="77777777" w:rsidR="00804F8E" w:rsidRPr="008C5F22" w:rsidRDefault="00804F8E" w:rsidP="0053037E">
      <w:pPr>
        <w:pStyle w:val="BodyText"/>
      </w:pPr>
    </w:p>
    <w:p w14:paraId="7D602A4E" w14:textId="6063CE6F" w:rsidR="006C7EE3" w:rsidRDefault="00CA6792" w:rsidP="0053037E">
      <w:pPr>
        <w:pStyle w:val="BodyText"/>
      </w:pPr>
      <w:r>
        <w:t>8</w:t>
      </w:r>
      <w:r w:rsidR="00F34E6D">
        <w:t>-</w:t>
      </w:r>
      <w:r w:rsidR="006C7EE3">
        <w:t>Vilken är den bästa positione</w:t>
      </w:r>
      <w:r w:rsidR="004E5DF2">
        <w:t>ring</w:t>
      </w:r>
      <w:r w:rsidR="006C7EE3">
        <w:t xml:space="preserve"> för </w:t>
      </w:r>
      <w:proofErr w:type="spellStart"/>
      <w:r w:rsidR="006C7EE3">
        <w:t>preoxygenering</w:t>
      </w:r>
      <w:proofErr w:type="spellEnd"/>
      <w:r w:rsidR="006C7EE3">
        <w:t>? (</w:t>
      </w:r>
      <w:proofErr w:type="spellStart"/>
      <w:r w:rsidR="000871FD">
        <w:fldChar w:fldCharType="begin"/>
      </w:r>
      <w:r w:rsidR="000871FD">
        <w:instrText xml:space="preserve"> HYPERLINK "https://www.annemergmed.com/article/S0196-0644(11)01667-2/pdf" </w:instrText>
      </w:r>
      <w:r w:rsidR="000871FD">
        <w:fldChar w:fldCharType="separate"/>
      </w:r>
      <w:r w:rsidR="002A21FC" w:rsidRPr="00BC48C9">
        <w:rPr>
          <w:rStyle w:val="Hyperlink"/>
        </w:rPr>
        <w:t>Weingart</w:t>
      </w:r>
      <w:proofErr w:type="spellEnd"/>
      <w:r w:rsidR="002A21FC" w:rsidRPr="00BC48C9">
        <w:rPr>
          <w:rStyle w:val="Hyperlink"/>
        </w:rPr>
        <w:t xml:space="preserve"> 2012</w:t>
      </w:r>
      <w:r w:rsidR="000871FD">
        <w:rPr>
          <w:rStyle w:val="Hyperlink"/>
        </w:rPr>
        <w:fldChar w:fldCharType="end"/>
      </w:r>
      <w:r w:rsidR="002A21FC" w:rsidRPr="00BC48C9">
        <w:t xml:space="preserve"> </w:t>
      </w:r>
      <w:r w:rsidR="00AB0501">
        <w:fldChar w:fldCharType="begin"/>
      </w:r>
      <w:r w:rsidR="00AB0501">
        <w:instrText xml:space="preserve"> ADDIN EN.CITE &lt;EndNote&gt;&lt;Cite&gt;&lt;Author&gt;Weingart&lt;/Author&gt;&lt;Year&gt;2012&lt;/Year&gt;&lt;RecNum&gt;2811&lt;/RecNum&gt;&lt;DisplayText&gt;[14]&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AB0501">
        <w:fldChar w:fldCharType="separate"/>
      </w:r>
      <w:r w:rsidR="00AB0501">
        <w:rPr>
          <w:noProof/>
        </w:rPr>
        <w:t>[14]</w:t>
      </w:r>
      <w:r w:rsidR="00AB0501">
        <w:fldChar w:fldCharType="end"/>
      </w:r>
      <w:r w:rsidR="002A21FC" w:rsidRPr="00BC48C9">
        <w:t xml:space="preserve"> s</w:t>
      </w:r>
      <w:r w:rsidR="006C7EE3">
        <w:t>168</w:t>
      </w:r>
      <w:r w:rsidR="00A15E5F">
        <w:t xml:space="preserve">; </w:t>
      </w:r>
      <w:hyperlink r:id="rId37" w:history="1">
        <w:r w:rsidR="00A15E5F" w:rsidRPr="00A15E5F">
          <w:rPr>
            <w:rStyle w:val="Hyperlink"/>
          </w:rPr>
          <w:t>Kornas 2021</w:t>
        </w:r>
      </w:hyperlink>
      <w:r w:rsidR="00A15E5F" w:rsidRPr="00A15E5F">
        <w:t xml:space="preserve"> </w: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 </w:instrTex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DATA </w:instrText>
      </w:r>
      <w:r w:rsidR="00AB0501">
        <w:fldChar w:fldCharType="end"/>
      </w:r>
      <w:r w:rsidR="00AB0501">
        <w:fldChar w:fldCharType="separate"/>
      </w:r>
      <w:r w:rsidR="00AB0501">
        <w:rPr>
          <w:noProof/>
        </w:rPr>
        <w:t>[15]</w:t>
      </w:r>
      <w:r w:rsidR="00AB0501">
        <w:fldChar w:fldCharType="end"/>
      </w:r>
      <w:r w:rsidR="00A15E5F">
        <w:t xml:space="preserve"> s398)</w:t>
      </w:r>
    </w:p>
    <w:p w14:paraId="2FCB4251" w14:textId="77777777" w:rsidR="006C7EE3" w:rsidRDefault="006C7EE3" w:rsidP="0053037E">
      <w:pPr>
        <w:pStyle w:val="BodyText"/>
      </w:pPr>
    </w:p>
    <w:p w14:paraId="76084176" w14:textId="31ACF6F7" w:rsidR="00ED720F" w:rsidRPr="008C5F22" w:rsidRDefault="00ED720F" w:rsidP="00995CE3">
      <w:pPr>
        <w:rPr>
          <w:lang w:val="sv-SE"/>
        </w:rPr>
      </w:pPr>
      <w:bookmarkStart w:id="148" w:name="_Toc243203830"/>
      <w:bookmarkStart w:id="149" w:name="_Toc248570145"/>
      <w:bookmarkStart w:id="150" w:name="_Toc248570191"/>
      <w:bookmarkStart w:id="151" w:name="_Toc248570270"/>
      <w:bookmarkStart w:id="152" w:name="_Toc269890608"/>
      <w:bookmarkStart w:id="153" w:name="_Toc269909951"/>
      <w:bookmarkStart w:id="154" w:name="_Toc315436192"/>
      <w:bookmarkStart w:id="155" w:name="_Toc349643511"/>
      <w:bookmarkStart w:id="156" w:name="_Toc349655370"/>
      <w:bookmarkStart w:id="157" w:name="_Toc349750809"/>
      <w:bookmarkStart w:id="158" w:name="_Toc349757657"/>
      <w:bookmarkStart w:id="159" w:name="_Toc377299311"/>
      <w:bookmarkStart w:id="160" w:name="_Toc400535836"/>
      <w:bookmarkStart w:id="161" w:name="_Toc400538330"/>
    </w:p>
    <w:p w14:paraId="538B356D" w14:textId="1E8D6C51" w:rsidR="00804F8E" w:rsidRPr="008C5F22" w:rsidRDefault="00804F8E" w:rsidP="00995CE3">
      <w:pPr>
        <w:rPr>
          <w:lang w:val="sv-SE"/>
        </w:rPr>
      </w:pPr>
    </w:p>
    <w:p w14:paraId="32813179" w14:textId="77777777" w:rsidR="00804F8E" w:rsidRPr="008C5F22" w:rsidRDefault="00804F8E" w:rsidP="00995CE3">
      <w:pPr>
        <w:rPr>
          <w:lang w:val="sv-SE"/>
        </w:rPr>
      </w:pPr>
    </w:p>
    <w:p w14:paraId="4534E7E5" w14:textId="457F9293" w:rsidR="003171DF" w:rsidRDefault="00ED720F" w:rsidP="003171DF">
      <w:pPr>
        <w:pStyle w:val="BodyText"/>
      </w:pPr>
      <w:r>
        <w:t>9-</w:t>
      </w:r>
      <w:r w:rsidR="005D6163">
        <w:t xml:space="preserve">Vad rekommenderar </w:t>
      </w:r>
      <w:proofErr w:type="spellStart"/>
      <w:r w:rsidR="005D6163">
        <w:t>Society</w:t>
      </w:r>
      <w:proofErr w:type="spellEnd"/>
      <w:r w:rsidR="005D6163">
        <w:t xml:space="preserve"> for </w:t>
      </w:r>
      <w:proofErr w:type="spellStart"/>
      <w:r w:rsidR="005D6163">
        <w:t>Airway</w:t>
      </w:r>
      <w:proofErr w:type="spellEnd"/>
      <w:r w:rsidR="005D6163">
        <w:t xml:space="preserve"> Management gällande bolus-</w:t>
      </w:r>
      <w:proofErr w:type="spellStart"/>
      <w:r w:rsidR="005D6163">
        <w:t>dose</w:t>
      </w:r>
      <w:proofErr w:type="spellEnd"/>
      <w:r w:rsidR="005D6163">
        <w:t xml:space="preserve"> (push-</w:t>
      </w:r>
      <w:proofErr w:type="spellStart"/>
      <w:r w:rsidR="005D6163">
        <w:t>dose</w:t>
      </w:r>
      <w:proofErr w:type="spellEnd"/>
      <w:r w:rsidR="005D6163">
        <w:t xml:space="preserve">) </w:t>
      </w:r>
      <w:proofErr w:type="spellStart"/>
      <w:r w:rsidR="005D6163">
        <w:t>pressors</w:t>
      </w:r>
      <w:proofErr w:type="spellEnd"/>
      <w:r w:rsidR="005D6163">
        <w:t xml:space="preserve"> vid </w:t>
      </w:r>
      <w:proofErr w:type="spellStart"/>
      <w:r w:rsidR="005D6163">
        <w:t>hypotension</w:t>
      </w:r>
      <w:proofErr w:type="spellEnd"/>
      <w:r w:rsidR="005D6163">
        <w:t xml:space="preserve"> pre intubation?  (</w:t>
      </w:r>
      <w:hyperlink r:id="rId38" w:history="1">
        <w:r w:rsidR="003171DF" w:rsidRPr="00A15E5F">
          <w:rPr>
            <w:rStyle w:val="Hyperlink"/>
          </w:rPr>
          <w:t>Kornas 2021</w:t>
        </w:r>
      </w:hyperlink>
      <w:r w:rsidR="003171DF" w:rsidRPr="00A15E5F">
        <w:t xml:space="preserve"> </w: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 </w:instrTex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DATA </w:instrText>
      </w:r>
      <w:r w:rsidR="00AB0501">
        <w:fldChar w:fldCharType="end"/>
      </w:r>
      <w:r w:rsidR="00AB0501">
        <w:fldChar w:fldCharType="separate"/>
      </w:r>
      <w:r w:rsidR="00AB0501">
        <w:rPr>
          <w:noProof/>
        </w:rPr>
        <w:t>[15]</w:t>
      </w:r>
      <w:r w:rsidR="00AB0501">
        <w:fldChar w:fldCharType="end"/>
      </w:r>
      <w:r w:rsidR="003171DF">
        <w:t xml:space="preserve"> s</w:t>
      </w:r>
      <w:r w:rsidR="005D6163">
        <w:t>400 rekommendationspunkter 6 + 7</w:t>
      </w:r>
      <w:r w:rsidR="003171DF">
        <w:t>)</w:t>
      </w:r>
    </w:p>
    <w:p w14:paraId="23D4E2E5" w14:textId="3C35AFE9" w:rsidR="003171DF" w:rsidRDefault="003171DF" w:rsidP="00995CE3"/>
    <w:p w14:paraId="6145529E" w14:textId="537BE4D7" w:rsidR="003171DF" w:rsidRPr="008C5F22" w:rsidRDefault="003171DF" w:rsidP="00995CE3">
      <w:pPr>
        <w:rPr>
          <w:lang w:val="sv-SE"/>
        </w:rPr>
      </w:pPr>
    </w:p>
    <w:p w14:paraId="5306ECD6" w14:textId="4BB8BAB0" w:rsidR="00804F8E" w:rsidRPr="008C5F22" w:rsidRDefault="00804F8E" w:rsidP="00995CE3">
      <w:pPr>
        <w:rPr>
          <w:lang w:val="sv-SE"/>
        </w:rPr>
      </w:pPr>
    </w:p>
    <w:p w14:paraId="08DECFD4" w14:textId="77777777" w:rsidR="00804F8E" w:rsidRPr="008C5F22" w:rsidRDefault="00804F8E" w:rsidP="00995CE3">
      <w:pPr>
        <w:rPr>
          <w:lang w:val="sv-SE"/>
        </w:rPr>
      </w:pPr>
    </w:p>
    <w:p w14:paraId="3A3C7698" w14:textId="49706855" w:rsidR="00285EA4" w:rsidRDefault="00285EA4" w:rsidP="00285EA4">
      <w:pPr>
        <w:pStyle w:val="BodyText"/>
      </w:pPr>
      <w:r>
        <w:t>10</w:t>
      </w:r>
      <w:r>
        <w:t xml:space="preserve">-Vad </w:t>
      </w:r>
      <w:r>
        <w:t>säger</w:t>
      </w:r>
      <w:r>
        <w:t xml:space="preserve"> </w:t>
      </w:r>
      <w:proofErr w:type="spellStart"/>
      <w:r>
        <w:t>Society</w:t>
      </w:r>
      <w:proofErr w:type="spellEnd"/>
      <w:r>
        <w:t xml:space="preserve"> for </w:t>
      </w:r>
      <w:proofErr w:type="spellStart"/>
      <w:r>
        <w:t>Airway</w:t>
      </w:r>
      <w:proofErr w:type="spellEnd"/>
      <w:r>
        <w:t xml:space="preserve"> Management gällande </w:t>
      </w:r>
      <w:r>
        <w:t>bikarbonatbehandling</w:t>
      </w:r>
      <w:r>
        <w:t xml:space="preserve"> </w:t>
      </w:r>
      <w:r>
        <w:t>pre</w:t>
      </w:r>
      <w:r>
        <w:t xml:space="preserve"> </w:t>
      </w:r>
      <w:r>
        <w:t>intubation av en patient</w:t>
      </w:r>
      <w:r>
        <w:t xml:space="preserve"> </w:t>
      </w:r>
      <w:r>
        <w:t xml:space="preserve">med svår </w:t>
      </w:r>
      <w:proofErr w:type="spellStart"/>
      <w:r>
        <w:t>metabolacidos</w:t>
      </w:r>
      <w:proofErr w:type="spellEnd"/>
      <w:r>
        <w:t>?  (</w:t>
      </w:r>
      <w:hyperlink r:id="rId39" w:history="1">
        <w:r w:rsidRPr="00A15E5F">
          <w:rPr>
            <w:rStyle w:val="Hyperlink"/>
          </w:rPr>
          <w:t>Kornas 2021</w:t>
        </w:r>
      </w:hyperlink>
      <w:r w:rsidRPr="00A15E5F">
        <w:t xml:space="preserve"> </w: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 </w:instrText>
      </w:r>
      <w:r w:rsidR="00AB0501">
        <w:fldChar w:fldCharType="begin">
          <w:fldData xml:space="preserve">PEVuZE5vdGU+PENpdGU+PEF1dGhvcj5Lb3JuYXM8L0F1dGhvcj48WWVhcj4yMDIxPC9ZZWFyPjxS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==
</w:fldData>
        </w:fldChar>
      </w:r>
      <w:r w:rsidR="00AB0501">
        <w:instrText xml:space="preserve"> ADDIN EN.CITE.DATA </w:instrText>
      </w:r>
      <w:r w:rsidR="00AB0501">
        <w:fldChar w:fldCharType="end"/>
      </w:r>
      <w:r w:rsidR="00AB0501">
        <w:fldChar w:fldCharType="separate"/>
      </w:r>
      <w:r w:rsidR="00AB0501">
        <w:rPr>
          <w:noProof/>
        </w:rPr>
        <w:t>[15]</w:t>
      </w:r>
      <w:r w:rsidR="00AB0501">
        <w:fldChar w:fldCharType="end"/>
      </w:r>
      <w:r>
        <w:t xml:space="preserve"> s40</w:t>
      </w:r>
      <w:r>
        <w:t>1</w:t>
      </w:r>
      <w:r>
        <w:t>)</w:t>
      </w:r>
    </w:p>
    <w:p w14:paraId="24EDD19C" w14:textId="381D20F1" w:rsidR="00285EA4" w:rsidRDefault="00285EA4" w:rsidP="00995CE3"/>
    <w:p w14:paraId="55EF00A9" w14:textId="0EA3DBBA" w:rsidR="00285EA4" w:rsidRPr="008C5F22" w:rsidRDefault="00285EA4" w:rsidP="00995CE3">
      <w:pPr>
        <w:rPr>
          <w:lang w:val="sv-SE"/>
        </w:rPr>
      </w:pPr>
    </w:p>
    <w:p w14:paraId="3F31347B" w14:textId="5DB71837" w:rsidR="00A62CEF" w:rsidRPr="008C5F22" w:rsidRDefault="00A62CEF" w:rsidP="00995CE3">
      <w:pPr>
        <w:rPr>
          <w:lang w:val="sv-SE"/>
        </w:rPr>
      </w:pPr>
    </w:p>
    <w:p w14:paraId="5428E566" w14:textId="77777777" w:rsidR="00A62CEF" w:rsidRPr="008C5F22" w:rsidRDefault="00A62CEF" w:rsidP="00995CE3">
      <w:pPr>
        <w:rPr>
          <w:lang w:val="sv-SE"/>
        </w:rPr>
      </w:pPr>
    </w:p>
    <w:p w14:paraId="1AAD2898" w14:textId="3A74A988" w:rsidR="0057627D" w:rsidRPr="008C5F22" w:rsidRDefault="003171DF" w:rsidP="00995CE3">
      <w:pPr>
        <w:rPr>
          <w:lang w:val="sv-SE"/>
        </w:rPr>
      </w:pPr>
      <w:r w:rsidRPr="008C5F22">
        <w:rPr>
          <w:lang w:val="sv-SE"/>
        </w:rPr>
        <w:t>1</w:t>
      </w:r>
      <w:r w:rsidR="00285EA4" w:rsidRPr="008C5F22">
        <w:rPr>
          <w:lang w:val="sv-SE"/>
        </w:rPr>
        <w:t>1</w:t>
      </w:r>
      <w:r w:rsidRPr="008C5F22">
        <w:rPr>
          <w:lang w:val="sv-SE"/>
        </w:rPr>
        <w:t>-</w:t>
      </w:r>
      <w:r w:rsidR="00792FAF" w:rsidRPr="008C5F22">
        <w:rPr>
          <w:lang w:val="sv-SE"/>
        </w:rPr>
        <w:t xml:space="preserve">Vad </w:t>
      </w:r>
      <w:r w:rsidR="00995CE3" w:rsidRPr="008C5F22">
        <w:rPr>
          <w:lang w:val="sv-SE"/>
        </w:rPr>
        <w:t>menas med</w:t>
      </w:r>
      <w:r w:rsidR="00792FAF" w:rsidRPr="008C5F22">
        <w:rPr>
          <w:lang w:val="sv-SE"/>
        </w:rPr>
        <w:t xml:space="preserve"> </w:t>
      </w:r>
      <w:proofErr w:type="spellStart"/>
      <w:r w:rsidR="00995CE3" w:rsidRPr="008C5F22">
        <w:rPr>
          <w:lang w:val="sv-SE"/>
        </w:rPr>
        <w:t>D</w:t>
      </w:r>
      <w:r w:rsidR="00792FAF" w:rsidRPr="008C5F22">
        <w:rPr>
          <w:lang w:val="sv-SE"/>
        </w:rPr>
        <w:t>elayed</w:t>
      </w:r>
      <w:proofErr w:type="spellEnd"/>
      <w:r w:rsidR="00792FAF" w:rsidRPr="008C5F22">
        <w:rPr>
          <w:lang w:val="sv-SE"/>
        </w:rPr>
        <w:t xml:space="preserve"> </w:t>
      </w:r>
      <w:proofErr w:type="spellStart"/>
      <w:r w:rsidR="00995CE3" w:rsidRPr="008C5F22">
        <w:rPr>
          <w:lang w:val="sv-SE"/>
        </w:rPr>
        <w:t>S</w:t>
      </w:r>
      <w:r w:rsidR="00792FAF" w:rsidRPr="008C5F22">
        <w:rPr>
          <w:lang w:val="sv-SE"/>
        </w:rPr>
        <w:t>equence</w:t>
      </w:r>
      <w:proofErr w:type="spellEnd"/>
      <w:r w:rsidR="00792FAF" w:rsidRPr="008C5F22">
        <w:rPr>
          <w:lang w:val="sv-SE"/>
        </w:rPr>
        <w:t xml:space="preserve"> </w:t>
      </w:r>
      <w:r w:rsidR="00995CE3" w:rsidRPr="008C5F22">
        <w:rPr>
          <w:lang w:val="sv-SE"/>
        </w:rPr>
        <w:t>I</w:t>
      </w:r>
      <w:r w:rsidR="00792FAF" w:rsidRPr="008C5F22">
        <w:rPr>
          <w:lang w:val="sv-SE"/>
        </w:rPr>
        <w:t>ntubation (DSI)</w:t>
      </w:r>
      <w:r w:rsidR="00595739" w:rsidRPr="008C5F22">
        <w:rPr>
          <w:lang w:val="sv-SE"/>
        </w:rPr>
        <w:t xml:space="preserve">?  </w:t>
      </w:r>
      <w:r w:rsidR="00595739">
        <w:t xml:space="preserve">Till vilka patienter?  </w:t>
      </w:r>
      <w:r w:rsidR="00595739" w:rsidRPr="008C5F22">
        <w:rPr>
          <w:lang w:val="sv-SE"/>
        </w:rPr>
        <w:t xml:space="preserve">Hur </w:t>
      </w:r>
      <w:r w:rsidR="00792FAF" w:rsidRPr="008C5F22">
        <w:rPr>
          <w:lang w:val="sv-SE"/>
        </w:rPr>
        <w:t xml:space="preserve">utförs </w:t>
      </w:r>
      <w:r w:rsidR="00595739" w:rsidRPr="008C5F22">
        <w:rPr>
          <w:lang w:val="sv-SE"/>
        </w:rPr>
        <w:t>DSI</w:t>
      </w:r>
      <w:r w:rsidR="00792FAF" w:rsidRPr="008C5F22">
        <w:rPr>
          <w:lang w:val="sv-SE"/>
        </w:rPr>
        <w:t>? (</w:t>
      </w:r>
      <w:hyperlink r:id="rId40" w:history="1">
        <w:r w:rsidR="009C66DD" w:rsidRPr="008C5F22">
          <w:rPr>
            <w:rStyle w:val="Hyperlink"/>
            <w:lang w:val="sv-SE"/>
          </w:rPr>
          <w:t>Merelman 2019</w:t>
        </w:r>
      </w:hyperlink>
      <w:r w:rsidR="009C66DD" w:rsidRPr="008C5F22">
        <w:rPr>
          <w:lang w:val="sv-SE"/>
        </w:rPr>
        <w:t xml:space="preserve"> </w:t>
      </w:r>
      <w:r w:rsidR="00AB0501">
        <w:rPr>
          <w:lang w:val="en-US"/>
        </w:rPr>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rsidRPr="008C5F22">
        <w:rPr>
          <w:lang w:val="sv-SE"/>
        </w:rPr>
        <w:instrText xml:space="preserve"> ADDIN EN.CITE </w:instrText>
      </w:r>
      <w:r w:rsidR="00AB0501">
        <w:rPr>
          <w:lang w:val="en-US"/>
        </w:rPr>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rsidRPr="008C5F22">
        <w:rPr>
          <w:lang w:val="sv-SE"/>
        </w:rPr>
        <w:instrText xml:space="preserve"> ADDIN EN.CITE.DATA </w:instrText>
      </w:r>
      <w:r w:rsidR="00AB0501">
        <w:rPr>
          <w:lang w:val="en-US"/>
        </w:rPr>
      </w:r>
      <w:r w:rsidR="00AB0501">
        <w:rPr>
          <w:lang w:val="en-US"/>
        </w:rPr>
        <w:fldChar w:fldCharType="end"/>
      </w:r>
      <w:r w:rsidR="00AB0501">
        <w:rPr>
          <w:lang w:val="en-US"/>
        </w:rPr>
        <w:fldChar w:fldCharType="separate"/>
      </w:r>
      <w:r w:rsidR="00AB0501" w:rsidRPr="008C5F22">
        <w:rPr>
          <w:noProof/>
          <w:lang w:val="sv-SE"/>
        </w:rPr>
        <w:t>[11]</w:t>
      </w:r>
      <w:r w:rsidR="00AB0501">
        <w:rPr>
          <w:lang w:val="en-US"/>
        </w:rPr>
        <w:fldChar w:fldCharType="end"/>
      </w:r>
      <w:r w:rsidR="00837E42" w:rsidRPr="008C5F22">
        <w:rPr>
          <w:lang w:val="sv-SE"/>
        </w:rPr>
        <w:t xml:space="preserve"> s</w:t>
      </w:r>
      <w:r w:rsidR="00792FAF" w:rsidRPr="008C5F22">
        <w:rPr>
          <w:lang w:val="sv-SE"/>
        </w:rPr>
        <w:t>46</w:t>
      </w:r>
      <w:r w:rsidR="00952458" w:rsidRPr="008C5F22">
        <w:rPr>
          <w:lang w:val="sv-SE"/>
        </w:rPr>
        <w:t>7</w:t>
      </w:r>
      <w:r w:rsidR="00792FAF" w:rsidRPr="008C5F22">
        <w:rPr>
          <w:lang w:val="sv-SE"/>
        </w:rPr>
        <w:t>)</w:t>
      </w:r>
    </w:p>
    <w:p w14:paraId="76B282FD" w14:textId="77777777" w:rsidR="00792FAF" w:rsidRPr="008C5F22" w:rsidRDefault="00792FAF" w:rsidP="00D76CCB">
      <w:pPr>
        <w:rPr>
          <w:lang w:val="sv-SE"/>
        </w:rPr>
      </w:pPr>
    </w:p>
    <w:p w14:paraId="7E2505CD" w14:textId="3FF557B7" w:rsidR="00855566" w:rsidRPr="008C5F22" w:rsidRDefault="00855566" w:rsidP="00D76CCB">
      <w:pPr>
        <w:rPr>
          <w:i/>
          <w:lang w:val="sv-SE"/>
        </w:rPr>
      </w:pPr>
    </w:p>
    <w:p w14:paraId="4232E345" w14:textId="35459519" w:rsidR="00A62CEF" w:rsidRPr="008C5F22" w:rsidRDefault="00A62CEF" w:rsidP="00D76CCB">
      <w:pPr>
        <w:rPr>
          <w:i/>
          <w:lang w:val="sv-SE"/>
        </w:rPr>
      </w:pPr>
    </w:p>
    <w:p w14:paraId="4975C16A" w14:textId="77777777" w:rsidR="00A62CEF" w:rsidRPr="008C5F22" w:rsidRDefault="00A62CEF" w:rsidP="00D76CCB">
      <w:pPr>
        <w:rPr>
          <w:i/>
          <w:lang w:val="sv-SE"/>
        </w:rPr>
      </w:pPr>
    </w:p>
    <w:p w14:paraId="4A00A9C4" w14:textId="2E795222" w:rsidR="00855566" w:rsidRPr="00ED720F" w:rsidRDefault="00DD4E5E" w:rsidP="00D76CCB">
      <w:pPr>
        <w:rPr>
          <w:lang w:val="sv-SE"/>
        </w:rPr>
      </w:pPr>
      <w:r w:rsidRPr="008C5F22">
        <w:rPr>
          <w:lang w:val="sv-SE"/>
        </w:rPr>
        <w:t>1</w:t>
      </w:r>
      <w:r w:rsidR="00285EA4" w:rsidRPr="008C5F22">
        <w:rPr>
          <w:lang w:val="sv-SE"/>
        </w:rPr>
        <w:t>2</w:t>
      </w:r>
      <w:r w:rsidR="0014793D" w:rsidRPr="008C5F22">
        <w:rPr>
          <w:lang w:val="sv-SE"/>
        </w:rPr>
        <w:t>-</w:t>
      </w:r>
      <w:r w:rsidR="00595739" w:rsidRPr="008C5F22">
        <w:rPr>
          <w:lang w:val="sv-SE"/>
        </w:rPr>
        <w:t>Vad menas med</w:t>
      </w:r>
      <w:r w:rsidR="00855566" w:rsidRPr="008C5F22">
        <w:rPr>
          <w:lang w:val="sv-SE"/>
        </w:rPr>
        <w:t xml:space="preserve"> </w:t>
      </w:r>
      <w:proofErr w:type="spellStart"/>
      <w:r w:rsidR="00855566" w:rsidRPr="008C5F22">
        <w:rPr>
          <w:lang w:val="sv-SE"/>
        </w:rPr>
        <w:t>Ketamine-only</w:t>
      </w:r>
      <w:proofErr w:type="spellEnd"/>
      <w:r w:rsidR="00855566" w:rsidRPr="008C5F22">
        <w:rPr>
          <w:lang w:val="sv-SE"/>
        </w:rPr>
        <w:t xml:space="preserve"> </w:t>
      </w:r>
      <w:proofErr w:type="spellStart"/>
      <w:r w:rsidR="00855566" w:rsidRPr="008C5F22">
        <w:rPr>
          <w:lang w:val="sv-SE"/>
        </w:rPr>
        <w:t>breathing</w:t>
      </w:r>
      <w:proofErr w:type="spellEnd"/>
      <w:r w:rsidR="00855566" w:rsidRPr="008C5F22">
        <w:rPr>
          <w:lang w:val="sv-SE"/>
        </w:rPr>
        <w:t xml:space="preserve"> intubation (KOBI)</w:t>
      </w:r>
      <w:r w:rsidR="00595739" w:rsidRPr="008C5F22">
        <w:rPr>
          <w:lang w:val="sv-SE"/>
        </w:rPr>
        <w:t xml:space="preserve">?  </w:t>
      </w:r>
      <w:r w:rsidR="00595739">
        <w:t>Till vilka patienter?</w:t>
      </w:r>
      <w:r w:rsidR="00855566" w:rsidRPr="001434A1">
        <w:t xml:space="preserve"> </w:t>
      </w:r>
      <w:r w:rsidR="00595739">
        <w:t xml:space="preserve">Hur utförs det?  </w:t>
      </w:r>
      <w:r w:rsidR="00595739" w:rsidRPr="00ED720F">
        <w:rPr>
          <w:lang w:val="sv-SE"/>
        </w:rPr>
        <w:t>V</w:t>
      </w:r>
      <w:r w:rsidR="00855566" w:rsidRPr="00ED720F">
        <w:rPr>
          <w:lang w:val="sv-SE"/>
        </w:rPr>
        <w:t xml:space="preserve">ad skiljer </w:t>
      </w:r>
      <w:r w:rsidR="00595739" w:rsidRPr="00ED720F">
        <w:rPr>
          <w:lang w:val="sv-SE"/>
        </w:rPr>
        <w:t>KOBI</w:t>
      </w:r>
      <w:r w:rsidR="00855566" w:rsidRPr="00ED720F">
        <w:rPr>
          <w:lang w:val="sv-SE"/>
        </w:rPr>
        <w:t xml:space="preserve"> från vakenintubation? (</w:t>
      </w:r>
      <w:hyperlink r:id="rId41" w:history="1">
        <w:r w:rsidR="009C66DD" w:rsidRPr="00ED720F">
          <w:rPr>
            <w:rStyle w:val="Hyperlink"/>
            <w:lang w:val="sv-SE"/>
          </w:rPr>
          <w:t>Merelman 2019</w:t>
        </w:r>
      </w:hyperlink>
      <w:r w:rsidR="00E47B0F" w:rsidRPr="00ED720F">
        <w:rPr>
          <w:lang w:val="sv-SE"/>
        </w:rPr>
        <w:t xml:space="preserve"> </w:t>
      </w:r>
      <w:r w:rsidR="00AB0501">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instrText xml:space="preserve"> ADDIN EN.CITE </w:instrText>
      </w:r>
      <w:r w:rsidR="00AB0501">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AB0501">
        <w:instrText xml:space="preserve"> ADDIN EN.CITE.DATA </w:instrText>
      </w:r>
      <w:r w:rsidR="00AB0501">
        <w:fldChar w:fldCharType="end"/>
      </w:r>
      <w:r w:rsidR="00AB0501">
        <w:fldChar w:fldCharType="separate"/>
      </w:r>
      <w:r w:rsidR="00AB0501">
        <w:rPr>
          <w:noProof/>
        </w:rPr>
        <w:t>[11]</w:t>
      </w:r>
      <w:r w:rsidR="00AB0501">
        <w:fldChar w:fldCharType="end"/>
      </w:r>
      <w:r w:rsidR="003D162A" w:rsidRPr="00ED720F">
        <w:rPr>
          <w:lang w:val="sv-SE"/>
        </w:rPr>
        <w:t xml:space="preserve"> </w:t>
      </w:r>
      <w:r w:rsidR="00837E42" w:rsidRPr="00ED720F">
        <w:rPr>
          <w:lang w:val="sv-SE"/>
        </w:rPr>
        <w:t>s</w:t>
      </w:r>
      <w:r w:rsidR="00E47B0F" w:rsidRPr="00ED720F">
        <w:rPr>
          <w:lang w:val="sv-SE"/>
        </w:rPr>
        <w:t>467-</w:t>
      </w:r>
      <w:r w:rsidR="002052D7" w:rsidRPr="00ED720F">
        <w:rPr>
          <w:lang w:val="sv-SE"/>
        </w:rPr>
        <w:t>469</w:t>
      </w:r>
      <w:r w:rsidR="008069B3" w:rsidRPr="00ED720F">
        <w:rPr>
          <w:lang w:val="sv-SE"/>
        </w:rPr>
        <w:t xml:space="preserve">; </w:t>
      </w:r>
      <w:hyperlink r:id="rId42" w:history="1">
        <w:proofErr w:type="spellStart"/>
        <w:r w:rsidR="008069B3" w:rsidRPr="00ED720F">
          <w:rPr>
            <w:rStyle w:val="Hyperlink"/>
            <w:lang w:val="sv-SE"/>
          </w:rPr>
          <w:t>Emergency</w:t>
        </w:r>
        <w:proofErr w:type="spellEnd"/>
        <w:r w:rsidR="008069B3" w:rsidRPr="00ED720F">
          <w:rPr>
            <w:rStyle w:val="Hyperlink"/>
            <w:lang w:val="sv-SE"/>
          </w:rPr>
          <w:t xml:space="preserve"> Medicine </w:t>
        </w:r>
        <w:proofErr w:type="spellStart"/>
        <w:r w:rsidR="008069B3" w:rsidRPr="00ED720F">
          <w:rPr>
            <w:rStyle w:val="Hyperlink"/>
            <w:lang w:val="sv-SE"/>
          </w:rPr>
          <w:t>Updates</w:t>
        </w:r>
        <w:proofErr w:type="spellEnd"/>
      </w:hyperlink>
      <w:r w:rsidR="00397760" w:rsidRPr="00ED720F">
        <w:rPr>
          <w:lang w:val="sv-SE"/>
        </w:rPr>
        <w:t xml:space="preserve">; </w:t>
      </w:r>
      <w:hyperlink r:id="rId43" w:history="1">
        <w:r w:rsidR="00397760" w:rsidRPr="00ED720F">
          <w:rPr>
            <w:rStyle w:val="Hyperlink"/>
            <w:lang w:val="sv-SE"/>
          </w:rPr>
          <w:t>Quick EM Hits 13</w:t>
        </w:r>
      </w:hyperlink>
      <w:r w:rsidR="00397760" w:rsidRPr="00ED720F">
        <w:rPr>
          <w:lang w:val="sv-SE"/>
        </w:rPr>
        <w:t>)</w:t>
      </w:r>
    </w:p>
    <w:p w14:paraId="167DAB75" w14:textId="2B3FBA02" w:rsidR="00855566" w:rsidRPr="00ED720F" w:rsidRDefault="00855566" w:rsidP="00D76CCB">
      <w:pPr>
        <w:rPr>
          <w:lang w:val="sv-SE"/>
        </w:rPr>
      </w:pPr>
    </w:p>
    <w:p w14:paraId="6054C247" w14:textId="55DD8505" w:rsidR="0057627D" w:rsidRPr="008C5F22" w:rsidRDefault="0057627D" w:rsidP="00D76CCB">
      <w:pPr>
        <w:rPr>
          <w:lang w:val="sv-SE"/>
        </w:rPr>
      </w:pPr>
    </w:p>
    <w:p w14:paraId="27F43D82" w14:textId="5FE87898" w:rsidR="005D410D" w:rsidRPr="00732BA5" w:rsidRDefault="005D410D" w:rsidP="00D76CCB"/>
    <w:p w14:paraId="74674D49" w14:textId="77777777" w:rsidR="005D410D" w:rsidRPr="00732BA5" w:rsidRDefault="005D410D" w:rsidP="00D76CCB"/>
    <w:p w14:paraId="0FB160F3" w14:textId="7527198F" w:rsidR="004D244D" w:rsidRPr="002414D8" w:rsidRDefault="00F03CBB" w:rsidP="00A84829">
      <w:pPr>
        <w:pStyle w:val="BodyText"/>
      </w:pPr>
      <w:r>
        <w:t>1</w:t>
      </w:r>
      <w:r w:rsidR="00285EA4">
        <w:t>3</w:t>
      </w:r>
      <w:r w:rsidR="00A84829">
        <w:t>-</w:t>
      </w:r>
      <w:r w:rsidR="005E01F8">
        <w:t>Man har argumenterat att</w:t>
      </w:r>
      <w:r w:rsidR="004D244D">
        <w:t xml:space="preserve"> </w:t>
      </w:r>
      <w:proofErr w:type="spellStart"/>
      <w:r w:rsidR="005E01F8">
        <w:t>K</w:t>
      </w:r>
      <w:r w:rsidR="004D244D">
        <w:t>etamin</w:t>
      </w:r>
      <w:proofErr w:type="spellEnd"/>
      <w:r w:rsidR="004D244D">
        <w:t xml:space="preserve"> </w:t>
      </w:r>
      <w:r w:rsidR="005E01F8">
        <w:t>är induktionsläkemedlet som minst påverkar blodtrycket</w:t>
      </w:r>
      <w:r w:rsidR="002414D8">
        <w:t xml:space="preserve"> vid intubation.  Vilka slutsatser drogs vid två studier som publicerades under 2020?  </w:t>
      </w:r>
      <w:r w:rsidR="005B05A4" w:rsidRPr="002414D8">
        <w:t>(</w:t>
      </w:r>
      <w:proofErr w:type="spellStart"/>
      <w:r w:rsidR="00E54F68">
        <w:fldChar w:fldCharType="begin"/>
      </w:r>
      <w:r w:rsidR="00E54F68" w:rsidRPr="002414D8">
        <w:instrText xml:space="preserve"> HYPERLINK "https://pubmed.ncbi.nlm.nih.gov/32602974/" </w:instrText>
      </w:r>
      <w:r w:rsidR="00E54F68">
        <w:fldChar w:fldCharType="separate"/>
      </w:r>
      <w:r w:rsidR="00E54F68" w:rsidRPr="002414D8">
        <w:rPr>
          <w:rStyle w:val="Hyperlink"/>
        </w:rPr>
        <w:t>Mohr</w:t>
      </w:r>
      <w:proofErr w:type="spellEnd"/>
      <w:r w:rsidR="00E54F68" w:rsidRPr="002414D8">
        <w:rPr>
          <w:rStyle w:val="Hyperlink"/>
        </w:rPr>
        <w:t xml:space="preserve"> 2020</w:t>
      </w:r>
      <w:r w:rsidR="00E54F68">
        <w:fldChar w:fldCharType="end"/>
      </w:r>
      <w:r w:rsidR="00E54F68" w:rsidRPr="002414D8">
        <w:t xml:space="preserve"> </w:t>
      </w:r>
      <w:r w:rsidR="00AB0501">
        <w:fldChar w:fldCharType="begin">
          <w:fldData xml:space="preserve">PEVuZE5vdGU+PENpdGU+PEF1dGhvcj5Nb2hyPC9BdXRob3I+PFllYXI+MjAyMDwvWWVhcj48UmVj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</w:fldData>
        </w:fldChar>
      </w:r>
      <w:r w:rsidR="00AB0501">
        <w:instrText xml:space="preserve"> ADDIN EN.CITE </w:instrText>
      </w:r>
      <w:r w:rsidR="00AB0501">
        <w:fldChar w:fldCharType="begin">
          <w:fldData xml:space="preserve">PEVuZE5vdGU+PENpdGU+PEF1dGhvcj5Nb2hyPC9BdXRob3I+PFllYXI+MjAyMDwvWWVhcj48UmVj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</w:fldData>
        </w:fldChar>
      </w:r>
      <w:r w:rsidR="00AB0501">
        <w:instrText xml:space="preserve"> ADDIN EN.CITE.DATA </w:instrText>
      </w:r>
      <w:r w:rsidR="00AB0501">
        <w:fldChar w:fldCharType="end"/>
      </w:r>
      <w:r w:rsidR="00AB0501">
        <w:fldChar w:fldCharType="separate"/>
      </w:r>
      <w:r w:rsidR="00AB0501">
        <w:rPr>
          <w:noProof/>
        </w:rPr>
        <w:t>[16]</w:t>
      </w:r>
      <w:r w:rsidR="00AB0501">
        <w:fldChar w:fldCharType="end"/>
      </w:r>
      <w:r w:rsidR="00E54F68" w:rsidRPr="002414D8">
        <w:t xml:space="preserve"> abstract, </w:t>
      </w:r>
      <w:hyperlink r:id="rId44" w:history="1">
        <w:r w:rsidR="00363C12" w:rsidRPr="002414D8">
          <w:rPr>
            <w:rStyle w:val="Hyperlink"/>
          </w:rPr>
          <w:t>April 2020</w:t>
        </w:r>
      </w:hyperlink>
      <w:r w:rsidR="00363C12" w:rsidRPr="002414D8">
        <w:t xml:space="preserve"> </w:t>
      </w:r>
      <w:r w:rsidR="00AB0501">
        <w:fldChar w:fldCharType="begin">
          <w:fldData xml:space="preserve">PEVuZE5vdGU+PENpdGU+PEF1dGhvcj5BcHJpbDwvQXV0aG9yPjxZZWFyPjIwMjA8L1llYXI+PFJl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</w:fldData>
        </w:fldChar>
      </w:r>
      <w:r w:rsidR="00AB0501">
        <w:instrText xml:space="preserve"> ADDIN EN.CITE </w:instrText>
      </w:r>
      <w:r w:rsidR="00AB0501">
        <w:fldChar w:fldCharType="begin">
          <w:fldData xml:space="preserve">PEVuZE5vdGU+PENpdGU+PEF1dGhvcj5BcHJpbDwvQXV0aG9yPjxZZWFyPjIwMjA8L1llYXI+PFJl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</w:fldData>
        </w:fldChar>
      </w:r>
      <w:r w:rsidR="00AB0501">
        <w:instrText xml:space="preserve"> ADDIN EN.CITE.DATA </w:instrText>
      </w:r>
      <w:r w:rsidR="00AB0501">
        <w:fldChar w:fldCharType="end"/>
      </w:r>
      <w:r w:rsidR="00AB0501">
        <w:fldChar w:fldCharType="separate"/>
      </w:r>
      <w:r w:rsidR="00AB0501">
        <w:rPr>
          <w:noProof/>
        </w:rPr>
        <w:t>[17]</w:t>
      </w:r>
      <w:r w:rsidR="00AB0501">
        <w:fldChar w:fldCharType="end"/>
      </w:r>
      <w:r w:rsidR="00363C12" w:rsidRPr="002414D8">
        <w:t xml:space="preserve"> abstract)</w:t>
      </w:r>
    </w:p>
    <w:p w14:paraId="55FFC935" w14:textId="2D02F0B3" w:rsidR="004D244D" w:rsidRPr="002414D8" w:rsidRDefault="004D244D" w:rsidP="00A84829">
      <w:pPr>
        <w:pStyle w:val="BodyText"/>
      </w:pPr>
    </w:p>
    <w:p w14:paraId="00E54036" w14:textId="11C612BB" w:rsidR="004D244D" w:rsidRPr="008C5F22" w:rsidRDefault="004D244D" w:rsidP="00A84829">
      <w:pPr>
        <w:pStyle w:val="BodyText"/>
      </w:pPr>
    </w:p>
    <w:p w14:paraId="76C93B50" w14:textId="20F572C9" w:rsidR="00A62CEF" w:rsidRPr="008C5F22" w:rsidRDefault="00A62CEF" w:rsidP="00A84829">
      <w:pPr>
        <w:pStyle w:val="BodyText"/>
      </w:pPr>
    </w:p>
    <w:p w14:paraId="03415347" w14:textId="77777777" w:rsidR="00A62CEF" w:rsidRPr="008C5F22" w:rsidRDefault="00A62CEF" w:rsidP="00A84829">
      <w:pPr>
        <w:pStyle w:val="BodyText"/>
      </w:pPr>
    </w:p>
    <w:p w14:paraId="33F7A833" w14:textId="77777777" w:rsidR="0008130C" w:rsidRDefault="0008130C">
      <w:pPr>
        <w:rPr>
          <w:rFonts w:eastAsia="Times" w:cs="Times-Roman"/>
          <w:lang w:val="sv-SE" w:eastAsia="en-US" w:bidi="sv-SE"/>
        </w:rPr>
      </w:pPr>
      <w:r>
        <w:br w:type="page"/>
      </w:r>
    </w:p>
    <w:p w14:paraId="225D3478" w14:textId="605B91DD" w:rsidR="00A84829" w:rsidRPr="00623FDC" w:rsidRDefault="004D244D" w:rsidP="00A84829">
      <w:pPr>
        <w:pStyle w:val="BodyText"/>
      </w:pPr>
      <w:r>
        <w:lastRenderedPageBreak/>
        <w:t>1</w:t>
      </w:r>
      <w:r w:rsidR="00285EA4">
        <w:t>4</w:t>
      </w:r>
      <w:r>
        <w:t>-</w:t>
      </w:r>
      <w:r w:rsidR="00A84829" w:rsidRPr="00623FDC">
        <w:t>Vilka läkemedel och doser skulle du använda för att intubera följande patienter? (</w:t>
      </w:r>
      <w:r w:rsidR="00A84829">
        <w:t xml:space="preserve">Roberts 6th ed </w:t>
      </w:r>
      <w:proofErr w:type="spellStart"/>
      <w:r w:rsidR="00A84829">
        <w:t>Chapter</w:t>
      </w:r>
      <w:proofErr w:type="spellEnd"/>
      <w:r w:rsidR="00A84829">
        <w:t xml:space="preserve"> 05</w:t>
      </w:r>
      <w:r>
        <w:t xml:space="preserve">; </w:t>
      </w:r>
      <w:hyperlink r:id="rId45" w:history="1">
        <w:r w:rsidRPr="004D244D">
          <w:rPr>
            <w:rStyle w:val="Hyperlink"/>
          </w:rPr>
          <w:t>EDICT</w:t>
        </w:r>
      </w:hyperlink>
      <w:r>
        <w:t>)</w:t>
      </w:r>
    </w:p>
    <w:p w14:paraId="6CB29936" w14:textId="77777777" w:rsidR="00A84829" w:rsidRPr="00404D09" w:rsidRDefault="00A84829" w:rsidP="00A84829">
      <w:pPr>
        <w:pStyle w:val="BodyText"/>
        <w:rPr>
          <w:b/>
        </w:rPr>
      </w:pPr>
    </w:p>
    <w:p w14:paraId="1AACA09C" w14:textId="77777777" w:rsidR="00A84829" w:rsidRPr="00404D09" w:rsidRDefault="00A84829" w:rsidP="00A84829">
      <w:pPr>
        <w:pStyle w:val="BodyText"/>
      </w:pPr>
      <w:r w:rsidRPr="00404D09">
        <w:t>Patient #1</w:t>
      </w:r>
    </w:p>
    <w:tbl>
      <w:tblPr>
        <w:tblW w:w="8352"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7309"/>
      </w:tblGrid>
      <w:tr w:rsidR="00A84829" w:rsidRPr="00B01159" w14:paraId="720F9ACC" w14:textId="77777777" w:rsidTr="000871FD">
        <w:tc>
          <w:tcPr>
            <w:tcW w:w="1043" w:type="dxa"/>
            <w:shd w:val="clear" w:color="auto" w:fill="auto"/>
          </w:tcPr>
          <w:p w14:paraId="6B9A3B0A" w14:textId="77777777" w:rsidR="00A84829" w:rsidRPr="00404D09" w:rsidRDefault="00A84829" w:rsidP="000871FD">
            <w:pPr>
              <w:pStyle w:val="BodyText"/>
            </w:pPr>
            <w:r w:rsidRPr="00404D09">
              <w:t>Översikt</w:t>
            </w:r>
          </w:p>
        </w:tc>
        <w:tc>
          <w:tcPr>
            <w:tcW w:w="7309" w:type="dxa"/>
            <w:shd w:val="clear" w:color="auto" w:fill="auto"/>
          </w:tcPr>
          <w:p w14:paraId="16D7DB95" w14:textId="77777777" w:rsidR="00A84829" w:rsidRPr="00404D09" w:rsidRDefault="00A84829" w:rsidP="000871FD">
            <w:pPr>
              <w:pStyle w:val="BodyText"/>
            </w:pPr>
            <w:r w:rsidRPr="00404D09">
              <w:t>36 årig kvinna (60 kg), trafikolycka, frontalkrocka på en 90 väg</w:t>
            </w:r>
          </w:p>
        </w:tc>
      </w:tr>
      <w:tr w:rsidR="00A84829" w:rsidRPr="00404D09" w14:paraId="7DB579AA" w14:textId="77777777" w:rsidTr="000871FD">
        <w:tc>
          <w:tcPr>
            <w:tcW w:w="1043" w:type="dxa"/>
            <w:shd w:val="clear" w:color="auto" w:fill="auto"/>
          </w:tcPr>
          <w:p w14:paraId="5BB282BD" w14:textId="77777777" w:rsidR="00A84829" w:rsidRPr="00404D09" w:rsidRDefault="00A84829" w:rsidP="000871FD">
            <w:pPr>
              <w:pStyle w:val="BodyText"/>
            </w:pPr>
            <w:r w:rsidRPr="00404D09">
              <w:t>A</w:t>
            </w:r>
          </w:p>
        </w:tc>
        <w:tc>
          <w:tcPr>
            <w:tcW w:w="7309" w:type="dxa"/>
            <w:shd w:val="clear" w:color="auto" w:fill="auto"/>
          </w:tcPr>
          <w:p w14:paraId="6A4E6599" w14:textId="77777777" w:rsidR="00A84829" w:rsidRPr="00404D09" w:rsidRDefault="00A84829" w:rsidP="000871FD">
            <w:pPr>
              <w:pStyle w:val="ListBullet2"/>
            </w:pPr>
            <w:proofErr w:type="spellStart"/>
            <w:r w:rsidRPr="00404D09">
              <w:t>Hematom</w:t>
            </w:r>
            <w:proofErr w:type="spellEnd"/>
            <w:r w:rsidRPr="00404D09">
              <w:t xml:space="preserve"> på pannan</w:t>
            </w:r>
          </w:p>
          <w:p w14:paraId="5C9C8FB9" w14:textId="77777777" w:rsidR="00A84829" w:rsidRPr="00404D09" w:rsidRDefault="00A84829" w:rsidP="000871FD">
            <w:pPr>
              <w:pStyle w:val="ListBullet2"/>
            </w:pPr>
            <w:r w:rsidRPr="00404D09">
              <w:t>Normala andningsljud</w:t>
            </w:r>
          </w:p>
          <w:p w14:paraId="7D4290AF" w14:textId="77777777" w:rsidR="00A84829" w:rsidRPr="00404D09" w:rsidRDefault="00A84829" w:rsidP="000871FD">
            <w:pPr>
              <w:pStyle w:val="ListBullet2"/>
            </w:pPr>
            <w:r w:rsidRPr="00404D09">
              <w:t xml:space="preserve">Munhålan inspekteras </w:t>
            </w:r>
            <w:proofErr w:type="spellStart"/>
            <w:r w:rsidRPr="00404D09">
              <w:t>ua</w:t>
            </w:r>
            <w:proofErr w:type="spellEnd"/>
          </w:p>
        </w:tc>
      </w:tr>
      <w:tr w:rsidR="00A84829" w:rsidRPr="00404D09" w14:paraId="4315A2D7" w14:textId="77777777" w:rsidTr="000871FD">
        <w:tc>
          <w:tcPr>
            <w:tcW w:w="1043" w:type="dxa"/>
            <w:shd w:val="clear" w:color="auto" w:fill="auto"/>
          </w:tcPr>
          <w:p w14:paraId="360964C5" w14:textId="77777777" w:rsidR="00A84829" w:rsidRPr="00404D09" w:rsidRDefault="00A84829" w:rsidP="000871FD">
            <w:pPr>
              <w:pStyle w:val="BodyText"/>
            </w:pPr>
            <w:r w:rsidRPr="00404D09">
              <w:t>B</w:t>
            </w:r>
          </w:p>
        </w:tc>
        <w:tc>
          <w:tcPr>
            <w:tcW w:w="7309" w:type="dxa"/>
            <w:shd w:val="clear" w:color="auto" w:fill="auto"/>
          </w:tcPr>
          <w:p w14:paraId="216BB6B4" w14:textId="77777777" w:rsidR="00A84829" w:rsidRPr="00404D09" w:rsidRDefault="00A84829" w:rsidP="000871FD">
            <w:pPr>
              <w:pStyle w:val="ListBullet2"/>
            </w:pPr>
            <w:proofErr w:type="spellStart"/>
            <w:r w:rsidRPr="00404D09">
              <w:t>Syresaturation</w:t>
            </w:r>
            <w:proofErr w:type="spellEnd"/>
            <w:r w:rsidRPr="00404D09">
              <w:t xml:space="preserve"> 94% med 10 liter syrgas</w:t>
            </w:r>
          </w:p>
          <w:p w14:paraId="3C4CE8C3" w14:textId="77777777" w:rsidR="00A84829" w:rsidRPr="00404D09" w:rsidRDefault="00A84829" w:rsidP="000871FD">
            <w:pPr>
              <w:pStyle w:val="ListBullet2"/>
            </w:pPr>
            <w:r w:rsidRPr="00404D09">
              <w:t>Andningsfrekvens 24</w:t>
            </w:r>
          </w:p>
          <w:p w14:paraId="6D8A64B8" w14:textId="77777777" w:rsidR="00A84829" w:rsidRPr="00404D09" w:rsidRDefault="00A84829" w:rsidP="000871FD">
            <w:pPr>
              <w:pStyle w:val="ListBullet2"/>
            </w:pPr>
            <w:r w:rsidRPr="00404D09">
              <w:t>Nedsatta andningsljud bilateralt</w:t>
            </w:r>
          </w:p>
          <w:p w14:paraId="7146C58D" w14:textId="77777777" w:rsidR="00A84829" w:rsidRPr="00404D09" w:rsidRDefault="00A84829" w:rsidP="000871FD">
            <w:pPr>
              <w:pStyle w:val="ListBullet2"/>
            </w:pPr>
            <w:r w:rsidRPr="00404D09">
              <w:t>Multipla revbensfraktur</w:t>
            </w:r>
          </w:p>
        </w:tc>
      </w:tr>
      <w:tr w:rsidR="00A84829" w:rsidRPr="00404D09" w14:paraId="301527BF" w14:textId="77777777" w:rsidTr="000871FD">
        <w:tc>
          <w:tcPr>
            <w:tcW w:w="1043" w:type="dxa"/>
            <w:shd w:val="clear" w:color="auto" w:fill="auto"/>
          </w:tcPr>
          <w:p w14:paraId="3014EC3F" w14:textId="77777777" w:rsidR="00A84829" w:rsidRPr="00404D09" w:rsidRDefault="00A84829" w:rsidP="000871FD">
            <w:pPr>
              <w:pStyle w:val="BodyText"/>
            </w:pPr>
            <w:r w:rsidRPr="00404D09">
              <w:t>C</w:t>
            </w:r>
          </w:p>
        </w:tc>
        <w:tc>
          <w:tcPr>
            <w:tcW w:w="7309" w:type="dxa"/>
            <w:shd w:val="clear" w:color="auto" w:fill="auto"/>
          </w:tcPr>
          <w:p w14:paraId="2DB7F412" w14:textId="77777777" w:rsidR="00A84829" w:rsidRPr="00404D09" w:rsidRDefault="00A84829" w:rsidP="000871FD">
            <w:pPr>
              <w:pStyle w:val="ListBullet2"/>
            </w:pPr>
            <w:r>
              <w:t>Blodtryck 110/7</w:t>
            </w:r>
            <w:r w:rsidRPr="00404D09">
              <w:t>0</w:t>
            </w:r>
          </w:p>
          <w:p w14:paraId="051B1F73" w14:textId="77777777" w:rsidR="00A84829" w:rsidRPr="00404D09" w:rsidRDefault="00A84829" w:rsidP="000871FD">
            <w:pPr>
              <w:pStyle w:val="ListBullet2"/>
            </w:pPr>
            <w:r w:rsidRPr="00404D09">
              <w:t>Hjärtfrekvens 115</w:t>
            </w:r>
          </w:p>
          <w:p w14:paraId="7C922822" w14:textId="77777777" w:rsidR="00A84829" w:rsidRPr="00404D09" w:rsidRDefault="00A84829" w:rsidP="000871FD">
            <w:pPr>
              <w:pStyle w:val="ListBullet2"/>
            </w:pPr>
            <w:r w:rsidRPr="00404D09">
              <w:t>Regelbunden rytm</w:t>
            </w:r>
          </w:p>
          <w:p w14:paraId="0E1AAABF" w14:textId="77777777" w:rsidR="00A84829" w:rsidRPr="00404D09" w:rsidRDefault="00A84829" w:rsidP="000871FD">
            <w:pPr>
              <w:pStyle w:val="ListBullet2"/>
            </w:pPr>
            <w:r w:rsidRPr="00404D09">
              <w:t>Bäckenringen palperas stabil</w:t>
            </w:r>
          </w:p>
        </w:tc>
      </w:tr>
      <w:tr w:rsidR="00A84829" w:rsidRPr="00B01159" w14:paraId="6C126E06" w14:textId="77777777" w:rsidTr="000871FD">
        <w:trPr>
          <w:trHeight w:val="69"/>
        </w:trPr>
        <w:tc>
          <w:tcPr>
            <w:tcW w:w="1043" w:type="dxa"/>
            <w:shd w:val="clear" w:color="auto" w:fill="auto"/>
          </w:tcPr>
          <w:p w14:paraId="36A2935E" w14:textId="77777777" w:rsidR="00A84829" w:rsidRPr="00404D09" w:rsidRDefault="00A84829" w:rsidP="000871FD">
            <w:pPr>
              <w:pStyle w:val="BodyText"/>
            </w:pPr>
            <w:r w:rsidRPr="00404D09">
              <w:t>D</w:t>
            </w:r>
          </w:p>
        </w:tc>
        <w:tc>
          <w:tcPr>
            <w:tcW w:w="7309" w:type="dxa"/>
            <w:shd w:val="clear" w:color="auto" w:fill="auto"/>
          </w:tcPr>
          <w:p w14:paraId="15FC53D8" w14:textId="77777777" w:rsidR="00A84829" w:rsidRPr="00E9546C" w:rsidRDefault="00A84829" w:rsidP="000871FD">
            <w:pPr>
              <w:pStyle w:val="ListBullet2"/>
            </w:pPr>
            <w:r w:rsidRPr="00E9546C">
              <w:t xml:space="preserve">Pupiller 3 mm </w:t>
            </w:r>
            <w:proofErr w:type="spellStart"/>
            <w:r w:rsidRPr="00E9546C">
              <w:t>liksida</w:t>
            </w:r>
            <w:proofErr w:type="spellEnd"/>
            <w:r w:rsidRPr="00E9546C">
              <w:t>, dålig reaktion för ljus</w:t>
            </w:r>
          </w:p>
          <w:p w14:paraId="0C293F04" w14:textId="77777777" w:rsidR="00A84829" w:rsidRPr="00404D09" w:rsidRDefault="00A84829" w:rsidP="000871FD">
            <w:pPr>
              <w:pStyle w:val="ListBullet2"/>
            </w:pPr>
            <w:r w:rsidRPr="00404D09">
              <w:t>Obegripliga ljud vid smärtstimulering</w:t>
            </w:r>
          </w:p>
          <w:p w14:paraId="2563431D" w14:textId="77777777" w:rsidR="00A84829" w:rsidRPr="00E9546C" w:rsidRDefault="00A84829" w:rsidP="000871FD">
            <w:pPr>
              <w:pStyle w:val="ListBullet2"/>
            </w:pPr>
            <w:r w:rsidRPr="00E9546C">
              <w:t>Undandrar alla fyra extremiteter för smärta</w:t>
            </w:r>
          </w:p>
        </w:tc>
      </w:tr>
      <w:tr w:rsidR="00A84829" w:rsidRPr="00404D09" w14:paraId="74317055" w14:textId="77777777" w:rsidTr="000871FD">
        <w:tc>
          <w:tcPr>
            <w:tcW w:w="1043" w:type="dxa"/>
            <w:shd w:val="clear" w:color="auto" w:fill="auto"/>
          </w:tcPr>
          <w:p w14:paraId="1A13C8C1" w14:textId="77777777" w:rsidR="00A84829" w:rsidRPr="00404D09" w:rsidRDefault="00A84829" w:rsidP="000871FD">
            <w:pPr>
              <w:pStyle w:val="BodyText"/>
            </w:pPr>
            <w:r w:rsidRPr="00404D09">
              <w:t>E</w:t>
            </w:r>
          </w:p>
        </w:tc>
        <w:tc>
          <w:tcPr>
            <w:tcW w:w="7309" w:type="dxa"/>
            <w:shd w:val="clear" w:color="auto" w:fill="auto"/>
          </w:tcPr>
          <w:p w14:paraId="04094F3C" w14:textId="77777777" w:rsidR="00A84829" w:rsidRPr="00404D09" w:rsidRDefault="00A84829" w:rsidP="000871FD">
            <w:pPr>
              <w:pStyle w:val="ListBullet2"/>
            </w:pPr>
            <w:r w:rsidRPr="00404D09">
              <w:t>35,9</w:t>
            </w:r>
            <w:r>
              <w:t>°</w:t>
            </w:r>
            <w:r w:rsidRPr="00404D09">
              <w:t>C</w:t>
            </w:r>
          </w:p>
        </w:tc>
      </w:tr>
    </w:tbl>
    <w:p w14:paraId="27AF6E48" w14:textId="77777777" w:rsidR="00A84829" w:rsidRPr="00404D09" w:rsidRDefault="00A84829" w:rsidP="00A84829">
      <w:pPr>
        <w:pStyle w:val="Body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A84829" w:rsidRPr="00404D09" w14:paraId="2DE995F3" w14:textId="77777777" w:rsidTr="000871FD">
        <w:tc>
          <w:tcPr>
            <w:tcW w:w="2268" w:type="dxa"/>
          </w:tcPr>
          <w:p w14:paraId="10268E4F" w14:textId="77777777" w:rsidR="00A84829" w:rsidRPr="00404D09" w:rsidRDefault="00A84829" w:rsidP="000871FD">
            <w:pPr>
              <w:pStyle w:val="BodyText"/>
              <w:rPr>
                <w:caps/>
              </w:rPr>
            </w:pPr>
            <w:r w:rsidRPr="00404D09">
              <w:rPr>
                <w:caps/>
              </w:rPr>
              <w:t>När</w:t>
            </w:r>
          </w:p>
        </w:tc>
        <w:tc>
          <w:tcPr>
            <w:tcW w:w="4157" w:type="dxa"/>
            <w:shd w:val="clear" w:color="auto" w:fill="auto"/>
          </w:tcPr>
          <w:p w14:paraId="322E317C" w14:textId="77777777" w:rsidR="00A84829" w:rsidRPr="00404D09" w:rsidRDefault="00A84829" w:rsidP="000871FD">
            <w:pPr>
              <w:pStyle w:val="BodyText"/>
              <w:rPr>
                <w:caps/>
              </w:rPr>
            </w:pPr>
            <w:r w:rsidRPr="00404D09">
              <w:rPr>
                <w:caps/>
              </w:rPr>
              <w:t>läkemedel</w:t>
            </w:r>
          </w:p>
        </w:tc>
        <w:tc>
          <w:tcPr>
            <w:tcW w:w="3225" w:type="dxa"/>
            <w:shd w:val="clear" w:color="auto" w:fill="auto"/>
          </w:tcPr>
          <w:p w14:paraId="312D3225" w14:textId="77777777" w:rsidR="00A84829" w:rsidRPr="00404D09" w:rsidRDefault="00A84829" w:rsidP="000871FD">
            <w:pPr>
              <w:pStyle w:val="BodyText"/>
              <w:rPr>
                <w:caps/>
              </w:rPr>
            </w:pPr>
            <w:r w:rsidRPr="00404D09">
              <w:rPr>
                <w:caps/>
              </w:rPr>
              <w:t>Dos</w:t>
            </w:r>
          </w:p>
        </w:tc>
      </w:tr>
      <w:tr w:rsidR="00A84829" w:rsidRPr="00404D09" w14:paraId="2F98E023" w14:textId="77777777" w:rsidTr="000871FD">
        <w:tc>
          <w:tcPr>
            <w:tcW w:w="2268" w:type="dxa"/>
          </w:tcPr>
          <w:p w14:paraId="752A6351" w14:textId="77777777" w:rsidR="00A84829" w:rsidRPr="00404D09" w:rsidRDefault="00A84829" w:rsidP="000871FD">
            <w:pPr>
              <w:pStyle w:val="BodyText"/>
            </w:pPr>
            <w:r w:rsidRPr="00404D09">
              <w:t>Premedicinering</w:t>
            </w:r>
          </w:p>
        </w:tc>
        <w:tc>
          <w:tcPr>
            <w:tcW w:w="4157" w:type="dxa"/>
            <w:shd w:val="clear" w:color="auto" w:fill="auto"/>
          </w:tcPr>
          <w:p w14:paraId="763104AC" w14:textId="3EFC68FF" w:rsidR="00A84829" w:rsidRPr="00404D09" w:rsidRDefault="00A84829" w:rsidP="000871FD">
            <w:pPr>
              <w:pStyle w:val="BodyText2"/>
            </w:pPr>
          </w:p>
        </w:tc>
        <w:tc>
          <w:tcPr>
            <w:tcW w:w="3225" w:type="dxa"/>
            <w:shd w:val="clear" w:color="auto" w:fill="auto"/>
          </w:tcPr>
          <w:p w14:paraId="518D2A34" w14:textId="6368388A" w:rsidR="00A84829" w:rsidRPr="00404D09" w:rsidRDefault="00A84829" w:rsidP="000871FD">
            <w:pPr>
              <w:pStyle w:val="BodyText2"/>
            </w:pPr>
          </w:p>
        </w:tc>
      </w:tr>
      <w:tr w:rsidR="00A84829" w:rsidRPr="00404D09" w14:paraId="7693E1E4" w14:textId="77777777" w:rsidTr="000871FD">
        <w:tc>
          <w:tcPr>
            <w:tcW w:w="2268" w:type="dxa"/>
          </w:tcPr>
          <w:p w14:paraId="16DB70FD" w14:textId="77777777" w:rsidR="00A84829" w:rsidRPr="00404D09" w:rsidRDefault="00A84829" w:rsidP="000871FD">
            <w:pPr>
              <w:pStyle w:val="BodyText"/>
            </w:pPr>
            <w:proofErr w:type="spellStart"/>
            <w:r w:rsidRPr="00404D09">
              <w:t>Sedering</w:t>
            </w:r>
            <w:proofErr w:type="spellEnd"/>
          </w:p>
        </w:tc>
        <w:tc>
          <w:tcPr>
            <w:tcW w:w="4157" w:type="dxa"/>
            <w:shd w:val="clear" w:color="auto" w:fill="auto"/>
          </w:tcPr>
          <w:p w14:paraId="7B8A5E51" w14:textId="7454C883" w:rsidR="00A84829" w:rsidRPr="00404D09" w:rsidRDefault="00A84829" w:rsidP="000871FD">
            <w:pPr>
              <w:pStyle w:val="BodyText2"/>
            </w:pPr>
          </w:p>
        </w:tc>
        <w:tc>
          <w:tcPr>
            <w:tcW w:w="3225" w:type="dxa"/>
            <w:shd w:val="clear" w:color="auto" w:fill="auto"/>
          </w:tcPr>
          <w:p w14:paraId="0651436A" w14:textId="304DE4D8" w:rsidR="00A84829" w:rsidRPr="00404D09" w:rsidRDefault="00A84829" w:rsidP="000871FD">
            <w:pPr>
              <w:pStyle w:val="BodyText2"/>
            </w:pPr>
          </w:p>
        </w:tc>
      </w:tr>
      <w:tr w:rsidR="00A84829" w:rsidRPr="00404D09" w14:paraId="38827D9A" w14:textId="77777777" w:rsidTr="000871FD">
        <w:tc>
          <w:tcPr>
            <w:tcW w:w="2268" w:type="dxa"/>
          </w:tcPr>
          <w:p w14:paraId="224DE45C" w14:textId="77777777" w:rsidR="00A84829" w:rsidRPr="00404D09" w:rsidRDefault="00A84829" w:rsidP="000871FD">
            <w:pPr>
              <w:pStyle w:val="BodyText"/>
            </w:pPr>
            <w:r w:rsidRPr="00404D09">
              <w:t>Paralys</w:t>
            </w:r>
          </w:p>
        </w:tc>
        <w:tc>
          <w:tcPr>
            <w:tcW w:w="4157" w:type="dxa"/>
            <w:shd w:val="clear" w:color="auto" w:fill="auto"/>
          </w:tcPr>
          <w:p w14:paraId="213E7311" w14:textId="739D4D89" w:rsidR="00A84829" w:rsidRPr="00404D09" w:rsidRDefault="00A84829" w:rsidP="000871FD">
            <w:pPr>
              <w:pStyle w:val="BodyText2"/>
            </w:pPr>
          </w:p>
        </w:tc>
        <w:tc>
          <w:tcPr>
            <w:tcW w:w="3225" w:type="dxa"/>
            <w:shd w:val="clear" w:color="auto" w:fill="auto"/>
          </w:tcPr>
          <w:p w14:paraId="73D11E40" w14:textId="3750FCB9" w:rsidR="00A84829" w:rsidRPr="00404D09" w:rsidRDefault="00A84829" w:rsidP="000871FD">
            <w:pPr>
              <w:pStyle w:val="BodyText2"/>
            </w:pPr>
          </w:p>
        </w:tc>
      </w:tr>
    </w:tbl>
    <w:p w14:paraId="01195CA2" w14:textId="77777777" w:rsidR="00A84829" w:rsidRPr="00404D09" w:rsidRDefault="00A84829" w:rsidP="00A84829">
      <w:pPr>
        <w:pStyle w:val="BodyText"/>
      </w:pPr>
    </w:p>
    <w:p w14:paraId="4503649B" w14:textId="77777777" w:rsidR="00A84829" w:rsidRPr="00404D09" w:rsidRDefault="00A84829" w:rsidP="00A84829">
      <w:pPr>
        <w:pStyle w:val="BodyText"/>
      </w:pPr>
      <w:r w:rsidRPr="00404D09">
        <w:br w:type="page"/>
      </w:r>
      <w:r w:rsidRPr="00404D09">
        <w:lastRenderedPageBreak/>
        <w:t>Patient #2</w:t>
      </w:r>
    </w:p>
    <w:tbl>
      <w:tblPr>
        <w:tblW w:w="8352"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7309"/>
      </w:tblGrid>
      <w:tr w:rsidR="00A84829" w:rsidRPr="00B01159" w14:paraId="544872CA" w14:textId="77777777" w:rsidTr="000871FD">
        <w:tc>
          <w:tcPr>
            <w:tcW w:w="1043" w:type="dxa"/>
            <w:shd w:val="clear" w:color="auto" w:fill="auto"/>
          </w:tcPr>
          <w:p w14:paraId="2E37592A" w14:textId="77777777" w:rsidR="00A84829" w:rsidRPr="00404D09" w:rsidRDefault="00A84829" w:rsidP="000871FD">
            <w:pPr>
              <w:pStyle w:val="BodyText"/>
            </w:pPr>
            <w:r w:rsidRPr="00404D09">
              <w:t>Översikt</w:t>
            </w:r>
          </w:p>
        </w:tc>
        <w:tc>
          <w:tcPr>
            <w:tcW w:w="7309" w:type="dxa"/>
            <w:shd w:val="clear" w:color="auto" w:fill="auto"/>
          </w:tcPr>
          <w:p w14:paraId="1C6470CF" w14:textId="77777777" w:rsidR="00A84829" w:rsidRPr="00404D09" w:rsidRDefault="00A84829" w:rsidP="000871FD">
            <w:pPr>
              <w:pStyle w:val="BodyText"/>
            </w:pPr>
            <w:r w:rsidRPr="00404D09">
              <w:t>80 årig man (85 kg), hittat medvetslös i hemmet</w:t>
            </w:r>
          </w:p>
        </w:tc>
      </w:tr>
      <w:tr w:rsidR="00A84829" w:rsidRPr="00404D09" w14:paraId="51C73189" w14:textId="77777777" w:rsidTr="000871FD">
        <w:tc>
          <w:tcPr>
            <w:tcW w:w="1043" w:type="dxa"/>
            <w:shd w:val="clear" w:color="auto" w:fill="auto"/>
          </w:tcPr>
          <w:p w14:paraId="7A68950F" w14:textId="77777777" w:rsidR="00A84829" w:rsidRPr="00404D09" w:rsidRDefault="00A84829" w:rsidP="000871FD">
            <w:pPr>
              <w:pStyle w:val="BodyText"/>
            </w:pPr>
            <w:r w:rsidRPr="00404D09">
              <w:t>A</w:t>
            </w:r>
          </w:p>
        </w:tc>
        <w:tc>
          <w:tcPr>
            <w:tcW w:w="7309" w:type="dxa"/>
            <w:shd w:val="clear" w:color="auto" w:fill="auto"/>
          </w:tcPr>
          <w:p w14:paraId="192B4CF3" w14:textId="77777777" w:rsidR="00A84829" w:rsidRPr="00E9546C" w:rsidRDefault="00A84829" w:rsidP="000871FD">
            <w:pPr>
              <w:pStyle w:val="ListBullet2"/>
            </w:pPr>
            <w:r w:rsidRPr="00E9546C">
              <w:t>Inget tecken på trauma till huvudet, halsen eller nacken</w:t>
            </w:r>
          </w:p>
          <w:p w14:paraId="2D33BA5B" w14:textId="77777777" w:rsidR="00A84829" w:rsidRPr="00404D09" w:rsidRDefault="00A84829" w:rsidP="000871FD">
            <w:pPr>
              <w:pStyle w:val="ListBullet2"/>
            </w:pPr>
            <w:r w:rsidRPr="00404D09">
              <w:t>Normala andningsljud</w:t>
            </w:r>
          </w:p>
          <w:p w14:paraId="3480F1C0" w14:textId="77777777" w:rsidR="00A84829" w:rsidRPr="00404D09" w:rsidRDefault="00A84829" w:rsidP="000871FD">
            <w:pPr>
              <w:pStyle w:val="ListBullet2"/>
            </w:pPr>
            <w:r w:rsidRPr="00404D09">
              <w:t xml:space="preserve">Munhålan inspekteras </w:t>
            </w:r>
            <w:proofErr w:type="spellStart"/>
            <w:r w:rsidRPr="00404D09">
              <w:t>ua</w:t>
            </w:r>
            <w:proofErr w:type="spellEnd"/>
          </w:p>
        </w:tc>
      </w:tr>
      <w:tr w:rsidR="00A84829" w:rsidRPr="00404D09" w14:paraId="364D9D30" w14:textId="77777777" w:rsidTr="000871FD">
        <w:tc>
          <w:tcPr>
            <w:tcW w:w="1043" w:type="dxa"/>
            <w:shd w:val="clear" w:color="auto" w:fill="auto"/>
          </w:tcPr>
          <w:p w14:paraId="61C425FD" w14:textId="77777777" w:rsidR="00A84829" w:rsidRPr="00404D09" w:rsidRDefault="00A84829" w:rsidP="000871FD">
            <w:pPr>
              <w:pStyle w:val="BodyText"/>
            </w:pPr>
            <w:r w:rsidRPr="00404D09">
              <w:t>B</w:t>
            </w:r>
          </w:p>
        </w:tc>
        <w:tc>
          <w:tcPr>
            <w:tcW w:w="7309" w:type="dxa"/>
            <w:shd w:val="clear" w:color="auto" w:fill="auto"/>
          </w:tcPr>
          <w:p w14:paraId="3CF25737" w14:textId="77777777" w:rsidR="00A84829" w:rsidRPr="00404D09" w:rsidRDefault="00A84829" w:rsidP="000871FD">
            <w:pPr>
              <w:pStyle w:val="ListBullet2"/>
            </w:pPr>
            <w:proofErr w:type="spellStart"/>
            <w:r w:rsidRPr="00404D09">
              <w:t>Syresaturation</w:t>
            </w:r>
            <w:proofErr w:type="spellEnd"/>
            <w:r w:rsidRPr="00404D09">
              <w:t xml:space="preserve"> 96% med 10 liter syrgas via mask</w:t>
            </w:r>
          </w:p>
          <w:p w14:paraId="3808BFEF" w14:textId="77777777" w:rsidR="00A84829" w:rsidRPr="00404D09" w:rsidRDefault="00A84829" w:rsidP="000871FD">
            <w:pPr>
              <w:pStyle w:val="ListBullet2"/>
            </w:pPr>
            <w:r w:rsidRPr="00404D09">
              <w:t>Andningsfrekvens 22</w:t>
            </w:r>
          </w:p>
          <w:p w14:paraId="42B7FD54" w14:textId="77777777" w:rsidR="00A84829" w:rsidRPr="00404D09" w:rsidRDefault="00A84829" w:rsidP="000871FD">
            <w:pPr>
              <w:pStyle w:val="ListBullet2"/>
            </w:pPr>
            <w:r w:rsidRPr="00404D09">
              <w:t>Normala liksidiga andningsljud</w:t>
            </w:r>
          </w:p>
          <w:p w14:paraId="277E60A0" w14:textId="77777777" w:rsidR="00A84829" w:rsidRPr="00404D09" w:rsidRDefault="00A84829" w:rsidP="000871FD">
            <w:pPr>
              <w:pStyle w:val="ListBullet2"/>
            </w:pPr>
            <w:r w:rsidRPr="00404D09">
              <w:t xml:space="preserve">Undersökning av bröstkorgen </w:t>
            </w:r>
            <w:proofErr w:type="spellStart"/>
            <w:r w:rsidRPr="00404D09">
              <w:t>ua</w:t>
            </w:r>
            <w:proofErr w:type="spellEnd"/>
          </w:p>
        </w:tc>
      </w:tr>
      <w:tr w:rsidR="00A84829" w:rsidRPr="00B01159" w14:paraId="42E7811D" w14:textId="77777777" w:rsidTr="000871FD">
        <w:tc>
          <w:tcPr>
            <w:tcW w:w="1043" w:type="dxa"/>
            <w:shd w:val="clear" w:color="auto" w:fill="auto"/>
          </w:tcPr>
          <w:p w14:paraId="5A9403B7" w14:textId="77777777" w:rsidR="00A84829" w:rsidRPr="00404D09" w:rsidRDefault="00A84829" w:rsidP="000871FD">
            <w:pPr>
              <w:pStyle w:val="BodyText"/>
            </w:pPr>
            <w:r w:rsidRPr="00404D09">
              <w:t>C</w:t>
            </w:r>
          </w:p>
        </w:tc>
        <w:tc>
          <w:tcPr>
            <w:tcW w:w="7309" w:type="dxa"/>
            <w:shd w:val="clear" w:color="auto" w:fill="auto"/>
          </w:tcPr>
          <w:p w14:paraId="7B5F760B" w14:textId="77777777" w:rsidR="00A84829" w:rsidRPr="00404D09" w:rsidRDefault="00A84829" w:rsidP="000871FD">
            <w:pPr>
              <w:pStyle w:val="ListBullet2"/>
            </w:pPr>
            <w:r w:rsidRPr="00404D09">
              <w:t>Blodtryck 190/110</w:t>
            </w:r>
          </w:p>
          <w:p w14:paraId="184079C9" w14:textId="77777777" w:rsidR="00A84829" w:rsidRPr="00404D09" w:rsidRDefault="00A84829" w:rsidP="000871FD">
            <w:pPr>
              <w:pStyle w:val="ListBullet2"/>
            </w:pPr>
            <w:r w:rsidRPr="00404D09">
              <w:t>Hjärtfrekvens 55</w:t>
            </w:r>
          </w:p>
          <w:p w14:paraId="7C8CDC2C" w14:textId="77777777" w:rsidR="00A84829" w:rsidRPr="00E9546C" w:rsidRDefault="00A84829" w:rsidP="000871FD">
            <w:pPr>
              <w:pStyle w:val="ListBullet2"/>
            </w:pPr>
            <w:r w:rsidRPr="00E9546C">
              <w:t>Smala QRS komplex, regelbunden rytm</w:t>
            </w:r>
          </w:p>
        </w:tc>
      </w:tr>
      <w:tr w:rsidR="00A84829" w:rsidRPr="00B01159" w14:paraId="016283AE" w14:textId="77777777" w:rsidTr="000871FD">
        <w:tc>
          <w:tcPr>
            <w:tcW w:w="1043" w:type="dxa"/>
            <w:shd w:val="clear" w:color="auto" w:fill="auto"/>
          </w:tcPr>
          <w:p w14:paraId="46511C90" w14:textId="77777777" w:rsidR="00A84829" w:rsidRPr="00404D09" w:rsidRDefault="00A84829" w:rsidP="000871FD">
            <w:pPr>
              <w:pStyle w:val="BodyText"/>
            </w:pPr>
            <w:r w:rsidRPr="00404D09">
              <w:t>D</w:t>
            </w:r>
          </w:p>
        </w:tc>
        <w:tc>
          <w:tcPr>
            <w:tcW w:w="7309" w:type="dxa"/>
            <w:shd w:val="clear" w:color="auto" w:fill="auto"/>
          </w:tcPr>
          <w:p w14:paraId="30C190C9" w14:textId="77777777" w:rsidR="00A84829" w:rsidRPr="00E9546C" w:rsidRDefault="00A84829" w:rsidP="000871FD">
            <w:pPr>
              <w:pStyle w:val="ListBullet2"/>
            </w:pPr>
            <w:r w:rsidRPr="00E9546C">
              <w:t>Hö pupill 6 mm, ingen reaktion för ljus</w:t>
            </w:r>
          </w:p>
          <w:p w14:paraId="0CDC4C02" w14:textId="77777777" w:rsidR="00A84829" w:rsidRPr="00E9546C" w:rsidRDefault="00A84829" w:rsidP="000871FD">
            <w:pPr>
              <w:pStyle w:val="ListBullet2"/>
            </w:pPr>
            <w:proofErr w:type="spellStart"/>
            <w:r w:rsidRPr="00E9546C">
              <w:t>Vä</w:t>
            </w:r>
            <w:proofErr w:type="spellEnd"/>
            <w:r w:rsidRPr="00E9546C">
              <w:t xml:space="preserve"> pupill 3 mm, reagerar för ljus</w:t>
            </w:r>
          </w:p>
          <w:p w14:paraId="7A5CAC29" w14:textId="77777777" w:rsidR="00A84829" w:rsidRPr="00404D09" w:rsidRDefault="00A84829" w:rsidP="000871FD">
            <w:pPr>
              <w:pStyle w:val="ListBullet2"/>
            </w:pPr>
            <w:r w:rsidRPr="00404D09">
              <w:t>Reagerar ej muntligt vid smärtstimulering</w:t>
            </w:r>
          </w:p>
          <w:p w14:paraId="50458D04" w14:textId="77777777" w:rsidR="00A84829" w:rsidRPr="00E9546C" w:rsidRDefault="00A84829" w:rsidP="000871FD">
            <w:pPr>
              <w:pStyle w:val="ListBullet2"/>
            </w:pPr>
            <w:r w:rsidRPr="00E9546C">
              <w:t>Hö arm + ben undandrar för smärtstimulering</w:t>
            </w:r>
          </w:p>
          <w:p w14:paraId="173FB07E" w14:textId="77777777" w:rsidR="00A84829" w:rsidRPr="00E9546C" w:rsidRDefault="00A84829" w:rsidP="000871FD">
            <w:pPr>
              <w:pStyle w:val="ListBullet2"/>
            </w:pPr>
            <w:proofErr w:type="spellStart"/>
            <w:r w:rsidRPr="00E9546C">
              <w:t>Vä</w:t>
            </w:r>
            <w:proofErr w:type="spellEnd"/>
            <w:r w:rsidRPr="00E9546C">
              <w:t xml:space="preserve"> arm + ben reagerar ej för smärtstimulering</w:t>
            </w:r>
          </w:p>
        </w:tc>
      </w:tr>
      <w:tr w:rsidR="00A84829" w:rsidRPr="00404D09" w14:paraId="23E5F96A" w14:textId="77777777" w:rsidTr="000871FD">
        <w:tc>
          <w:tcPr>
            <w:tcW w:w="1043" w:type="dxa"/>
            <w:shd w:val="clear" w:color="auto" w:fill="auto"/>
          </w:tcPr>
          <w:p w14:paraId="3B625CA3" w14:textId="77777777" w:rsidR="00A84829" w:rsidRPr="00404D09" w:rsidRDefault="00A84829" w:rsidP="000871FD">
            <w:pPr>
              <w:pStyle w:val="BodyText"/>
            </w:pPr>
            <w:r w:rsidRPr="00404D09">
              <w:t>E</w:t>
            </w:r>
          </w:p>
        </w:tc>
        <w:tc>
          <w:tcPr>
            <w:tcW w:w="7309" w:type="dxa"/>
            <w:shd w:val="clear" w:color="auto" w:fill="auto"/>
          </w:tcPr>
          <w:p w14:paraId="4788BC6C" w14:textId="77777777" w:rsidR="00A84829" w:rsidRPr="00404D09" w:rsidRDefault="00A84829" w:rsidP="000871FD">
            <w:pPr>
              <w:pStyle w:val="ListBullet2"/>
            </w:pPr>
            <w:r w:rsidRPr="00404D09">
              <w:t>Normal ytlig kroppsundersökning</w:t>
            </w:r>
          </w:p>
          <w:p w14:paraId="63B14D0E" w14:textId="77777777" w:rsidR="00A84829" w:rsidRPr="00404D09" w:rsidRDefault="00A84829" w:rsidP="000871FD">
            <w:pPr>
              <w:pStyle w:val="ListBullet2"/>
            </w:pPr>
            <w:r>
              <w:t>37,6°</w:t>
            </w:r>
            <w:r w:rsidRPr="00404D09">
              <w:t>C</w:t>
            </w:r>
          </w:p>
        </w:tc>
      </w:tr>
    </w:tbl>
    <w:p w14:paraId="489E1D7E" w14:textId="77777777" w:rsidR="00A84829" w:rsidRPr="00404D09" w:rsidRDefault="00A84829" w:rsidP="00A84829">
      <w:pPr>
        <w:pStyle w:val="Body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A84829" w:rsidRPr="00404D09" w14:paraId="62767693" w14:textId="77777777" w:rsidTr="000871FD">
        <w:tc>
          <w:tcPr>
            <w:tcW w:w="2268" w:type="dxa"/>
          </w:tcPr>
          <w:p w14:paraId="74DE3746" w14:textId="77777777" w:rsidR="00A84829" w:rsidRPr="00404D09" w:rsidRDefault="00A84829" w:rsidP="000871FD">
            <w:pPr>
              <w:pStyle w:val="BodyText"/>
              <w:rPr>
                <w:caps/>
              </w:rPr>
            </w:pPr>
            <w:r w:rsidRPr="00404D09">
              <w:rPr>
                <w:caps/>
              </w:rPr>
              <w:t>När</w:t>
            </w:r>
          </w:p>
        </w:tc>
        <w:tc>
          <w:tcPr>
            <w:tcW w:w="4157" w:type="dxa"/>
            <w:shd w:val="clear" w:color="auto" w:fill="auto"/>
          </w:tcPr>
          <w:p w14:paraId="0BFB63BB" w14:textId="77777777" w:rsidR="00A84829" w:rsidRPr="00404D09" w:rsidRDefault="00A84829" w:rsidP="000871FD">
            <w:pPr>
              <w:pStyle w:val="BodyText"/>
              <w:rPr>
                <w:caps/>
              </w:rPr>
            </w:pPr>
            <w:r w:rsidRPr="00404D09">
              <w:rPr>
                <w:caps/>
              </w:rPr>
              <w:t>läkemedel</w:t>
            </w:r>
          </w:p>
        </w:tc>
        <w:tc>
          <w:tcPr>
            <w:tcW w:w="3225" w:type="dxa"/>
            <w:shd w:val="clear" w:color="auto" w:fill="auto"/>
          </w:tcPr>
          <w:p w14:paraId="462DB49B" w14:textId="77777777" w:rsidR="00A84829" w:rsidRPr="00404D09" w:rsidRDefault="00A84829" w:rsidP="000871FD">
            <w:pPr>
              <w:pStyle w:val="BodyText"/>
              <w:rPr>
                <w:caps/>
              </w:rPr>
            </w:pPr>
            <w:r w:rsidRPr="00404D09">
              <w:rPr>
                <w:caps/>
              </w:rPr>
              <w:t>Dos</w:t>
            </w:r>
          </w:p>
        </w:tc>
      </w:tr>
      <w:tr w:rsidR="00A84829" w:rsidRPr="00404D09" w14:paraId="14544A9B" w14:textId="77777777" w:rsidTr="000871FD">
        <w:tc>
          <w:tcPr>
            <w:tcW w:w="2268" w:type="dxa"/>
          </w:tcPr>
          <w:p w14:paraId="75AFBE30" w14:textId="77777777" w:rsidR="00A84829" w:rsidRPr="00404D09" w:rsidRDefault="00A84829" w:rsidP="000871FD">
            <w:pPr>
              <w:pStyle w:val="BodyText"/>
            </w:pPr>
            <w:r w:rsidRPr="00404D09">
              <w:t>Premedicinering</w:t>
            </w:r>
          </w:p>
        </w:tc>
        <w:tc>
          <w:tcPr>
            <w:tcW w:w="4157" w:type="dxa"/>
            <w:shd w:val="clear" w:color="auto" w:fill="auto"/>
          </w:tcPr>
          <w:p w14:paraId="5A6AB015" w14:textId="38FC1F46" w:rsidR="00A84829" w:rsidRPr="00404D09" w:rsidRDefault="00A84829" w:rsidP="000871FD">
            <w:pPr>
              <w:pStyle w:val="BodyText2"/>
            </w:pPr>
          </w:p>
        </w:tc>
        <w:tc>
          <w:tcPr>
            <w:tcW w:w="3225" w:type="dxa"/>
            <w:shd w:val="clear" w:color="auto" w:fill="auto"/>
          </w:tcPr>
          <w:p w14:paraId="49F2050C" w14:textId="44EC4BD5" w:rsidR="0008130C" w:rsidRPr="00404D09" w:rsidRDefault="0008130C" w:rsidP="0008130C">
            <w:pPr>
              <w:pStyle w:val="BodyText2"/>
            </w:pPr>
          </w:p>
          <w:p w14:paraId="64B87B05" w14:textId="3B4880A5" w:rsidR="00A84829" w:rsidRPr="00404D09" w:rsidRDefault="00A84829" w:rsidP="000871FD">
            <w:pPr>
              <w:pStyle w:val="BodyText2"/>
            </w:pPr>
          </w:p>
        </w:tc>
      </w:tr>
      <w:tr w:rsidR="00A84829" w:rsidRPr="00404D09" w14:paraId="77B522E9" w14:textId="77777777" w:rsidTr="000871FD">
        <w:tc>
          <w:tcPr>
            <w:tcW w:w="2268" w:type="dxa"/>
          </w:tcPr>
          <w:p w14:paraId="00BEE358" w14:textId="77777777" w:rsidR="00A84829" w:rsidRPr="00404D09" w:rsidRDefault="00A84829" w:rsidP="000871FD">
            <w:pPr>
              <w:pStyle w:val="BodyText"/>
            </w:pPr>
            <w:proofErr w:type="spellStart"/>
            <w:r w:rsidRPr="00404D09">
              <w:t>Sedering</w:t>
            </w:r>
            <w:proofErr w:type="spellEnd"/>
          </w:p>
        </w:tc>
        <w:tc>
          <w:tcPr>
            <w:tcW w:w="4157" w:type="dxa"/>
            <w:shd w:val="clear" w:color="auto" w:fill="auto"/>
          </w:tcPr>
          <w:p w14:paraId="362461F0" w14:textId="382610E2" w:rsidR="00A84829" w:rsidRPr="00404D09" w:rsidRDefault="00A84829" w:rsidP="000871FD">
            <w:pPr>
              <w:pStyle w:val="BodyText2"/>
            </w:pPr>
          </w:p>
        </w:tc>
        <w:tc>
          <w:tcPr>
            <w:tcW w:w="3225" w:type="dxa"/>
            <w:shd w:val="clear" w:color="auto" w:fill="auto"/>
          </w:tcPr>
          <w:p w14:paraId="2CCE0C28" w14:textId="27627429" w:rsidR="00A84829" w:rsidRPr="00404D09" w:rsidRDefault="00A84829" w:rsidP="000871FD">
            <w:pPr>
              <w:pStyle w:val="BodyText2"/>
            </w:pPr>
          </w:p>
        </w:tc>
      </w:tr>
      <w:tr w:rsidR="00A84829" w:rsidRPr="00404D09" w14:paraId="4C9B8E0B" w14:textId="77777777" w:rsidTr="000871FD">
        <w:tc>
          <w:tcPr>
            <w:tcW w:w="2268" w:type="dxa"/>
          </w:tcPr>
          <w:p w14:paraId="7B093050" w14:textId="77777777" w:rsidR="00A84829" w:rsidRPr="00404D09" w:rsidRDefault="00A84829" w:rsidP="000871FD">
            <w:pPr>
              <w:pStyle w:val="BodyText"/>
            </w:pPr>
            <w:r w:rsidRPr="00404D09">
              <w:t>Paralys</w:t>
            </w:r>
          </w:p>
        </w:tc>
        <w:tc>
          <w:tcPr>
            <w:tcW w:w="4157" w:type="dxa"/>
            <w:shd w:val="clear" w:color="auto" w:fill="auto"/>
          </w:tcPr>
          <w:p w14:paraId="2A8F6E04" w14:textId="6461EFD7" w:rsidR="00A84829" w:rsidRPr="00404D09" w:rsidRDefault="00A84829" w:rsidP="000871FD">
            <w:pPr>
              <w:pStyle w:val="BodyText2"/>
            </w:pPr>
          </w:p>
        </w:tc>
        <w:tc>
          <w:tcPr>
            <w:tcW w:w="3225" w:type="dxa"/>
            <w:shd w:val="clear" w:color="auto" w:fill="auto"/>
          </w:tcPr>
          <w:p w14:paraId="5B7C5A28" w14:textId="1C3B0611" w:rsidR="00A84829" w:rsidRPr="00404D09" w:rsidRDefault="00A84829" w:rsidP="000871FD">
            <w:pPr>
              <w:pStyle w:val="BodyText2"/>
            </w:pPr>
          </w:p>
        </w:tc>
      </w:tr>
    </w:tbl>
    <w:p w14:paraId="06A509DA" w14:textId="77777777" w:rsidR="00A84829" w:rsidRPr="00404D09" w:rsidRDefault="00A84829" w:rsidP="00A84829">
      <w:pPr>
        <w:pStyle w:val="BodyText"/>
      </w:pPr>
    </w:p>
    <w:p w14:paraId="0477991C" w14:textId="77777777" w:rsidR="00A84829" w:rsidRPr="00404D09" w:rsidRDefault="00A84829" w:rsidP="00A84829">
      <w:pPr>
        <w:pStyle w:val="BodyText"/>
      </w:pPr>
      <w:r w:rsidRPr="00404D09">
        <w:br w:type="page"/>
      </w:r>
      <w:r w:rsidRPr="00404D09">
        <w:lastRenderedPageBreak/>
        <w:t>Patient #3</w:t>
      </w:r>
    </w:p>
    <w:tbl>
      <w:tblPr>
        <w:tblW w:w="9214"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8171"/>
      </w:tblGrid>
      <w:tr w:rsidR="00A84829" w:rsidRPr="00B01159" w14:paraId="0A1DA160" w14:textId="77777777" w:rsidTr="000871FD">
        <w:tc>
          <w:tcPr>
            <w:tcW w:w="1043" w:type="dxa"/>
            <w:shd w:val="clear" w:color="auto" w:fill="auto"/>
          </w:tcPr>
          <w:p w14:paraId="7B398163" w14:textId="77777777" w:rsidR="00A84829" w:rsidRPr="00404D09" w:rsidRDefault="00A84829" w:rsidP="000871FD">
            <w:pPr>
              <w:pStyle w:val="BodyText"/>
            </w:pPr>
            <w:r w:rsidRPr="00404D09">
              <w:t>Översikt</w:t>
            </w:r>
          </w:p>
        </w:tc>
        <w:tc>
          <w:tcPr>
            <w:tcW w:w="8171" w:type="dxa"/>
            <w:shd w:val="clear" w:color="auto" w:fill="auto"/>
          </w:tcPr>
          <w:p w14:paraId="6825B856" w14:textId="77777777" w:rsidR="00A84829" w:rsidRPr="00404D09" w:rsidRDefault="00A84829" w:rsidP="000871FD">
            <w:pPr>
              <w:pStyle w:val="BodyText"/>
            </w:pPr>
            <w:r w:rsidRPr="00404D09">
              <w:t>24 årig man (70 kg) med astma och tilltagande andningsbesvär x 1,5 dygn</w:t>
            </w:r>
          </w:p>
        </w:tc>
      </w:tr>
      <w:tr w:rsidR="00A84829" w:rsidRPr="00404D09" w14:paraId="7F034219" w14:textId="77777777" w:rsidTr="000871FD">
        <w:tc>
          <w:tcPr>
            <w:tcW w:w="1043" w:type="dxa"/>
            <w:shd w:val="clear" w:color="auto" w:fill="auto"/>
          </w:tcPr>
          <w:p w14:paraId="2DC48318" w14:textId="77777777" w:rsidR="00A84829" w:rsidRPr="00404D09" w:rsidRDefault="00A84829" w:rsidP="000871FD">
            <w:pPr>
              <w:pStyle w:val="BodyText"/>
            </w:pPr>
            <w:r w:rsidRPr="00404D09">
              <w:t>A</w:t>
            </w:r>
          </w:p>
        </w:tc>
        <w:tc>
          <w:tcPr>
            <w:tcW w:w="8171" w:type="dxa"/>
            <w:shd w:val="clear" w:color="auto" w:fill="auto"/>
          </w:tcPr>
          <w:p w14:paraId="66E5F16E" w14:textId="77777777" w:rsidR="00A84829" w:rsidRPr="00E9546C" w:rsidRDefault="00A84829" w:rsidP="000871FD">
            <w:pPr>
              <w:pStyle w:val="ListBullet2"/>
            </w:pPr>
            <w:r w:rsidRPr="00E9546C">
              <w:t>Inget tecken på trauma till huvudet, halsen eller nacken</w:t>
            </w:r>
          </w:p>
          <w:p w14:paraId="1E6BEE44" w14:textId="77777777" w:rsidR="00A84829" w:rsidRPr="00404D09" w:rsidRDefault="00A84829" w:rsidP="000871FD">
            <w:pPr>
              <w:pStyle w:val="ListBullet2"/>
            </w:pPr>
            <w:r w:rsidRPr="00404D09">
              <w:t xml:space="preserve">Inspiratoriska och </w:t>
            </w:r>
            <w:proofErr w:type="spellStart"/>
            <w:r w:rsidRPr="00404D09">
              <w:t>expiratoriska</w:t>
            </w:r>
            <w:proofErr w:type="spellEnd"/>
            <w:r w:rsidRPr="00404D09">
              <w:t xml:space="preserve"> </w:t>
            </w:r>
            <w:proofErr w:type="spellStart"/>
            <w:r w:rsidRPr="00404D09">
              <w:t>stridor</w:t>
            </w:r>
            <w:proofErr w:type="spellEnd"/>
          </w:p>
          <w:p w14:paraId="2DA0705C" w14:textId="77777777" w:rsidR="00A84829" w:rsidRPr="00404D09" w:rsidRDefault="00A84829" w:rsidP="000871FD">
            <w:pPr>
              <w:pStyle w:val="ListBullet2"/>
            </w:pPr>
            <w:r w:rsidRPr="00404D09">
              <w:t xml:space="preserve">Munhålan </w:t>
            </w:r>
            <w:proofErr w:type="spellStart"/>
            <w:r w:rsidRPr="00404D09">
              <w:t>ua</w:t>
            </w:r>
            <w:proofErr w:type="spellEnd"/>
          </w:p>
        </w:tc>
      </w:tr>
      <w:tr w:rsidR="00A84829" w:rsidRPr="00B01159" w14:paraId="59AC8DEF" w14:textId="77777777" w:rsidTr="000871FD">
        <w:tc>
          <w:tcPr>
            <w:tcW w:w="1043" w:type="dxa"/>
            <w:shd w:val="clear" w:color="auto" w:fill="auto"/>
          </w:tcPr>
          <w:p w14:paraId="3B0BC0A1" w14:textId="77777777" w:rsidR="00A84829" w:rsidRPr="00404D09" w:rsidRDefault="00A84829" w:rsidP="000871FD">
            <w:pPr>
              <w:pStyle w:val="BodyText"/>
            </w:pPr>
            <w:r w:rsidRPr="00404D09">
              <w:t>B</w:t>
            </w:r>
          </w:p>
        </w:tc>
        <w:tc>
          <w:tcPr>
            <w:tcW w:w="8171" w:type="dxa"/>
            <w:shd w:val="clear" w:color="auto" w:fill="auto"/>
          </w:tcPr>
          <w:p w14:paraId="4CE9AA98" w14:textId="77777777" w:rsidR="00A84829" w:rsidRPr="00404D09" w:rsidRDefault="00A84829" w:rsidP="000871FD">
            <w:pPr>
              <w:pStyle w:val="ListBullet2"/>
            </w:pPr>
            <w:proofErr w:type="spellStart"/>
            <w:r>
              <w:t>Syresaturation</w:t>
            </w:r>
            <w:proofErr w:type="spellEnd"/>
            <w:r>
              <w:t xml:space="preserve"> 89</w:t>
            </w:r>
            <w:r w:rsidRPr="00404D09">
              <w:t>% med 15 liter syrgas via mask</w:t>
            </w:r>
          </w:p>
          <w:p w14:paraId="3B425559" w14:textId="77777777" w:rsidR="00A84829" w:rsidRPr="00404D09" w:rsidRDefault="00A84829" w:rsidP="000871FD">
            <w:pPr>
              <w:pStyle w:val="ListBullet2"/>
            </w:pPr>
            <w:r w:rsidRPr="00404D09">
              <w:t>Andningsfrekvens 24</w:t>
            </w:r>
          </w:p>
          <w:p w14:paraId="7AD0FFC9" w14:textId="77777777" w:rsidR="00A84829" w:rsidRPr="00404D09" w:rsidRDefault="00A84829" w:rsidP="000871FD">
            <w:pPr>
              <w:pStyle w:val="ListBullet2"/>
            </w:pPr>
            <w:r w:rsidRPr="00404D09">
              <w:t>Nästan ohörbara andningsljud vid lungauskultation</w:t>
            </w:r>
          </w:p>
          <w:p w14:paraId="3EF1B4A9" w14:textId="77777777" w:rsidR="00A84829" w:rsidRPr="00E9546C" w:rsidRDefault="00A84829" w:rsidP="000871FD">
            <w:pPr>
              <w:pStyle w:val="ListBullet2"/>
            </w:pPr>
            <w:r w:rsidRPr="00E9546C">
              <w:t>Ytligt andningsdjup; inget tecken på trauma till bröstkorgen</w:t>
            </w:r>
          </w:p>
        </w:tc>
      </w:tr>
      <w:tr w:rsidR="00A84829" w:rsidRPr="00B01159" w14:paraId="1DFAF9AC" w14:textId="77777777" w:rsidTr="000871FD">
        <w:tc>
          <w:tcPr>
            <w:tcW w:w="1043" w:type="dxa"/>
            <w:shd w:val="clear" w:color="auto" w:fill="auto"/>
          </w:tcPr>
          <w:p w14:paraId="4BCE0229" w14:textId="77777777" w:rsidR="00A84829" w:rsidRPr="00404D09" w:rsidRDefault="00A84829" w:rsidP="000871FD">
            <w:pPr>
              <w:pStyle w:val="BodyText"/>
            </w:pPr>
            <w:r w:rsidRPr="00404D09">
              <w:t>C</w:t>
            </w:r>
          </w:p>
        </w:tc>
        <w:tc>
          <w:tcPr>
            <w:tcW w:w="8171" w:type="dxa"/>
            <w:shd w:val="clear" w:color="auto" w:fill="auto"/>
          </w:tcPr>
          <w:p w14:paraId="3935ADCB" w14:textId="77777777" w:rsidR="00A84829" w:rsidRPr="00404D09" w:rsidRDefault="00A84829" w:rsidP="000871FD">
            <w:pPr>
              <w:pStyle w:val="ListBullet2"/>
            </w:pPr>
            <w:r w:rsidRPr="00404D09">
              <w:t>Blodtryck 130/90</w:t>
            </w:r>
          </w:p>
          <w:p w14:paraId="5B5928D9" w14:textId="77777777" w:rsidR="00A84829" w:rsidRPr="00404D09" w:rsidRDefault="00A84829" w:rsidP="000871FD">
            <w:pPr>
              <w:pStyle w:val="ListBullet2"/>
            </w:pPr>
            <w:r w:rsidRPr="00404D09">
              <w:t>Hjärtfrekvens 140</w:t>
            </w:r>
          </w:p>
          <w:p w14:paraId="06810073" w14:textId="77777777" w:rsidR="00A84829" w:rsidRPr="00E9546C" w:rsidRDefault="00A84829" w:rsidP="000871FD">
            <w:pPr>
              <w:pStyle w:val="ListBullet2"/>
            </w:pPr>
            <w:r w:rsidRPr="00E9546C">
              <w:t>Smala QRS komplex, regelbunden rytm</w:t>
            </w:r>
          </w:p>
        </w:tc>
      </w:tr>
      <w:tr w:rsidR="00A84829" w:rsidRPr="00404D09" w14:paraId="5513842D" w14:textId="77777777" w:rsidTr="000871FD">
        <w:tc>
          <w:tcPr>
            <w:tcW w:w="1043" w:type="dxa"/>
            <w:shd w:val="clear" w:color="auto" w:fill="auto"/>
          </w:tcPr>
          <w:p w14:paraId="4048F04F" w14:textId="77777777" w:rsidR="00A84829" w:rsidRPr="00404D09" w:rsidRDefault="00A84829" w:rsidP="000871FD">
            <w:pPr>
              <w:pStyle w:val="BodyText"/>
            </w:pPr>
            <w:r w:rsidRPr="00404D09">
              <w:t>D</w:t>
            </w:r>
          </w:p>
        </w:tc>
        <w:tc>
          <w:tcPr>
            <w:tcW w:w="8171" w:type="dxa"/>
            <w:shd w:val="clear" w:color="auto" w:fill="auto"/>
          </w:tcPr>
          <w:p w14:paraId="4937E2B6" w14:textId="77777777" w:rsidR="00A84829" w:rsidRPr="00E9546C" w:rsidRDefault="00A84829" w:rsidP="000871FD">
            <w:pPr>
              <w:pStyle w:val="ListBullet2"/>
            </w:pPr>
            <w:r w:rsidRPr="00E9546C">
              <w:t>Pupiller 4 mm bilateralt, reagerar normalt för ljus</w:t>
            </w:r>
          </w:p>
          <w:p w14:paraId="00013C0F" w14:textId="77777777" w:rsidR="00A84829" w:rsidRPr="00404D09" w:rsidRDefault="00A84829" w:rsidP="000871FD">
            <w:pPr>
              <w:pStyle w:val="ListBullet2"/>
            </w:pPr>
            <w:r>
              <w:t>RLS 1, ++ orolig</w:t>
            </w:r>
          </w:p>
          <w:p w14:paraId="4A69BA0E" w14:textId="77777777" w:rsidR="00A84829" w:rsidRPr="00404D09" w:rsidRDefault="00A84829" w:rsidP="000871FD">
            <w:pPr>
              <w:pStyle w:val="ListBullet2"/>
            </w:pPr>
            <w:r w:rsidRPr="00404D09">
              <w:t>Inga fokala neurologiska bortfall</w:t>
            </w:r>
          </w:p>
        </w:tc>
      </w:tr>
      <w:tr w:rsidR="00A84829" w:rsidRPr="00404D09" w14:paraId="5BBCBB02" w14:textId="77777777" w:rsidTr="000871FD">
        <w:tc>
          <w:tcPr>
            <w:tcW w:w="1043" w:type="dxa"/>
            <w:shd w:val="clear" w:color="auto" w:fill="auto"/>
          </w:tcPr>
          <w:p w14:paraId="68C298EC" w14:textId="77777777" w:rsidR="00A84829" w:rsidRPr="00404D09" w:rsidRDefault="00A84829" w:rsidP="000871FD">
            <w:pPr>
              <w:pStyle w:val="BodyText"/>
            </w:pPr>
            <w:r w:rsidRPr="00404D09">
              <w:t>E</w:t>
            </w:r>
          </w:p>
        </w:tc>
        <w:tc>
          <w:tcPr>
            <w:tcW w:w="8171" w:type="dxa"/>
            <w:shd w:val="clear" w:color="auto" w:fill="auto"/>
          </w:tcPr>
          <w:p w14:paraId="0C718921" w14:textId="77777777" w:rsidR="00A84829" w:rsidRPr="00404D09" w:rsidRDefault="00A84829" w:rsidP="000871FD">
            <w:pPr>
              <w:pStyle w:val="ListBullet2"/>
            </w:pPr>
            <w:r w:rsidRPr="00404D09">
              <w:t xml:space="preserve">Ytlig kroppsundersökning </w:t>
            </w:r>
            <w:proofErr w:type="spellStart"/>
            <w:r w:rsidRPr="00404D09">
              <w:t>ua</w:t>
            </w:r>
            <w:proofErr w:type="spellEnd"/>
          </w:p>
          <w:p w14:paraId="7AA65FF9" w14:textId="77777777" w:rsidR="00A84829" w:rsidRPr="00404D09" w:rsidRDefault="00A84829" w:rsidP="000871FD">
            <w:pPr>
              <w:pStyle w:val="ListBullet2"/>
            </w:pPr>
            <w:r w:rsidRPr="00404D09">
              <w:t>37,4</w:t>
            </w:r>
            <w:r>
              <w:t>°</w:t>
            </w:r>
            <w:r w:rsidRPr="00404D09">
              <w:t>C</w:t>
            </w:r>
          </w:p>
        </w:tc>
      </w:tr>
    </w:tbl>
    <w:p w14:paraId="725F16C3" w14:textId="77777777" w:rsidR="00A84829" w:rsidRPr="00404D09" w:rsidRDefault="00A84829" w:rsidP="00A84829">
      <w:pPr>
        <w:pStyle w:val="Body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A84829" w:rsidRPr="00404D09" w14:paraId="1ADC8AC4" w14:textId="77777777" w:rsidTr="000871FD">
        <w:tc>
          <w:tcPr>
            <w:tcW w:w="2268" w:type="dxa"/>
          </w:tcPr>
          <w:p w14:paraId="44F92B47" w14:textId="77777777" w:rsidR="00A84829" w:rsidRPr="00404D09" w:rsidRDefault="00A84829" w:rsidP="000871FD">
            <w:pPr>
              <w:pStyle w:val="BodyText"/>
              <w:rPr>
                <w:caps/>
              </w:rPr>
            </w:pPr>
            <w:r w:rsidRPr="00404D09">
              <w:rPr>
                <w:caps/>
              </w:rPr>
              <w:t>När</w:t>
            </w:r>
          </w:p>
        </w:tc>
        <w:tc>
          <w:tcPr>
            <w:tcW w:w="4157" w:type="dxa"/>
            <w:shd w:val="clear" w:color="auto" w:fill="auto"/>
          </w:tcPr>
          <w:p w14:paraId="25FE2720" w14:textId="77777777" w:rsidR="00A84829" w:rsidRPr="00404D09" w:rsidRDefault="00A84829" w:rsidP="000871FD">
            <w:pPr>
              <w:pStyle w:val="BodyText"/>
              <w:rPr>
                <w:caps/>
              </w:rPr>
            </w:pPr>
            <w:r w:rsidRPr="00404D09">
              <w:rPr>
                <w:caps/>
              </w:rPr>
              <w:t>läkemedel</w:t>
            </w:r>
          </w:p>
        </w:tc>
        <w:tc>
          <w:tcPr>
            <w:tcW w:w="3225" w:type="dxa"/>
            <w:shd w:val="clear" w:color="auto" w:fill="auto"/>
          </w:tcPr>
          <w:p w14:paraId="222FB26C" w14:textId="77777777" w:rsidR="00A84829" w:rsidRPr="00404D09" w:rsidRDefault="00A84829" w:rsidP="000871FD">
            <w:pPr>
              <w:pStyle w:val="BodyText"/>
              <w:rPr>
                <w:caps/>
              </w:rPr>
            </w:pPr>
            <w:r w:rsidRPr="00404D09">
              <w:rPr>
                <w:caps/>
              </w:rPr>
              <w:t>Dos</w:t>
            </w:r>
          </w:p>
        </w:tc>
      </w:tr>
      <w:tr w:rsidR="00A84829" w:rsidRPr="00404D09" w14:paraId="206A89B1" w14:textId="77777777" w:rsidTr="000871FD">
        <w:tc>
          <w:tcPr>
            <w:tcW w:w="2268" w:type="dxa"/>
          </w:tcPr>
          <w:p w14:paraId="19C43727" w14:textId="77777777" w:rsidR="00A84829" w:rsidRPr="00404D09" w:rsidRDefault="00A84829" w:rsidP="000871FD">
            <w:pPr>
              <w:pStyle w:val="BodyText"/>
            </w:pPr>
            <w:r w:rsidRPr="00404D09">
              <w:t>Premedicinering</w:t>
            </w:r>
          </w:p>
        </w:tc>
        <w:tc>
          <w:tcPr>
            <w:tcW w:w="4157" w:type="dxa"/>
            <w:shd w:val="clear" w:color="auto" w:fill="auto"/>
          </w:tcPr>
          <w:p w14:paraId="1784A49E" w14:textId="77777777" w:rsidR="00A84829" w:rsidRPr="00404D09" w:rsidRDefault="00A84829" w:rsidP="000871FD">
            <w:pPr>
              <w:pStyle w:val="BodyText2"/>
            </w:pPr>
          </w:p>
        </w:tc>
        <w:tc>
          <w:tcPr>
            <w:tcW w:w="3225" w:type="dxa"/>
            <w:shd w:val="clear" w:color="auto" w:fill="auto"/>
          </w:tcPr>
          <w:p w14:paraId="56AC05E2" w14:textId="77777777" w:rsidR="00A84829" w:rsidRPr="00404D09" w:rsidRDefault="00A84829" w:rsidP="000871FD">
            <w:pPr>
              <w:pStyle w:val="BodyText2"/>
            </w:pPr>
          </w:p>
        </w:tc>
      </w:tr>
      <w:tr w:rsidR="00A84829" w:rsidRPr="00404D09" w14:paraId="654F7C24" w14:textId="77777777" w:rsidTr="000871FD">
        <w:tc>
          <w:tcPr>
            <w:tcW w:w="2268" w:type="dxa"/>
          </w:tcPr>
          <w:p w14:paraId="323115EE" w14:textId="77777777" w:rsidR="00A84829" w:rsidRPr="00404D09" w:rsidRDefault="00A84829" w:rsidP="000871FD">
            <w:pPr>
              <w:pStyle w:val="BodyText"/>
            </w:pPr>
            <w:proofErr w:type="spellStart"/>
            <w:r w:rsidRPr="00404D09">
              <w:t>Sedering</w:t>
            </w:r>
            <w:proofErr w:type="spellEnd"/>
          </w:p>
        </w:tc>
        <w:tc>
          <w:tcPr>
            <w:tcW w:w="4157" w:type="dxa"/>
            <w:shd w:val="clear" w:color="auto" w:fill="auto"/>
          </w:tcPr>
          <w:p w14:paraId="20232201" w14:textId="1F64706D" w:rsidR="00A84829" w:rsidRPr="00404D09" w:rsidRDefault="00A84829" w:rsidP="000871FD">
            <w:pPr>
              <w:pStyle w:val="BodyText2"/>
            </w:pPr>
          </w:p>
        </w:tc>
        <w:tc>
          <w:tcPr>
            <w:tcW w:w="3225" w:type="dxa"/>
            <w:shd w:val="clear" w:color="auto" w:fill="auto"/>
          </w:tcPr>
          <w:p w14:paraId="7EDC5255" w14:textId="77777777" w:rsidR="00A84829" w:rsidRPr="00404D09" w:rsidRDefault="00A84829" w:rsidP="000871FD">
            <w:pPr>
              <w:pStyle w:val="BodyText2"/>
            </w:pPr>
          </w:p>
        </w:tc>
      </w:tr>
      <w:tr w:rsidR="00A84829" w:rsidRPr="00404D09" w14:paraId="764C862B" w14:textId="77777777" w:rsidTr="000871FD">
        <w:tc>
          <w:tcPr>
            <w:tcW w:w="2268" w:type="dxa"/>
          </w:tcPr>
          <w:p w14:paraId="355A5542" w14:textId="77777777" w:rsidR="00A84829" w:rsidRPr="00404D09" w:rsidRDefault="00A84829" w:rsidP="000871FD">
            <w:pPr>
              <w:pStyle w:val="BodyText"/>
            </w:pPr>
            <w:r w:rsidRPr="00404D09">
              <w:t>Paralys</w:t>
            </w:r>
          </w:p>
        </w:tc>
        <w:tc>
          <w:tcPr>
            <w:tcW w:w="4157" w:type="dxa"/>
            <w:shd w:val="clear" w:color="auto" w:fill="auto"/>
          </w:tcPr>
          <w:p w14:paraId="65859932" w14:textId="6B39CC8D" w:rsidR="00A84829" w:rsidRPr="00404D09" w:rsidRDefault="00A84829" w:rsidP="000871FD">
            <w:pPr>
              <w:pStyle w:val="BodyText2"/>
            </w:pPr>
          </w:p>
        </w:tc>
        <w:tc>
          <w:tcPr>
            <w:tcW w:w="3225" w:type="dxa"/>
            <w:shd w:val="clear" w:color="auto" w:fill="auto"/>
          </w:tcPr>
          <w:p w14:paraId="5152F34C" w14:textId="77777777" w:rsidR="00A84829" w:rsidRPr="00404D09" w:rsidRDefault="00A84829" w:rsidP="000871FD">
            <w:pPr>
              <w:pStyle w:val="BodyText2"/>
            </w:pPr>
          </w:p>
        </w:tc>
      </w:tr>
    </w:tbl>
    <w:p w14:paraId="7DE3AC7D" w14:textId="77777777" w:rsidR="00A84829" w:rsidRPr="00560E72" w:rsidRDefault="00A84829" w:rsidP="00D76CCB">
      <w:pPr>
        <w:rPr>
          <w:lang w:val="en-US"/>
        </w:rPr>
      </w:pPr>
    </w:p>
    <w:p w14:paraId="11679AE3" w14:textId="77777777" w:rsidR="007D5A88" w:rsidRPr="00560E72" w:rsidRDefault="007D5A88" w:rsidP="00CA42C1">
      <w:pPr>
        <w:pStyle w:val="Heading2"/>
        <w:rPr>
          <w:lang w:val="en-US"/>
        </w:rPr>
      </w:pPr>
    </w:p>
    <w:p w14:paraId="038D3643" w14:textId="77777777" w:rsidR="004D244D" w:rsidRDefault="004D244D">
      <w:pPr>
        <w:rPr>
          <w:rFonts w:eastAsia="MS Gothic"/>
          <w:b/>
          <w:bCs/>
          <w:iCs/>
          <w:szCs w:val="28"/>
        </w:rPr>
      </w:pPr>
      <w:bookmarkStart w:id="162" w:name="_Toc444260694"/>
      <w:bookmarkStart w:id="163" w:name="_Toc444261658"/>
      <w:bookmarkStart w:id="164" w:name="_Toc444261768"/>
      <w:bookmarkStart w:id="165" w:name="_Toc444261802"/>
      <w:bookmarkStart w:id="166" w:name="_Toc444261855"/>
      <w:bookmarkStart w:id="167" w:name="_Toc444262840"/>
      <w:bookmarkStart w:id="168" w:name="_Toc65247460"/>
      <w:bookmarkStart w:id="169" w:name="_Toc68001922"/>
      <w:r>
        <w:br w:type="page"/>
      </w:r>
    </w:p>
    <w:p w14:paraId="6C5F1192" w14:textId="77777777" w:rsidR="00B1600B" w:rsidRPr="008C5F22" w:rsidRDefault="00B1600B" w:rsidP="00B1600B">
      <w:pPr>
        <w:pStyle w:val="Heading2"/>
        <w:rPr>
          <w:lang w:val="en-US"/>
        </w:rPr>
      </w:pPr>
      <w:bookmarkStart w:id="170" w:name="_Toc68175101"/>
      <w:bookmarkStart w:id="171" w:name="_Toc68175103"/>
      <w:bookmarkStart w:id="172" w:name="_Toc68175191"/>
      <w:r>
        <w:rPr>
          <w:lang w:val="en-US"/>
        </w:rPr>
        <w:lastRenderedPageBreak/>
        <w:t>6</w:t>
      </w:r>
      <w:r w:rsidRPr="008C5F22">
        <w:rPr>
          <w:lang w:val="en-US"/>
        </w:rPr>
        <w:t xml:space="preserve">-Misslyckad </w:t>
      </w:r>
      <w:proofErr w:type="spellStart"/>
      <w:r w:rsidRPr="008C5F22">
        <w:rPr>
          <w:lang w:val="en-US"/>
        </w:rPr>
        <w:t>endotrakeal</w:t>
      </w:r>
      <w:proofErr w:type="spellEnd"/>
      <w:r w:rsidRPr="008C5F22">
        <w:rPr>
          <w:lang w:val="en-US"/>
        </w:rPr>
        <w:t xml:space="preserve"> intubation</w:t>
      </w:r>
      <w:bookmarkEnd w:id="171"/>
      <w:bookmarkEnd w:id="172"/>
    </w:p>
    <w:p w14:paraId="1631F405" w14:textId="56277D10" w:rsidR="00B1600B" w:rsidRPr="008C5F22" w:rsidRDefault="00B1600B" w:rsidP="00B1600B">
      <w:pPr>
        <w:rPr>
          <w:lang w:val="sv-SE"/>
        </w:rPr>
      </w:pPr>
      <w:r w:rsidRPr="008C5F22">
        <w:rPr>
          <w:lang w:val="en-US"/>
        </w:rPr>
        <w:t xml:space="preserve">1-Vilka </w:t>
      </w:r>
      <w:proofErr w:type="spellStart"/>
      <w:r w:rsidRPr="008C5F22">
        <w:rPr>
          <w:lang w:val="en-US"/>
        </w:rPr>
        <w:t>är</w:t>
      </w:r>
      <w:proofErr w:type="spellEnd"/>
      <w:r w:rsidRPr="008C5F22">
        <w:rPr>
          <w:lang w:val="en-US"/>
        </w:rPr>
        <w:t xml:space="preserve"> the "three upper airway lifelines" </w:t>
      </w:r>
      <w:proofErr w:type="spellStart"/>
      <w:r w:rsidRPr="008C5F22">
        <w:rPr>
          <w:lang w:val="en-US"/>
        </w:rPr>
        <w:t>enligt</w:t>
      </w:r>
      <w:proofErr w:type="spellEnd"/>
      <w:r w:rsidRPr="008C5F22">
        <w:rPr>
          <w:lang w:val="en-US"/>
        </w:rPr>
        <w:t xml:space="preserve"> the Vortex approach? </w:t>
      </w:r>
      <w:r w:rsidRPr="008C5F22">
        <w:rPr>
          <w:lang w:val="sv-SE"/>
        </w:rPr>
        <w:t>(</w:t>
      </w:r>
      <w:proofErr w:type="spellStart"/>
      <w:r>
        <w:fldChar w:fldCharType="begin"/>
      </w:r>
      <w:r w:rsidRPr="008C5F22">
        <w:rPr>
          <w:lang w:val="sv-SE"/>
        </w:rPr>
        <w:instrText xml:space="preserve"> HYPERLINK "http://www.anzca.edu.au/documents/blue-book-2019.pdf" </w:instrText>
      </w:r>
      <w:r>
        <w:fldChar w:fldCharType="separate"/>
      </w:r>
      <w:r w:rsidRPr="008C5F22">
        <w:rPr>
          <w:rStyle w:val="Hyperlink"/>
          <w:lang w:val="sv-SE"/>
        </w:rPr>
        <w:t>Chrimes</w:t>
      </w:r>
      <w:proofErr w:type="spellEnd"/>
      <w:r w:rsidRPr="008C5F22">
        <w:rPr>
          <w:rStyle w:val="Hyperlink"/>
          <w:lang w:val="sv-SE"/>
        </w:rPr>
        <w:t xml:space="preserve"> 2019</w:t>
      </w:r>
      <w:r>
        <w:rPr>
          <w:rStyle w:val="Hyperlink"/>
        </w:rPr>
        <w:fldChar w:fldCharType="end"/>
      </w:r>
      <w:r w:rsidRPr="008C5F22">
        <w:rPr>
          <w:lang w:val="sv-SE"/>
        </w:rPr>
        <w:t xml:space="preserve"> </w:t>
      </w:r>
      <w:r>
        <w:rPr>
          <w:lang w:val="en-US"/>
        </w:rPr>
        <w:fldChar w:fldCharType="begin"/>
      </w:r>
      <w:r w:rsidR="003A7AE8">
        <w:rPr>
          <w:lang w:val="en-US"/>
        </w:rPr>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Pr>
          <w:lang w:val="en-US"/>
        </w:rPr>
        <w:fldChar w:fldCharType="separate"/>
      </w:r>
      <w:r w:rsidR="003A7AE8" w:rsidRPr="003A7AE8">
        <w:rPr>
          <w:noProof/>
          <w:lang w:val="sv-SE"/>
        </w:rPr>
        <w:t>[18]</w:t>
      </w:r>
      <w:r>
        <w:rPr>
          <w:lang w:val="en-US"/>
        </w:rPr>
        <w:fldChar w:fldCharType="end"/>
      </w:r>
      <w:r w:rsidRPr="008C5F22">
        <w:rPr>
          <w:lang w:val="sv-SE"/>
        </w:rPr>
        <w:t xml:space="preserve"> s3</w:t>
      </w:r>
    </w:p>
    <w:p w14:paraId="156B1F8A" w14:textId="77777777" w:rsidR="00B1600B" w:rsidRPr="008C5F22" w:rsidRDefault="00B1600B" w:rsidP="00B1600B">
      <w:pPr>
        <w:rPr>
          <w:lang w:val="sv-SE"/>
        </w:rPr>
      </w:pPr>
    </w:p>
    <w:p w14:paraId="49A59BB1" w14:textId="77777777" w:rsidR="00B1600B" w:rsidRPr="008C5F22" w:rsidRDefault="00B1600B" w:rsidP="00B1600B">
      <w:pPr>
        <w:pStyle w:val="Heading2"/>
      </w:pPr>
    </w:p>
    <w:p w14:paraId="7152B5BB" w14:textId="77777777" w:rsidR="00B1600B" w:rsidRPr="008C5F22" w:rsidRDefault="00B1600B" w:rsidP="00B1600B">
      <w:pPr>
        <w:rPr>
          <w:lang w:val="sv-SE" w:eastAsia="zh-CN"/>
        </w:rPr>
      </w:pPr>
    </w:p>
    <w:p w14:paraId="0D12BE5F" w14:textId="77777777" w:rsidR="00B1600B" w:rsidRPr="008C5F22" w:rsidRDefault="00B1600B" w:rsidP="00B1600B">
      <w:pPr>
        <w:rPr>
          <w:lang w:val="sv-SE" w:eastAsia="zh-CN"/>
        </w:rPr>
      </w:pPr>
    </w:p>
    <w:p w14:paraId="231E0AAB" w14:textId="4308577A" w:rsidR="00B1600B" w:rsidRPr="008C5F22" w:rsidRDefault="00B1600B" w:rsidP="00B1600B">
      <w:pPr>
        <w:rPr>
          <w:lang w:val="sv-SE"/>
        </w:rPr>
      </w:pPr>
      <w:r>
        <w:t>2-Vad är max antal försök för varje "lifelines"</w:t>
      </w:r>
      <w:r w:rsidRPr="00CF7BAE">
        <w:t xml:space="preserve">? </w:t>
      </w:r>
      <w:r w:rsidRPr="008C5F22">
        <w:rPr>
          <w:lang w:val="sv-SE"/>
        </w:rPr>
        <w:t>(</w:t>
      </w:r>
      <w:proofErr w:type="spellStart"/>
      <w:r>
        <w:rPr>
          <w:lang w:val="sv-SE"/>
        </w:rPr>
        <w:fldChar w:fldCharType="begin"/>
      </w:r>
      <w:r w:rsidRPr="008C5F22">
        <w:rPr>
          <w:lang w:val="sv-SE"/>
        </w:rPr>
        <w:instrText xml:space="preserve"> HYPERLINK "http://www.anzca.edu.au/documents/blue-book-2019.pdf" </w:instrText>
      </w:r>
      <w:r>
        <w:rPr>
          <w:lang w:val="sv-SE"/>
        </w:rPr>
        <w:fldChar w:fldCharType="separate"/>
      </w:r>
      <w:r w:rsidRPr="008C5F22">
        <w:rPr>
          <w:rStyle w:val="Hyperlink"/>
          <w:lang w:val="sv-SE"/>
        </w:rPr>
        <w:t>Chrimes</w:t>
      </w:r>
      <w:proofErr w:type="spellEnd"/>
      <w:r w:rsidRPr="008C5F22">
        <w:rPr>
          <w:rStyle w:val="Hyperlink"/>
          <w:lang w:val="sv-SE"/>
        </w:rPr>
        <w:t xml:space="preserve"> 2019</w:t>
      </w:r>
      <w:r>
        <w:rPr>
          <w:rStyle w:val="Hyperlink"/>
          <w:lang w:val="en-US"/>
        </w:rPr>
        <w:fldChar w:fldCharType="end"/>
      </w:r>
      <w:r w:rsidRPr="008C5F22">
        <w:rPr>
          <w:lang w:val="sv-SE"/>
        </w:rPr>
        <w:t xml:space="preserve"> </w:t>
      </w:r>
      <w:r>
        <w:rPr>
          <w:lang w:val="en-US"/>
        </w:rPr>
        <w:fldChar w:fldCharType="begin"/>
      </w:r>
      <w:r w:rsidR="003A7AE8">
        <w:rPr>
          <w:lang w:val="en-US"/>
        </w:rPr>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Pr>
          <w:lang w:val="en-US"/>
        </w:rPr>
        <w:fldChar w:fldCharType="separate"/>
      </w:r>
      <w:r w:rsidR="003A7AE8" w:rsidRPr="003A7AE8">
        <w:rPr>
          <w:noProof/>
          <w:lang w:val="sv-SE"/>
        </w:rPr>
        <w:t>[18]</w:t>
      </w:r>
      <w:r>
        <w:rPr>
          <w:lang w:val="en-US"/>
        </w:rPr>
        <w:fldChar w:fldCharType="end"/>
      </w:r>
      <w:r w:rsidRPr="008C5F22">
        <w:rPr>
          <w:lang w:val="sv-SE"/>
        </w:rPr>
        <w:t xml:space="preserve"> s5</w:t>
      </w:r>
    </w:p>
    <w:p w14:paraId="528C18E3" w14:textId="77777777" w:rsidR="00B1600B" w:rsidRPr="008C5F22" w:rsidRDefault="00B1600B" w:rsidP="00B1600B">
      <w:pPr>
        <w:pStyle w:val="Heading2"/>
      </w:pPr>
    </w:p>
    <w:p w14:paraId="63A3A357" w14:textId="77777777" w:rsidR="00B1600B" w:rsidRPr="008C5F22" w:rsidRDefault="00B1600B" w:rsidP="00B1600B">
      <w:pPr>
        <w:pStyle w:val="Heading2"/>
      </w:pPr>
    </w:p>
    <w:p w14:paraId="17BE2982" w14:textId="77777777" w:rsidR="00B1600B" w:rsidRPr="008C5F22" w:rsidRDefault="00B1600B" w:rsidP="00B1600B">
      <w:pPr>
        <w:rPr>
          <w:lang w:val="sv-SE" w:eastAsia="zh-CN"/>
        </w:rPr>
      </w:pPr>
    </w:p>
    <w:p w14:paraId="754B1F17" w14:textId="77777777" w:rsidR="00B1600B" w:rsidRPr="008C5F22" w:rsidRDefault="00B1600B" w:rsidP="00B1600B">
      <w:pPr>
        <w:rPr>
          <w:lang w:val="sv-SE" w:eastAsia="zh-CN"/>
        </w:rPr>
      </w:pPr>
    </w:p>
    <w:p w14:paraId="5DF49E67" w14:textId="25B86102" w:rsidR="00B1600B" w:rsidRDefault="00B1600B" w:rsidP="00B1600B">
      <w:r>
        <w:t xml:space="preserve">3-Vilka är de 5 kategorierna av optimeringsfaktorer? </w:t>
      </w:r>
      <w:r w:rsidRPr="00CF7BAE">
        <w:t>(</w:t>
      </w:r>
      <w:r>
        <w:fldChar w:fldCharType="begin"/>
      </w:r>
      <w:r>
        <w:instrText xml:space="preserve"> HYPERLINK "http://www.anzca.edu.au/documents/blue-book-2019.pdf" </w:instrText>
      </w:r>
      <w:r>
        <w:fldChar w:fldCharType="separate"/>
      </w:r>
      <w:r>
        <w:rPr>
          <w:rStyle w:val="Hyperlink"/>
        </w:rPr>
        <w:t>Chrimes 2019</w:t>
      </w:r>
      <w:r>
        <w:rPr>
          <w:rStyle w:val="Hyperlink"/>
        </w:rPr>
        <w:fldChar w:fldCharType="end"/>
      </w:r>
      <w:r>
        <w:t xml:space="preserve"> </w:t>
      </w:r>
      <w:r>
        <w:fldChar w:fldCharType="begin"/>
      </w:r>
      <w:r w:rsidR="003A7AE8">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fldChar w:fldCharType="separate"/>
      </w:r>
      <w:r w:rsidR="003A7AE8">
        <w:rPr>
          <w:noProof/>
        </w:rPr>
        <w:t>[18]</w:t>
      </w:r>
      <w:r>
        <w:fldChar w:fldCharType="end"/>
      </w:r>
      <w:r>
        <w:t xml:space="preserve"> s4</w:t>
      </w:r>
    </w:p>
    <w:p w14:paraId="0C6DC8BC" w14:textId="77777777" w:rsidR="00B1600B" w:rsidRDefault="00B1600B" w:rsidP="00B1600B">
      <w:pPr>
        <w:pStyle w:val="Heading2"/>
      </w:pPr>
    </w:p>
    <w:p w14:paraId="6ABA9CAD" w14:textId="77777777" w:rsidR="00B1600B" w:rsidRDefault="00B1600B" w:rsidP="00B1600B"/>
    <w:p w14:paraId="14198486" w14:textId="77777777" w:rsidR="00B1600B" w:rsidRDefault="00B1600B" w:rsidP="00B1600B"/>
    <w:p w14:paraId="31FDBCD5" w14:textId="77777777" w:rsidR="00B1600B" w:rsidRPr="000047B5" w:rsidRDefault="00B1600B" w:rsidP="00B1600B"/>
    <w:p w14:paraId="6E41FB09" w14:textId="6678EFC4" w:rsidR="00B1600B" w:rsidRPr="00560E72" w:rsidRDefault="00B1600B" w:rsidP="00B1600B">
      <w:pPr>
        <w:rPr>
          <w:lang w:val="en-US"/>
        </w:rPr>
      </w:pPr>
      <w:r>
        <w:t xml:space="preserve">4-Vad menas med "declaration" och vad är syfte med det? </w:t>
      </w:r>
      <w:r w:rsidRPr="00560E72">
        <w:rPr>
          <w:lang w:val="en-US"/>
        </w:rPr>
        <w:t>(</w:t>
      </w:r>
      <w:proofErr w:type="spellStart"/>
      <w:r>
        <w:rPr>
          <w:lang w:val="sv-SE"/>
        </w:rPr>
        <w:fldChar w:fldCharType="begin"/>
      </w:r>
      <w:r w:rsidRPr="004E5DF2">
        <w:rPr>
          <w:lang w:val="en-US"/>
        </w:rPr>
        <w:instrText xml:space="preserve"> HYPERLINK "http://www.anzca.edu.au/documents/blue-book-2019.pdf" </w:instrText>
      </w:r>
      <w:r>
        <w:rPr>
          <w:lang w:val="sv-SE"/>
        </w:rPr>
        <w:fldChar w:fldCharType="separate"/>
      </w:r>
      <w:r w:rsidRPr="00560E72">
        <w:rPr>
          <w:rStyle w:val="Hyperlink"/>
          <w:lang w:val="en-US"/>
        </w:rPr>
        <w:t>Chrimes</w:t>
      </w:r>
      <w:proofErr w:type="spellEnd"/>
      <w:r w:rsidRPr="00560E72">
        <w:rPr>
          <w:rStyle w:val="Hyperlink"/>
          <w:lang w:val="en-US"/>
        </w:rPr>
        <w:t xml:space="preserve"> 2019</w:t>
      </w:r>
      <w:r>
        <w:rPr>
          <w:rStyle w:val="Hyperlink"/>
          <w:lang w:val="en-US"/>
        </w:rPr>
        <w:fldChar w:fldCharType="end"/>
      </w:r>
      <w:r w:rsidRPr="00560E72">
        <w:rPr>
          <w:lang w:val="en-US"/>
        </w:rPr>
        <w:t xml:space="preserve"> </w:t>
      </w:r>
      <w:r>
        <w:rPr>
          <w:lang w:val="en-US"/>
        </w:rPr>
        <w:fldChar w:fldCharType="begin"/>
      </w:r>
      <w:r w:rsidR="003A7AE8">
        <w:rPr>
          <w:lang w:val="en-US"/>
        </w:rPr>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Pr>
          <w:lang w:val="en-US"/>
        </w:rPr>
        <w:fldChar w:fldCharType="separate"/>
      </w:r>
      <w:r w:rsidR="003A7AE8">
        <w:rPr>
          <w:noProof/>
          <w:lang w:val="en-US"/>
        </w:rPr>
        <w:t>[18]</w:t>
      </w:r>
      <w:r>
        <w:rPr>
          <w:lang w:val="en-US"/>
        </w:rPr>
        <w:fldChar w:fldCharType="end"/>
      </w:r>
      <w:r w:rsidRPr="00560E72">
        <w:rPr>
          <w:lang w:val="en-US"/>
        </w:rPr>
        <w:t xml:space="preserve"> s6</w:t>
      </w:r>
    </w:p>
    <w:p w14:paraId="7448894B" w14:textId="77777777" w:rsidR="00B1600B" w:rsidRPr="00560E72" w:rsidRDefault="00B1600B" w:rsidP="00B1600B">
      <w:pPr>
        <w:rPr>
          <w:lang w:val="en-US"/>
        </w:rPr>
      </w:pPr>
    </w:p>
    <w:p w14:paraId="1DC7FA5C" w14:textId="77777777" w:rsidR="00B1600B" w:rsidRDefault="00B1600B" w:rsidP="00B1600B"/>
    <w:p w14:paraId="1BDC557E" w14:textId="77777777" w:rsidR="00B1600B" w:rsidRDefault="00B1600B" w:rsidP="00B1600B"/>
    <w:p w14:paraId="6EC893D8" w14:textId="77777777" w:rsidR="00B1600B" w:rsidRPr="003F2EE5" w:rsidRDefault="00B1600B" w:rsidP="00B1600B"/>
    <w:p w14:paraId="1FDCB3D7" w14:textId="18026815" w:rsidR="00B1600B" w:rsidRPr="003F2EE5" w:rsidRDefault="00B1600B" w:rsidP="00B1600B">
      <w:r w:rsidRPr="003F2EE5">
        <w:t>5-Hur bekräftar man "entry into the green zone"? (</w:t>
      </w:r>
      <w:r w:rsidRPr="003F2EE5">
        <w:fldChar w:fldCharType="begin"/>
      </w:r>
      <w:r w:rsidRPr="003F2EE5">
        <w:instrText xml:space="preserve"> HYPERLINK "http://www.anzca.edu.au/documents/blue-book-2019.pdf" </w:instrText>
      </w:r>
      <w:r w:rsidRPr="003F2EE5">
        <w:fldChar w:fldCharType="separate"/>
      </w:r>
      <w:r w:rsidRPr="003F2EE5">
        <w:rPr>
          <w:rStyle w:val="Hyperlink"/>
        </w:rPr>
        <w:t>Chrimes 2019</w:t>
      </w:r>
      <w:r w:rsidRPr="003F2EE5">
        <w:fldChar w:fldCharType="end"/>
      </w:r>
      <w:r w:rsidRPr="003F2EE5">
        <w:t xml:space="preserve"> </w:t>
      </w:r>
      <w:r>
        <w:fldChar w:fldCharType="begin"/>
      </w:r>
      <w:r w:rsidR="003A7AE8">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fldChar w:fldCharType="separate"/>
      </w:r>
      <w:r w:rsidR="003A7AE8">
        <w:rPr>
          <w:noProof/>
        </w:rPr>
        <w:t>[18]</w:t>
      </w:r>
      <w:r>
        <w:fldChar w:fldCharType="end"/>
      </w:r>
      <w:r w:rsidRPr="003F2EE5">
        <w:t xml:space="preserve"> s7</w:t>
      </w:r>
    </w:p>
    <w:p w14:paraId="70EC0802" w14:textId="77777777" w:rsidR="00B1600B" w:rsidRPr="003F2EE5" w:rsidRDefault="00B1600B" w:rsidP="00B1600B"/>
    <w:p w14:paraId="29FC2AD1" w14:textId="77777777" w:rsidR="00B1600B" w:rsidRDefault="00B1600B" w:rsidP="00B1600B">
      <w:pPr>
        <w:rPr>
          <w:lang w:val="en-US"/>
        </w:rPr>
      </w:pPr>
    </w:p>
    <w:p w14:paraId="4A035197" w14:textId="77777777" w:rsidR="00B1600B" w:rsidRDefault="00B1600B" w:rsidP="00B1600B">
      <w:pPr>
        <w:rPr>
          <w:lang w:val="en-US"/>
        </w:rPr>
      </w:pPr>
    </w:p>
    <w:p w14:paraId="7C5DFA80" w14:textId="77777777" w:rsidR="00B1600B" w:rsidRPr="00560E72" w:rsidRDefault="00B1600B" w:rsidP="00B1600B">
      <w:pPr>
        <w:rPr>
          <w:lang w:val="en-US"/>
        </w:rPr>
      </w:pPr>
    </w:p>
    <w:p w14:paraId="3C5FE8E0" w14:textId="3479EE4F" w:rsidR="00B1600B" w:rsidRDefault="00B1600B" w:rsidP="00B1600B">
      <w:r>
        <w:t xml:space="preserve">6-Hur tycker Chrimes at "CICO" bör uttalas? </w:t>
      </w:r>
      <w:r w:rsidRPr="00CF7BAE">
        <w:t>(</w:t>
      </w:r>
      <w:r>
        <w:fldChar w:fldCharType="begin"/>
      </w:r>
      <w:r>
        <w:instrText xml:space="preserve"> HYPERLINK "http://www.anzca.edu.au/documents/blue-book-2019.pdf" </w:instrText>
      </w:r>
      <w:r>
        <w:fldChar w:fldCharType="separate"/>
      </w:r>
      <w:r>
        <w:rPr>
          <w:rStyle w:val="Hyperlink"/>
        </w:rPr>
        <w:t>Chrimes 2019</w:t>
      </w:r>
      <w:r>
        <w:rPr>
          <w:rStyle w:val="Hyperlink"/>
        </w:rPr>
        <w:fldChar w:fldCharType="end"/>
      </w:r>
      <w:r>
        <w:t xml:space="preserve"> </w:t>
      </w:r>
      <w:r>
        <w:fldChar w:fldCharType="begin"/>
      </w:r>
      <w:r w:rsidR="003A7AE8">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fldChar w:fldCharType="separate"/>
      </w:r>
      <w:r w:rsidR="003A7AE8">
        <w:rPr>
          <w:noProof/>
        </w:rPr>
        <w:t>[18]</w:t>
      </w:r>
      <w:r>
        <w:fldChar w:fldCharType="end"/>
      </w:r>
      <w:r>
        <w:t xml:space="preserve"> s7</w:t>
      </w:r>
    </w:p>
    <w:p w14:paraId="4675B443" w14:textId="77777777" w:rsidR="00B1600B" w:rsidRDefault="00B1600B" w:rsidP="00B1600B"/>
    <w:p w14:paraId="2C9154D8" w14:textId="77777777" w:rsidR="00B1600B" w:rsidRDefault="00B1600B" w:rsidP="00B1600B"/>
    <w:p w14:paraId="5E70A886" w14:textId="77777777" w:rsidR="00B1600B" w:rsidRDefault="00B1600B" w:rsidP="00B1600B"/>
    <w:p w14:paraId="22FE1684" w14:textId="77777777" w:rsidR="00B1600B" w:rsidRDefault="00B1600B" w:rsidP="00B1600B"/>
    <w:p w14:paraId="08B286C5" w14:textId="349A1DFA" w:rsidR="00B1600B" w:rsidRPr="008C5F22" w:rsidRDefault="00B1600B" w:rsidP="00B1600B">
      <w:pPr>
        <w:widowControl w:val="0"/>
        <w:autoSpaceDE w:val="0"/>
        <w:autoSpaceDN w:val="0"/>
        <w:adjustRightInd w:val="0"/>
        <w:rPr>
          <w:color w:val="414142"/>
          <w:sz w:val="17"/>
          <w:szCs w:val="17"/>
          <w:lang w:val="sv-SE"/>
        </w:rPr>
      </w:pPr>
      <w:r>
        <w:t xml:space="preserve">7-Varför menar Chrimes at SpO2 inte avgör om CICO-Rescue är indicerat? </w:t>
      </w:r>
      <w:r w:rsidRPr="008C5F22">
        <w:rPr>
          <w:lang w:val="sv-SE"/>
        </w:rPr>
        <w:t>(</w:t>
      </w:r>
      <w:proofErr w:type="spellStart"/>
      <w:r>
        <w:rPr>
          <w:lang w:val="sv-SE"/>
        </w:rPr>
        <w:fldChar w:fldCharType="begin"/>
      </w:r>
      <w:r w:rsidRPr="008C5F22">
        <w:rPr>
          <w:lang w:val="sv-SE"/>
        </w:rPr>
        <w:instrText xml:space="preserve"> HYPERLINK "http://www.anzca.edu.au/documents/blue-book-2019.pdf" </w:instrText>
      </w:r>
      <w:r>
        <w:rPr>
          <w:lang w:val="sv-SE"/>
        </w:rPr>
        <w:fldChar w:fldCharType="separate"/>
      </w:r>
      <w:r w:rsidRPr="008C5F22">
        <w:rPr>
          <w:rStyle w:val="Hyperlink"/>
          <w:lang w:val="sv-SE"/>
        </w:rPr>
        <w:t>Chrimes</w:t>
      </w:r>
      <w:proofErr w:type="spellEnd"/>
      <w:r w:rsidRPr="008C5F22">
        <w:rPr>
          <w:rStyle w:val="Hyperlink"/>
          <w:lang w:val="sv-SE"/>
        </w:rPr>
        <w:t xml:space="preserve"> 2019</w:t>
      </w:r>
      <w:r>
        <w:rPr>
          <w:rStyle w:val="Hyperlink"/>
          <w:lang w:val="en-US"/>
        </w:rPr>
        <w:fldChar w:fldCharType="end"/>
      </w:r>
      <w:r w:rsidRPr="008C5F22">
        <w:rPr>
          <w:lang w:val="sv-SE"/>
        </w:rPr>
        <w:t xml:space="preserve"> </w:t>
      </w:r>
      <w:r>
        <w:rPr>
          <w:lang w:val="en-US"/>
        </w:rPr>
        <w:fldChar w:fldCharType="begin"/>
      </w:r>
      <w:r w:rsidR="003A7AE8">
        <w:rPr>
          <w:lang w:val="en-US"/>
        </w:rPr>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Pr>
          <w:lang w:val="en-US"/>
        </w:rPr>
        <w:fldChar w:fldCharType="separate"/>
      </w:r>
      <w:r w:rsidR="003A7AE8" w:rsidRPr="003A7AE8">
        <w:rPr>
          <w:noProof/>
          <w:lang w:val="sv-SE"/>
        </w:rPr>
        <w:t>[18]</w:t>
      </w:r>
      <w:r>
        <w:rPr>
          <w:lang w:val="en-US"/>
        </w:rPr>
        <w:fldChar w:fldCharType="end"/>
      </w:r>
      <w:r w:rsidRPr="008C5F22">
        <w:rPr>
          <w:lang w:val="sv-SE"/>
        </w:rPr>
        <w:t xml:space="preserve"> s8</w:t>
      </w:r>
      <w:r w:rsidRPr="008C5F22">
        <w:rPr>
          <w:color w:val="414142"/>
          <w:sz w:val="17"/>
          <w:szCs w:val="17"/>
          <w:lang w:val="sv-SE"/>
        </w:rPr>
        <w:t xml:space="preserve"> </w:t>
      </w:r>
    </w:p>
    <w:p w14:paraId="43E8EB9D" w14:textId="77777777" w:rsidR="00B1600B" w:rsidRPr="004654E9" w:rsidRDefault="00B1600B" w:rsidP="00B1600B"/>
    <w:p w14:paraId="59A3BAC7" w14:textId="77777777" w:rsidR="00B1600B" w:rsidRPr="008C5F22" w:rsidRDefault="00B1600B" w:rsidP="00B1600B">
      <w:pPr>
        <w:rPr>
          <w:lang w:val="sv-SE"/>
        </w:rPr>
      </w:pPr>
    </w:p>
    <w:p w14:paraId="79414ED6" w14:textId="77777777" w:rsidR="00B1600B" w:rsidRPr="008C5F22" w:rsidRDefault="00B1600B" w:rsidP="00B1600B">
      <w:pPr>
        <w:rPr>
          <w:lang w:val="sv-SE"/>
        </w:rPr>
      </w:pPr>
    </w:p>
    <w:p w14:paraId="597A732F" w14:textId="77777777" w:rsidR="00B1600B" w:rsidRPr="008C5F22" w:rsidRDefault="00B1600B" w:rsidP="00B1600B">
      <w:pPr>
        <w:rPr>
          <w:lang w:val="sv-SE"/>
        </w:rPr>
      </w:pPr>
    </w:p>
    <w:p w14:paraId="49A1AD43" w14:textId="00AB82E5" w:rsidR="00B1600B" w:rsidRPr="008C5F22" w:rsidRDefault="00B1600B" w:rsidP="00B1600B">
      <w:pPr>
        <w:widowControl w:val="0"/>
        <w:autoSpaceDE w:val="0"/>
        <w:autoSpaceDN w:val="0"/>
        <w:adjustRightInd w:val="0"/>
        <w:rPr>
          <w:lang w:val="sv-SE"/>
        </w:rPr>
      </w:pPr>
      <w:r>
        <w:t xml:space="preserve">8-Var menas med "priming" för CICO-Rescue och "transition"? </w:t>
      </w:r>
      <w:r w:rsidRPr="008C5F22">
        <w:rPr>
          <w:lang w:val="sv-SE"/>
        </w:rPr>
        <w:t>(</w:t>
      </w:r>
      <w:proofErr w:type="spellStart"/>
      <w:r>
        <w:rPr>
          <w:lang w:val="sv-SE"/>
        </w:rPr>
        <w:fldChar w:fldCharType="begin"/>
      </w:r>
      <w:r w:rsidRPr="008C5F22">
        <w:rPr>
          <w:lang w:val="sv-SE"/>
        </w:rPr>
        <w:instrText xml:space="preserve"> HYPERLINK "http://www.anzca.edu.au/documents/blue-book-2019.pdf" </w:instrText>
      </w:r>
      <w:r>
        <w:rPr>
          <w:lang w:val="sv-SE"/>
        </w:rPr>
        <w:fldChar w:fldCharType="separate"/>
      </w:r>
      <w:r w:rsidRPr="008C5F22">
        <w:rPr>
          <w:rStyle w:val="Hyperlink"/>
          <w:lang w:val="sv-SE"/>
        </w:rPr>
        <w:t>Chrimes</w:t>
      </w:r>
      <w:proofErr w:type="spellEnd"/>
      <w:r w:rsidRPr="008C5F22">
        <w:rPr>
          <w:rStyle w:val="Hyperlink"/>
          <w:lang w:val="sv-SE"/>
        </w:rPr>
        <w:t xml:space="preserve"> 2019</w:t>
      </w:r>
      <w:r>
        <w:rPr>
          <w:rStyle w:val="Hyperlink"/>
          <w:lang w:val="en-US"/>
        </w:rPr>
        <w:fldChar w:fldCharType="end"/>
      </w:r>
      <w:r w:rsidRPr="008C5F22">
        <w:rPr>
          <w:lang w:val="sv-SE"/>
        </w:rPr>
        <w:t xml:space="preserve"> </w:t>
      </w:r>
      <w:r>
        <w:rPr>
          <w:lang w:val="en-US"/>
        </w:rPr>
        <w:fldChar w:fldCharType="begin"/>
      </w:r>
      <w:r w:rsidR="003A7AE8">
        <w:rPr>
          <w:lang w:val="en-US"/>
        </w:rPr>
        <w:instrText xml:space="preserve"> ADDIN EN.CITE &lt;EndNote&gt;&lt;Cite&gt;&lt;Author&gt;Chrimes&lt;/Author&gt;&lt;Year&gt;2019&lt;/Year&gt;&lt;RecNum&gt;2812&lt;/RecNum&gt;&lt;DisplayText&gt;[18]&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Pr>
          <w:lang w:val="en-US"/>
        </w:rPr>
        <w:fldChar w:fldCharType="separate"/>
      </w:r>
      <w:r w:rsidR="003A7AE8" w:rsidRPr="003A7AE8">
        <w:rPr>
          <w:noProof/>
          <w:lang w:val="sv-SE"/>
        </w:rPr>
        <w:t>[18]</w:t>
      </w:r>
      <w:r>
        <w:rPr>
          <w:lang w:val="en-US"/>
        </w:rPr>
        <w:fldChar w:fldCharType="end"/>
      </w:r>
      <w:r w:rsidRPr="008C5F22">
        <w:rPr>
          <w:lang w:val="sv-SE"/>
        </w:rPr>
        <w:t xml:space="preserve"> s9, </w:t>
      </w:r>
      <w:proofErr w:type="spellStart"/>
      <w:r w:rsidRPr="008C5F22">
        <w:rPr>
          <w:lang w:val="sv-SE"/>
        </w:rPr>
        <w:t>Figure</w:t>
      </w:r>
      <w:proofErr w:type="spellEnd"/>
      <w:r w:rsidRPr="008C5F22">
        <w:rPr>
          <w:lang w:val="sv-SE"/>
        </w:rPr>
        <w:t xml:space="preserve"> 3</w:t>
      </w:r>
    </w:p>
    <w:p w14:paraId="5A80BF5A" w14:textId="77777777" w:rsidR="00B1600B" w:rsidRPr="008C5F22" w:rsidRDefault="00B1600B" w:rsidP="00B1600B">
      <w:pPr>
        <w:widowControl w:val="0"/>
        <w:autoSpaceDE w:val="0"/>
        <w:autoSpaceDN w:val="0"/>
        <w:adjustRightInd w:val="0"/>
        <w:rPr>
          <w:lang w:val="sv-SE"/>
        </w:rPr>
      </w:pPr>
    </w:p>
    <w:p w14:paraId="1839BBA3" w14:textId="77777777" w:rsidR="00B1600B" w:rsidRPr="008C5F22" w:rsidRDefault="00B1600B" w:rsidP="00B1600B">
      <w:pPr>
        <w:rPr>
          <w:lang w:val="sv-SE"/>
        </w:rPr>
      </w:pPr>
    </w:p>
    <w:p w14:paraId="230BF362" w14:textId="77777777" w:rsidR="00B1600B" w:rsidRDefault="00B1600B">
      <w:pPr>
        <w:rPr>
          <w:rFonts w:eastAsia="MS Gothic"/>
          <w:b/>
          <w:bCs/>
          <w:iCs/>
          <w:szCs w:val="28"/>
          <w:lang w:val="sv-SE" w:eastAsia="zh-CN"/>
        </w:rPr>
      </w:pPr>
      <w:r>
        <w:br w:type="page"/>
      </w:r>
    </w:p>
    <w:p w14:paraId="776188AC" w14:textId="79E00AD1" w:rsidR="0053037E" w:rsidRPr="00404D09" w:rsidRDefault="00B1600B" w:rsidP="00CA42C1">
      <w:pPr>
        <w:pStyle w:val="Heading2"/>
      </w:pPr>
      <w:bookmarkStart w:id="173" w:name="_Toc68175192"/>
      <w:r>
        <w:lastRenderedPageBreak/>
        <w:t>7</w:t>
      </w:r>
      <w:r w:rsidR="001434A1">
        <w:t>-</w:t>
      </w:r>
      <w:r w:rsidR="0053037E" w:rsidRPr="00404D09">
        <w:t>Coniotomi</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3"/>
    </w:p>
    <w:p w14:paraId="73C528FD" w14:textId="4E815857" w:rsidR="0053037E" w:rsidRPr="00CA6792" w:rsidRDefault="00D96C6A" w:rsidP="0053037E">
      <w:pPr>
        <w:pStyle w:val="BodyText"/>
      </w:pPr>
      <w:r>
        <w:t>1-</w:t>
      </w:r>
      <w:r w:rsidR="0053037E" w:rsidRPr="00560E72">
        <w:t xml:space="preserve">När är </w:t>
      </w:r>
      <w:proofErr w:type="spellStart"/>
      <w:r w:rsidR="0053037E" w:rsidRPr="00560E72">
        <w:t>coniotomi</w:t>
      </w:r>
      <w:proofErr w:type="spellEnd"/>
      <w:r w:rsidR="0053037E" w:rsidRPr="00560E72">
        <w:t xml:space="preserve"> indicerad? </w:t>
      </w:r>
      <w:r w:rsidR="0053037E" w:rsidRPr="00D96C6A">
        <w:t>(</w:t>
      </w:r>
      <w:proofErr w:type="spellStart"/>
      <w:r w:rsidR="000871FD">
        <w:fldChar w:fldCharType="begin"/>
      </w:r>
      <w:r w:rsidR="000871FD">
        <w:instrText xml:space="preserve"> HYPERLINK "http://www.nejm.org/doi/full/10.1056/NEJMvcm0706755" </w:instrText>
      </w:r>
      <w:r w:rsidR="000871FD">
        <w:fldChar w:fldCharType="separate"/>
      </w:r>
      <w:r w:rsidR="0053037E" w:rsidRPr="00D31C20">
        <w:rPr>
          <w:rStyle w:val="Hyperlink"/>
        </w:rPr>
        <w:t>Hsiao</w:t>
      </w:r>
      <w:proofErr w:type="spellEnd"/>
      <w:r w:rsidR="0053037E" w:rsidRPr="00D31C20">
        <w:rPr>
          <w:rStyle w:val="Hyperlink"/>
        </w:rPr>
        <w:t xml:space="preserve"> 2008</w:t>
      </w:r>
      <w:r w:rsidR="000871FD">
        <w:rPr>
          <w:rStyle w:val="Hyperlink"/>
        </w:rPr>
        <w:fldChar w:fldCharType="end"/>
      </w:r>
      <w:r w:rsidR="00B36D96">
        <w:t xml:space="preserve"> </w:t>
      </w:r>
      <w:r w:rsidR="00AB0501">
        <w:fldChar w:fldCharType="begin"/>
      </w:r>
      <w:r w:rsidR="003A7AE8">
        <w:instrText xml:space="preserve"> ADDIN EN.CITE &lt;EndNote&gt;&lt;Cite&gt;&lt;Author&gt;Hsiao&lt;/Author&gt;&lt;Year&gt;2008&lt;/Year&gt;&lt;RecNum&gt;1833&lt;/RecNum&gt;&lt;DisplayText&gt;[19]&lt;/DisplayText&gt;&lt;record&gt;&lt;rec-number&gt;1833&lt;/rec-number&gt;&lt;foreign-keys&gt;&lt;key app="EN" db-id="5rd9tv29z5xd0revrw5xdxzy5w5zpd9tvz55" timestamp="1488087773"&gt;1833&lt;/key&gt;&lt;/foreign-keys&gt;&lt;ref-type name="Journal Article"&gt;17&lt;/ref-type&gt;&lt;contributors&gt;&lt;authors&gt;&lt;author&gt;Hsiao, J.&lt;/author&gt;&lt;author&gt;Pacheco-Fowler, V.&lt;/author&gt;&lt;/authors&gt;&lt;/contributors&gt;&lt;auth-address&gt;Department of Emergency Medicine, New York-Presbyterian Hospital, New York, USA. james_j_hsiao@yahoo.com&lt;/auth-address&gt;&lt;titles&gt;&lt;title&gt;Videos in clinical medicine. Cricothyroidotom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5&lt;/pages&gt;&lt;volume&gt;358&lt;/volume&gt;&lt;number&gt;22&lt;/number&gt;&lt;edition&gt;2008/05/30&lt;/edition&gt;&lt;keywords&gt;&lt;keyword&gt;Airway Obstruction/*surgery&lt;/keyword&gt;&lt;keyword&gt;Cricoid Cartilage&lt;/keyword&gt;&lt;keyword&gt;Humans&lt;/keyword&gt;&lt;keyword&gt;Membranes/surgery&lt;/keyword&gt;&lt;keyword&gt;Postoperative Care&lt;/keyword&gt;&lt;keyword&gt;Respiration, Artificial&lt;/keyword&gt;&lt;keyword&gt;Thyroid Cartilage&lt;/keyword&gt;&lt;keyword&gt;Tracheostomy/instrumentation&lt;/keyword&gt;&lt;keyword&gt;Tracheotomy/adverse effects/contraindications/instrumentation/*methods&lt;/keyword&gt;&lt;/keywords&gt;&lt;dates&gt;&lt;year&gt;2008&lt;/year&gt;&lt;pub-dates&gt;&lt;date&gt;May 29&lt;/date&gt;&lt;/pub-dates&gt;&lt;/dates&gt;&lt;isbn&gt;0028-4793&lt;/isbn&gt;&lt;accession-num&gt;18509116&lt;/accession-num&gt;&lt;urls&gt;&lt;/urls&gt;&lt;electronic-resource-num&gt;10.1056/NEJMvcm0706755&lt;/electronic-resource-num&gt;&lt;remote-database-provider&gt;NLM&lt;/remote-database-provider&gt;&lt;language&gt;eng&lt;/language&gt;&lt;/record&gt;&lt;/Cite&gt;&lt;/EndNote&gt;</w:instrText>
      </w:r>
      <w:r w:rsidR="00AB0501">
        <w:fldChar w:fldCharType="separate"/>
      </w:r>
      <w:r w:rsidR="003A7AE8">
        <w:rPr>
          <w:noProof/>
        </w:rPr>
        <w:t>[19]</w:t>
      </w:r>
      <w:r w:rsidR="00AB0501">
        <w:fldChar w:fldCharType="end"/>
      </w:r>
      <w:r w:rsidR="00B83599" w:rsidRPr="00B83599">
        <w:t xml:space="preserve"> </w:t>
      </w:r>
      <w:r w:rsidR="00B36D96">
        <w:t xml:space="preserve">0:48; se även videon </w:t>
      </w:r>
      <w:hyperlink r:id="rId46" w:history="1">
        <w:r w:rsidR="00A8301D">
          <w:rPr>
            <w:rStyle w:val="Hyperlink"/>
          </w:rPr>
          <w:t xml:space="preserve">"Just a </w:t>
        </w:r>
        <w:proofErr w:type="spellStart"/>
        <w:r w:rsidR="00A8301D">
          <w:rPr>
            <w:rStyle w:val="Hyperlink"/>
          </w:rPr>
          <w:t>routine</w:t>
        </w:r>
        <w:proofErr w:type="spellEnd"/>
        <w:r w:rsidR="00A8301D">
          <w:rPr>
            <w:rStyle w:val="Hyperlink"/>
          </w:rPr>
          <w:t xml:space="preserve"> operation"</w:t>
        </w:r>
      </w:hyperlink>
      <w:r w:rsidR="00A8301D">
        <w:t xml:space="preserve">, </w:t>
      </w:r>
      <w:hyperlink r:id="rId47" w:history="1">
        <w:r w:rsidR="00A8301D" w:rsidRPr="00F61727">
          <w:rPr>
            <w:rStyle w:val="Hyperlink"/>
          </w:rPr>
          <w:t>Macdonald 2008</w:t>
        </w:r>
      </w:hyperlink>
      <w:r w:rsidR="00B83599">
        <w:t xml:space="preserve"> </w:t>
      </w:r>
      <w:r w:rsidR="00AB0501">
        <w:fldChar w:fldCharType="begin"/>
      </w:r>
      <w:r w:rsidR="003A7AE8">
        <w:instrText xml:space="preserve"> ADDIN EN.CITE &lt;EndNote&gt;&lt;Cite&gt;&lt;Author&gt;Macdonald&lt;/Author&gt;&lt;Year&gt;2008&lt;/Year&gt;&lt;RecNum&gt;1834&lt;/RecNum&gt;&lt;DisplayText&gt;[20]&lt;/DisplayText&gt;&lt;record&gt;&lt;rec-number&gt;1834&lt;/rec-number&gt;&lt;foreign-keys&gt;&lt;key app="EN" db-id="5rd9tv29z5xd0revrw5xdxzy5w5zpd9tvz55" timestamp="1488087824"&gt;1834&lt;/key&gt;&lt;/foreign-keys&gt;&lt;ref-type name="Journal Article"&gt;17&lt;/ref-type&gt;&lt;contributors&gt;&lt;authors&gt;&lt;author&gt;Macdonald, J. C.&lt;/author&gt;&lt;author&gt;Tien, H. C.&lt;/author&gt;&lt;/authors&gt;&lt;/contributors&gt;&lt;auth-address&gt;Department of Critical Care Medicine, University of Ottawa, Ottawa, Ont.&lt;/auth-address&gt;&lt;titles&gt;&lt;title&gt;Emergency battlefield cricothyrotomy&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133-5&lt;/pages&gt;&lt;volume&gt;178&lt;/volume&gt;&lt;number&gt;9&lt;/number&gt;&lt;edition&gt;2008/04/23&lt;/edition&gt;&lt;keywords&gt;&lt;keyword&gt;Adult&lt;/keyword&gt;&lt;keyword&gt;Blast Injuries/complications&lt;/keyword&gt;&lt;keyword&gt;Cricoid Cartilage/*surgery&lt;/keyword&gt;&lt;keyword&gt;Emergency Treatment/*methods&lt;/keyword&gt;&lt;keyword&gt;Humans&lt;/keyword&gt;&lt;keyword&gt;Male&lt;/keyword&gt;&lt;keyword&gt;Military Medicine&lt;/keyword&gt;&lt;keyword&gt;Thyroid Cartilage/*surgery&lt;/keyword&gt;&lt;/keywords&gt;&lt;dates&gt;&lt;year&gt;2008&lt;/year&gt;&lt;pub-dates&gt;&lt;date&gt;Apr 22&lt;/date&gt;&lt;/pub-dates&gt;&lt;/dates&gt;&lt;isbn&gt;0820-3946&lt;/isbn&gt;&lt;accession-num&gt;18427086&lt;/accession-num&gt;&lt;urls&gt;&lt;/urls&gt;&lt;custom2&gt;PMC2292761&lt;/custom2&gt;&lt;electronic-resource-num&gt;10.1503/cmaj.080036&lt;/electronic-resource-num&gt;&lt;remote-database-provider&gt;NLM&lt;/remote-database-provider&gt;&lt;language&gt;eng&lt;/language&gt;&lt;/record&gt;&lt;/Cite&gt;&lt;/EndNote&gt;</w:instrText>
      </w:r>
      <w:r w:rsidR="00AB0501">
        <w:fldChar w:fldCharType="separate"/>
      </w:r>
      <w:r w:rsidR="003A7AE8">
        <w:rPr>
          <w:noProof/>
        </w:rPr>
        <w:t>[20]</w:t>
      </w:r>
      <w:r w:rsidR="00AB0501">
        <w:fldChar w:fldCharType="end"/>
      </w:r>
      <w:r w:rsidR="00F14897" w:rsidRPr="00CA6792">
        <w:t>)</w:t>
      </w:r>
    </w:p>
    <w:p w14:paraId="6DC27183" w14:textId="77777777" w:rsidR="0053037E" w:rsidRPr="00CA6792" w:rsidRDefault="0053037E" w:rsidP="0053037E">
      <w:pPr>
        <w:pStyle w:val="BodyText"/>
      </w:pPr>
    </w:p>
    <w:p w14:paraId="5165EEA3" w14:textId="23693DF4" w:rsidR="0053037E" w:rsidRPr="008C5F22" w:rsidRDefault="0053037E" w:rsidP="0053037E">
      <w:pPr>
        <w:pStyle w:val="BodyText"/>
      </w:pPr>
    </w:p>
    <w:p w14:paraId="177A6F84" w14:textId="4F14E56E" w:rsidR="0008130C" w:rsidRPr="008C5F22" w:rsidRDefault="0008130C" w:rsidP="0053037E">
      <w:pPr>
        <w:pStyle w:val="BodyText"/>
      </w:pPr>
    </w:p>
    <w:p w14:paraId="6FB29BED" w14:textId="77777777" w:rsidR="0008130C" w:rsidRPr="008C5F22" w:rsidRDefault="0008130C" w:rsidP="0053037E">
      <w:pPr>
        <w:pStyle w:val="BodyText"/>
      </w:pPr>
    </w:p>
    <w:p w14:paraId="4E80B436" w14:textId="04EF74F6" w:rsidR="00DE1474" w:rsidRPr="0008130C" w:rsidRDefault="00D96C6A" w:rsidP="0053037E">
      <w:pPr>
        <w:pStyle w:val="BodyText"/>
      </w:pPr>
      <w:r w:rsidRPr="00CA6792">
        <w:t>2-</w:t>
      </w:r>
      <w:r w:rsidR="00DE1474" w:rsidRPr="00CA6792">
        <w:t>Hur genomför man e</w:t>
      </w:r>
      <w:r w:rsidR="00452D0E" w:rsidRPr="00CA6792">
        <w:t xml:space="preserve">n </w:t>
      </w:r>
      <w:proofErr w:type="spellStart"/>
      <w:r w:rsidR="00452D0E" w:rsidRPr="00CA6792">
        <w:t>conitomi</w:t>
      </w:r>
      <w:proofErr w:type="spellEnd"/>
      <w:r w:rsidR="00DE1474" w:rsidRPr="00CA6792">
        <w:t xml:space="preserve">? </w:t>
      </w:r>
      <w:r w:rsidR="00DE1474" w:rsidRPr="0008130C">
        <w:t>(</w:t>
      </w:r>
      <w:hyperlink r:id="rId48" w:history="1">
        <w:r w:rsidR="00560E72" w:rsidRPr="0008130C">
          <w:rPr>
            <w:rStyle w:val="Hyperlink"/>
          </w:rPr>
          <w:t xml:space="preserve">Heard 2013 </w:t>
        </w:r>
        <w:proofErr w:type="spellStart"/>
        <w:r w:rsidR="00560E72" w:rsidRPr="0008130C">
          <w:rPr>
            <w:rStyle w:val="Hyperlink"/>
          </w:rPr>
          <w:t>Cricothyrotomy</w:t>
        </w:r>
        <w:proofErr w:type="spellEnd"/>
      </w:hyperlink>
      <w:r w:rsidR="00CE6C1E" w:rsidRPr="0008130C">
        <w:t xml:space="preserve">; </w:t>
      </w:r>
      <w:hyperlink r:id="rId49" w:history="1">
        <w:r w:rsidR="00A76C4F" w:rsidRPr="0008130C">
          <w:rPr>
            <w:rStyle w:val="Hyperlink"/>
            <w:rFonts w:eastAsia="MS Mincho"/>
          </w:rPr>
          <w:t xml:space="preserve">Internetanestesi 2017 </w:t>
        </w:r>
        <w:proofErr w:type="spellStart"/>
        <w:r w:rsidR="00A76C4F" w:rsidRPr="0008130C">
          <w:rPr>
            <w:rStyle w:val="Hyperlink"/>
            <w:rFonts w:eastAsia="MS Mincho"/>
          </w:rPr>
          <w:t>Cricothyrotomy</w:t>
        </w:r>
        <w:proofErr w:type="spellEnd"/>
      </w:hyperlink>
      <w:r w:rsidR="00A76C4F" w:rsidRPr="0008130C">
        <w:rPr>
          <w:rFonts w:eastAsia="MS Mincho"/>
          <w:color w:val="0000EF"/>
        </w:rPr>
        <w:t>)</w:t>
      </w:r>
    </w:p>
    <w:p w14:paraId="3A8E6305" w14:textId="77777777" w:rsidR="00DE1474" w:rsidRPr="0008130C" w:rsidRDefault="00DE1474" w:rsidP="0053037E">
      <w:pPr>
        <w:pStyle w:val="BodyText"/>
      </w:pPr>
    </w:p>
    <w:p w14:paraId="41650C38" w14:textId="3214D3AD" w:rsidR="00F474AD" w:rsidRDefault="00F474AD" w:rsidP="00F474AD">
      <w:pPr>
        <w:pStyle w:val="BodyText"/>
      </w:pPr>
    </w:p>
    <w:p w14:paraId="640961FF" w14:textId="57015EC8" w:rsidR="0008130C" w:rsidRDefault="0008130C" w:rsidP="00F474AD">
      <w:pPr>
        <w:pStyle w:val="BodyText"/>
      </w:pPr>
    </w:p>
    <w:p w14:paraId="6A9E151E" w14:textId="77777777" w:rsidR="0008130C" w:rsidRDefault="0008130C" w:rsidP="00F474AD">
      <w:pPr>
        <w:pStyle w:val="BodyText"/>
      </w:pPr>
    </w:p>
    <w:p w14:paraId="5C9297C9" w14:textId="48AF0A49" w:rsidR="00F474AD" w:rsidRPr="008C5F22" w:rsidRDefault="00D96C6A" w:rsidP="00F474AD">
      <w:pPr>
        <w:rPr>
          <w:lang w:val="sv-SE"/>
        </w:rPr>
      </w:pPr>
      <w:r>
        <w:rPr>
          <w:rFonts w:eastAsia="MS Mincho"/>
        </w:rPr>
        <w:t>3-</w:t>
      </w:r>
      <w:r w:rsidR="00F474AD" w:rsidRPr="00E9546C">
        <w:rPr>
          <w:rFonts w:eastAsia="MS Mincho"/>
        </w:rPr>
        <w:t>S</w:t>
      </w:r>
      <w:r w:rsidR="00A51E35" w:rsidRPr="00E9546C">
        <w:rPr>
          <w:rFonts w:eastAsia="MS Mincho"/>
        </w:rPr>
        <w:t>e s</w:t>
      </w:r>
      <w:r w:rsidR="00F474AD" w:rsidRPr="00E9546C">
        <w:rPr>
          <w:rFonts w:eastAsia="MS Mincho"/>
        </w:rPr>
        <w:t>amman</w:t>
      </w:r>
      <w:r w:rsidR="00A51E35" w:rsidRPr="00E9546C">
        <w:t>fattande beskrivning</w:t>
      </w:r>
      <w:r w:rsidR="00F474AD" w:rsidRPr="00E9546C">
        <w:t xml:space="preserve"> </w:t>
      </w:r>
      <w:hyperlink r:id="rId50" w:history="1">
        <w:r w:rsidR="00A51E35" w:rsidRPr="00E9546C">
          <w:rPr>
            <w:rStyle w:val="Hyperlink"/>
          </w:rPr>
          <w:t>Frerk 2015</w:t>
        </w:r>
      </w:hyperlink>
      <w:r w:rsidR="00A51E35" w:rsidRPr="00E9546C">
        <w:t xml:space="preserve"> </w:t>
      </w:r>
      <w:r w:rsidR="00AB0501">
        <w:fldChar w:fldCharType="begin"/>
      </w:r>
      <w:r w:rsidR="00AB0501">
        <w:instrText xml:space="preserve"> ADDIN EN.CITE &lt;EndNote&gt;&lt;Cite&gt;&lt;Author&gt;Frerk&lt;/Author&gt;&lt;Year&gt;2015&lt;/Year&gt;&lt;RecNum&gt;2536&lt;/RecNum&gt;&lt;DisplayText&gt;[9]&lt;/DisplayText&gt;&lt;record&gt;&lt;rec-number&gt;2536&lt;/rec-number&gt;&lt;foreign-keys&gt;&lt;key app="EN" db-id="5rd9tv29z5xd0revrw5xdxzy5w5zpd9tvz55" timestamp="1537873991"&gt;2536&lt;/key&gt;&lt;/foreign-keys&gt;&lt;ref-type name="Journal Article"&gt;17&lt;/ref-type&gt;&lt;contributors&gt;&lt;authors&gt;&lt;author&gt;Frerk, C.&lt;/author&gt;&lt;author&gt;Difficult Airway Society intubation guidelines working, group&lt;/author&gt;&lt;author&gt;Mitchell, V. S.&lt;/author&gt;&lt;author&gt;Difficult Airway Society intubation guidelines working, group&lt;/author&gt;&lt;author&gt;McNarry, A. F.&lt;/author&gt;&lt;author&gt;Difficult Airway Society intubation guidelines working, group&lt;/author&gt;&lt;author&gt;Mendonca, C.&lt;/author&gt;&lt;author&gt;Difficult Airway Society intubation guidelines working, group&lt;/author&gt;&lt;author&gt;Bhagrath, R.&lt;/author&gt;&lt;author&gt;Difficult Airway Society intubation guidelines working, group&lt;/author&gt;&lt;author&gt;Patel, A.&lt;/author&gt;&lt;author&gt;Difficult Airway Society intubation guidelines working, group&lt;/author&gt;&lt;author&gt;O&amp;apos;Sullivan, E. P.&lt;/author&gt;&lt;author&gt;Difficult Airway Society intubation guidelines working, group&lt;/author&gt;&lt;author&gt;Woodall, N. M.&lt;/author&gt;&lt;author&gt;Difficult Airway Society intubation guidelines working, group&lt;/author&gt;&lt;author&gt;Ahmad, I.&lt;/author&gt;&lt;author&gt;Difficult Airway Society intubation guidelines working, group&lt;/author&gt;&lt;/authors&gt;&lt;/contributors&gt;&lt;titles&gt;&lt;title&gt;Difficult Airway Society 2015 guidelines for management of unanticipated difficult intubation in adults†&lt;/title&gt;&lt;secondary-title&gt;BJA: British Journal of Anaesthesia&lt;/secondary-title&gt;&lt;/titles&gt;&lt;periodical&gt;&lt;full-title&gt;BJA: British Journal of Anaesthesia&lt;/full-title&gt;&lt;/periodical&gt;&lt;pages&gt;827-848&lt;/pages&gt;&lt;volume&gt;115&lt;/volume&gt;&lt;number&gt;6&lt;/number&gt;&lt;dates&gt;&lt;year&gt;2015&lt;/year&gt;&lt;/dates&gt;&lt;isbn&gt;0007-0912&lt;/isbn&gt;&lt;urls&gt;&lt;related-urls&gt;&lt;url&gt;http://dx.doi.org/10.1093/bja/aev371&lt;/url&gt;&lt;/related-urls&gt;&lt;/urls&gt;&lt;electronic-resource-num&gt;10.1093/bja/aev371&lt;/electronic-resource-num&gt;&lt;/record&gt;&lt;/Cite&gt;&lt;/EndNote&gt;</w:instrText>
      </w:r>
      <w:r w:rsidR="00AB0501">
        <w:fldChar w:fldCharType="separate"/>
      </w:r>
      <w:r w:rsidR="00AB0501">
        <w:rPr>
          <w:noProof/>
        </w:rPr>
        <w:t>[9]</w:t>
      </w:r>
      <w:r w:rsidR="00AB0501">
        <w:fldChar w:fldCharType="end"/>
      </w:r>
      <w:r w:rsidR="00A51E35">
        <w:t xml:space="preserve"> s835-6.  </w:t>
      </w:r>
      <w:r w:rsidR="00973D0C" w:rsidRPr="008C5F22">
        <w:rPr>
          <w:lang w:val="sv-SE"/>
        </w:rPr>
        <w:t>Vad menas med "</w:t>
      </w:r>
      <w:proofErr w:type="spellStart"/>
      <w:r w:rsidR="00973D0C" w:rsidRPr="008C5F22">
        <w:rPr>
          <w:lang w:val="sv-SE"/>
        </w:rPr>
        <w:t>laryngeal</w:t>
      </w:r>
      <w:proofErr w:type="spellEnd"/>
      <w:r w:rsidR="00973D0C" w:rsidRPr="008C5F22">
        <w:rPr>
          <w:lang w:val="sv-SE"/>
        </w:rPr>
        <w:t xml:space="preserve"> handshake"?</w:t>
      </w:r>
    </w:p>
    <w:p w14:paraId="74719311" w14:textId="77777777" w:rsidR="00883B8C" w:rsidRPr="008C5F22" w:rsidRDefault="00883B8C" w:rsidP="00F474AD">
      <w:pPr>
        <w:rPr>
          <w:i/>
          <w:iCs/>
          <w:lang w:val="sv-SE"/>
        </w:rPr>
      </w:pPr>
    </w:p>
    <w:p w14:paraId="7ED5D2E2" w14:textId="77777777" w:rsidR="00F474AD" w:rsidRPr="008C5F22" w:rsidRDefault="00F474AD" w:rsidP="00F474AD">
      <w:pPr>
        <w:pStyle w:val="BodyText"/>
      </w:pPr>
    </w:p>
    <w:p w14:paraId="6C081246" w14:textId="77777777" w:rsidR="00076436" w:rsidRPr="008C5F22" w:rsidRDefault="00076436" w:rsidP="0053037E">
      <w:pPr>
        <w:pStyle w:val="BodyText2"/>
        <w:rPr>
          <w:rFonts w:cs="ArialMT"/>
        </w:rPr>
      </w:pPr>
    </w:p>
    <w:p w14:paraId="0CB1F01C" w14:textId="77777777" w:rsidR="00CA42C1" w:rsidRPr="008C5F22" w:rsidRDefault="00CA42C1" w:rsidP="0053037E">
      <w:pPr>
        <w:pStyle w:val="BodyText2"/>
        <w:rPr>
          <w:rFonts w:cs="ArialMT"/>
        </w:rPr>
      </w:pPr>
    </w:p>
    <w:p w14:paraId="21550C35" w14:textId="0D432D21" w:rsidR="0053037E" w:rsidRDefault="0053037E" w:rsidP="00CA42C1">
      <w:pPr>
        <w:pStyle w:val="Heading2"/>
      </w:pPr>
      <w:r w:rsidRPr="00CA6792">
        <w:rPr>
          <w:u w:val="single"/>
          <w:lang w:eastAsia="ja-JP"/>
        </w:rPr>
        <w:br w:type="page"/>
      </w:r>
      <w:bookmarkStart w:id="174" w:name="_Toc243203831"/>
      <w:bookmarkStart w:id="175" w:name="_Toc248570146"/>
      <w:bookmarkStart w:id="176" w:name="_Toc248570192"/>
      <w:bookmarkStart w:id="177" w:name="_Toc248570271"/>
      <w:bookmarkStart w:id="178" w:name="_Toc269890609"/>
      <w:bookmarkStart w:id="179" w:name="_Toc269909952"/>
      <w:bookmarkStart w:id="180" w:name="_Toc315436193"/>
      <w:bookmarkStart w:id="181" w:name="_Toc349643512"/>
      <w:bookmarkStart w:id="182" w:name="_Toc349655371"/>
      <w:bookmarkStart w:id="183" w:name="_Toc349750810"/>
      <w:bookmarkStart w:id="184" w:name="_Toc349757658"/>
      <w:bookmarkStart w:id="185" w:name="_Toc377299312"/>
      <w:bookmarkStart w:id="186" w:name="_Toc400535837"/>
      <w:bookmarkStart w:id="187" w:name="_Toc400538331"/>
      <w:bookmarkStart w:id="188" w:name="_Toc444260695"/>
      <w:bookmarkStart w:id="189" w:name="_Toc444261659"/>
      <w:bookmarkStart w:id="190" w:name="_Toc444261769"/>
      <w:bookmarkStart w:id="191" w:name="_Toc444261803"/>
      <w:bookmarkStart w:id="192" w:name="_Toc444261856"/>
      <w:bookmarkStart w:id="193" w:name="_Toc444262841"/>
      <w:bookmarkStart w:id="194" w:name="_Toc65247461"/>
      <w:bookmarkStart w:id="195" w:name="_Toc68001923"/>
      <w:bookmarkStart w:id="196" w:name="_Toc68175102"/>
      <w:bookmarkStart w:id="197" w:name="_Toc68175193"/>
      <w:r w:rsidR="00B1600B">
        <w:lastRenderedPageBreak/>
        <w:t>8</w:t>
      </w:r>
      <w:r w:rsidRPr="00E9546C">
        <w:t>-</w:t>
      </w:r>
      <w:bookmarkEnd w:id="174"/>
      <w:bookmarkEnd w:id="175"/>
      <w:bookmarkEnd w:id="176"/>
      <w:bookmarkEnd w:id="177"/>
      <w:r w:rsidR="00F61727" w:rsidRPr="00E9546C">
        <w:t>Nålcricotyrotomi</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6716C4E0" w14:textId="4BDF1960" w:rsidR="0098109A" w:rsidRPr="00404D09" w:rsidRDefault="00D96C6A" w:rsidP="0098109A">
      <w:pPr>
        <w:pStyle w:val="BodyText"/>
      </w:pPr>
      <w:r>
        <w:t>1-</w:t>
      </w:r>
      <w:r w:rsidR="0098109A">
        <w:t xml:space="preserve">När är </w:t>
      </w:r>
      <w:proofErr w:type="spellStart"/>
      <w:r w:rsidR="0098109A">
        <w:t>nålcricotyrotomi</w:t>
      </w:r>
      <w:proofErr w:type="spellEnd"/>
      <w:r w:rsidR="0053037E" w:rsidRPr="00404D09">
        <w:t xml:space="preserve"> att föredra över </w:t>
      </w:r>
      <w:proofErr w:type="spellStart"/>
      <w:r w:rsidR="0053037E" w:rsidRPr="00404D09">
        <w:t>coniotomi</w:t>
      </w:r>
      <w:proofErr w:type="spellEnd"/>
      <w:r w:rsidR="0053037E" w:rsidRPr="00404D09">
        <w:t>? (</w:t>
      </w:r>
      <w:r w:rsidR="0098109A">
        <w:t xml:space="preserve">Roberts 6th ed </w:t>
      </w:r>
      <w:proofErr w:type="spellStart"/>
      <w:r w:rsidR="0098109A">
        <w:t>Chapter</w:t>
      </w:r>
      <w:proofErr w:type="spellEnd"/>
      <w:r w:rsidR="0098109A">
        <w:t xml:space="preserve"> 06 s130, även </w:t>
      </w:r>
      <w:hyperlink r:id="rId51" w:history="1">
        <w:r w:rsidR="00DF26A3">
          <w:rPr>
            <w:rStyle w:val="Hyperlink"/>
            <w:lang w:eastAsia="ja-JP"/>
          </w:rPr>
          <w:t>SWESEMS UTBILDNINGSMATERIAL</w:t>
        </w:r>
      </w:hyperlink>
      <w:r w:rsidR="003A6A1A">
        <w:rPr>
          <w:lang w:eastAsia="ja-JP"/>
        </w:rPr>
        <w:t xml:space="preserve"> </w:t>
      </w:r>
      <w:proofErr w:type="spellStart"/>
      <w:r w:rsidR="0098109A">
        <w:rPr>
          <w:lang w:eastAsia="ja-JP"/>
        </w:rPr>
        <w:t>C</w:t>
      </w:r>
      <w:r w:rsidR="003A6A1A">
        <w:rPr>
          <w:lang w:eastAsia="ja-JP"/>
        </w:rPr>
        <w:t>oniotomi</w:t>
      </w:r>
      <w:proofErr w:type="spellEnd"/>
      <w:r w:rsidR="003A6A1A">
        <w:rPr>
          <w:lang w:eastAsia="ja-JP"/>
        </w:rPr>
        <w:t xml:space="preserve"> och </w:t>
      </w:r>
      <w:proofErr w:type="spellStart"/>
      <w:r w:rsidR="003A6A1A">
        <w:rPr>
          <w:lang w:eastAsia="ja-JP"/>
        </w:rPr>
        <w:t>nålcricothyrotomi</w:t>
      </w:r>
      <w:proofErr w:type="spellEnd"/>
      <w:r w:rsidR="003A6A1A">
        <w:rPr>
          <w:lang w:eastAsia="ja-JP"/>
        </w:rPr>
        <w:t xml:space="preserve"> A</w:t>
      </w:r>
      <w:r w:rsidR="0098109A">
        <w:rPr>
          <w:lang w:eastAsia="ja-JP"/>
        </w:rPr>
        <w:t xml:space="preserve">nteckning </w:t>
      </w:r>
      <w:r w:rsidR="00082AB3">
        <w:rPr>
          <w:lang w:eastAsia="ja-JP"/>
        </w:rPr>
        <w:t>23</w:t>
      </w:r>
      <w:r w:rsidR="0098109A" w:rsidRPr="00404D09">
        <w:t>)</w:t>
      </w:r>
    </w:p>
    <w:p w14:paraId="5E5025A5" w14:textId="77777777" w:rsidR="0053037E" w:rsidRPr="00404D09" w:rsidRDefault="0053037E" w:rsidP="0053037E">
      <w:pPr>
        <w:pStyle w:val="BodyText"/>
      </w:pPr>
    </w:p>
    <w:p w14:paraId="626215FA" w14:textId="77777777" w:rsidR="0053037E" w:rsidRPr="008C5F22" w:rsidRDefault="0053037E" w:rsidP="0053037E">
      <w:pPr>
        <w:pStyle w:val="BodyText2"/>
        <w:rPr>
          <w:rFonts w:cs="ArialMT"/>
          <w:szCs w:val="26"/>
          <w:lang w:bidi="sv-SE"/>
        </w:rPr>
      </w:pPr>
    </w:p>
    <w:p w14:paraId="606FF5F4" w14:textId="77777777" w:rsidR="006C7EE3" w:rsidRPr="008C5F22" w:rsidRDefault="006C7EE3" w:rsidP="0053037E">
      <w:pPr>
        <w:pStyle w:val="BodyText2"/>
      </w:pPr>
    </w:p>
    <w:p w14:paraId="1B21CCF9" w14:textId="77777777" w:rsidR="0053037E" w:rsidRPr="008C5F22" w:rsidRDefault="0053037E" w:rsidP="0053037E">
      <w:pPr>
        <w:pStyle w:val="BodyText"/>
      </w:pPr>
    </w:p>
    <w:p w14:paraId="7429463C" w14:textId="5BE90CD1" w:rsidR="006C7EE3" w:rsidRDefault="00D96C6A" w:rsidP="006C7EE3">
      <w:pPr>
        <w:pStyle w:val="BodyText"/>
      </w:pPr>
      <w:r>
        <w:t>2-</w:t>
      </w:r>
      <w:r w:rsidR="006C7EE3">
        <w:t xml:space="preserve">Hur genomför man en </w:t>
      </w:r>
      <w:proofErr w:type="spellStart"/>
      <w:r w:rsidR="006C7EE3">
        <w:t>nålcricotyrotomi</w:t>
      </w:r>
      <w:proofErr w:type="spellEnd"/>
      <w:r w:rsidR="006C7EE3">
        <w:t>? (</w:t>
      </w:r>
      <w:proofErr w:type="spellStart"/>
      <w:r w:rsidR="000871FD">
        <w:fldChar w:fldCharType="begin"/>
      </w:r>
      <w:r w:rsidR="000871FD">
        <w:instrText xml:space="preserve"> HYPERLINK "https://www.youtube.com/watch?v=6LDEMmOcSB8" </w:instrText>
      </w:r>
      <w:r w:rsidR="000871FD">
        <w:fldChar w:fldCharType="separate"/>
      </w:r>
      <w:r w:rsidR="006C7EE3" w:rsidRPr="006509D2">
        <w:rPr>
          <w:rStyle w:val="Hyperlink"/>
        </w:rPr>
        <w:t>Cannula</w:t>
      </w:r>
      <w:proofErr w:type="spellEnd"/>
      <w:r w:rsidR="006C7EE3" w:rsidRPr="006509D2">
        <w:rPr>
          <w:rStyle w:val="Hyperlink"/>
        </w:rPr>
        <w:t xml:space="preserve"> </w:t>
      </w:r>
      <w:proofErr w:type="spellStart"/>
      <w:r w:rsidR="006C7EE3" w:rsidRPr="006509D2">
        <w:rPr>
          <w:rStyle w:val="Hyperlink"/>
        </w:rPr>
        <w:t>Cricothyroitodomy</w:t>
      </w:r>
      <w:proofErr w:type="spellEnd"/>
      <w:r w:rsidR="000871FD">
        <w:rPr>
          <w:rStyle w:val="Hyperlink"/>
        </w:rPr>
        <w:fldChar w:fldCharType="end"/>
      </w:r>
      <w:r w:rsidR="006C7EE3">
        <w:rPr>
          <w:rStyle w:val="Hyperlink"/>
        </w:rPr>
        <w:t xml:space="preserve"> och </w:t>
      </w:r>
      <w:hyperlink r:id="rId52" w:history="1">
        <w:r w:rsidR="006C7EE3">
          <w:rPr>
            <w:rStyle w:val="Hyperlink"/>
            <w:lang w:eastAsia="ja-JP"/>
          </w:rPr>
          <w:t>SWESEMS UTBILDNINGSMATERIAL</w:t>
        </w:r>
      </w:hyperlink>
      <w:r w:rsidR="006C7EE3">
        <w:t>)</w:t>
      </w:r>
    </w:p>
    <w:p w14:paraId="605FC98F" w14:textId="77777777" w:rsidR="00E0364B" w:rsidRDefault="00E0364B" w:rsidP="0053037E">
      <w:pPr>
        <w:pStyle w:val="BodyText"/>
      </w:pPr>
    </w:p>
    <w:p w14:paraId="55C46B0F" w14:textId="77777777" w:rsidR="00E0364B" w:rsidRDefault="00E0364B" w:rsidP="0053037E">
      <w:pPr>
        <w:pStyle w:val="BodyText"/>
      </w:pPr>
    </w:p>
    <w:p w14:paraId="6B4BFECE" w14:textId="66B0E180" w:rsidR="00E0364B" w:rsidRDefault="00E0364B" w:rsidP="0053037E">
      <w:pPr>
        <w:pStyle w:val="BodyText"/>
      </w:pPr>
    </w:p>
    <w:p w14:paraId="2AC7D47A" w14:textId="77777777" w:rsidR="003B3D14" w:rsidRDefault="003B3D14" w:rsidP="0053037E">
      <w:pPr>
        <w:pStyle w:val="BodyText"/>
      </w:pPr>
    </w:p>
    <w:p w14:paraId="5D7B154D" w14:textId="15BEFE78" w:rsidR="0053037E" w:rsidRPr="00404D09" w:rsidRDefault="00D96C6A" w:rsidP="0053037E">
      <w:pPr>
        <w:pStyle w:val="BodyText"/>
      </w:pPr>
      <w:r>
        <w:t>3-</w:t>
      </w:r>
      <w:r w:rsidR="0053037E" w:rsidRPr="00404D09">
        <w:t xml:space="preserve">Du inför en nål genom membran </w:t>
      </w:r>
      <w:proofErr w:type="spellStart"/>
      <w:r w:rsidR="0053037E" w:rsidRPr="00404D09">
        <w:t>cricotyroidea</w:t>
      </w:r>
      <w:proofErr w:type="spellEnd"/>
      <w:r w:rsidR="0053037E" w:rsidRPr="00404D09">
        <w:t xml:space="preserve"> hos ett 3 årigt barn med en </w:t>
      </w:r>
      <w:proofErr w:type="spellStart"/>
      <w:r w:rsidR="0053037E" w:rsidRPr="00404D09">
        <w:t>supraglottisk</w:t>
      </w:r>
      <w:proofErr w:type="spellEnd"/>
      <w:r w:rsidR="0053037E" w:rsidRPr="00404D09">
        <w:t xml:space="preserve"> främmande kropp som du inte har lyckats få bort med </w:t>
      </w:r>
      <w:proofErr w:type="spellStart"/>
      <w:r w:rsidR="0053037E" w:rsidRPr="00404D09">
        <w:t>MaGill</w:t>
      </w:r>
      <w:proofErr w:type="spellEnd"/>
      <w:r w:rsidR="0053037E" w:rsidRPr="00404D09">
        <w:t xml:space="preserve"> tång.  Du väljer att oxygenera och ventilera barnet med hjälp av en Rubens blåsa.  Hur kopplar du blåsan till kanylen? (</w:t>
      </w:r>
      <w:r w:rsidR="0098109A">
        <w:t xml:space="preserve">Roberts 6th ed </w:t>
      </w:r>
      <w:proofErr w:type="spellStart"/>
      <w:r w:rsidR="0098109A">
        <w:t>Chapter</w:t>
      </w:r>
      <w:proofErr w:type="spellEnd"/>
      <w:r w:rsidR="0098109A">
        <w:t xml:space="preserve"> 06 s131 </w:t>
      </w:r>
      <w:proofErr w:type="spellStart"/>
      <w:r w:rsidR="0098109A">
        <w:t>Fig</w:t>
      </w:r>
      <w:proofErr w:type="spellEnd"/>
      <w:r w:rsidR="0098109A">
        <w:t xml:space="preserve"> </w:t>
      </w:r>
      <w:proofErr w:type="gramStart"/>
      <w:r w:rsidR="0098109A">
        <w:t>6-13</w:t>
      </w:r>
      <w:proofErr w:type="gramEnd"/>
      <w:r w:rsidR="0098109A">
        <w:t xml:space="preserve">; se även </w:t>
      </w:r>
      <w:hyperlink r:id="rId53" w:history="1">
        <w:r w:rsidR="00DF26A3">
          <w:rPr>
            <w:rStyle w:val="Hyperlink"/>
            <w:lang w:eastAsia="ja-JP"/>
          </w:rPr>
          <w:t>SWESEMS UTBILDNINGSMATERIAL</w:t>
        </w:r>
      </w:hyperlink>
      <w:r w:rsidR="00664D2A">
        <w:rPr>
          <w:lang w:eastAsia="ja-JP"/>
        </w:rPr>
        <w:t xml:space="preserve"> </w:t>
      </w:r>
      <w:proofErr w:type="spellStart"/>
      <w:r w:rsidR="00541F12">
        <w:rPr>
          <w:lang w:eastAsia="ja-JP"/>
        </w:rPr>
        <w:t>Coniotomi</w:t>
      </w:r>
      <w:proofErr w:type="spellEnd"/>
      <w:r w:rsidR="00541F12">
        <w:rPr>
          <w:lang w:eastAsia="ja-JP"/>
        </w:rPr>
        <w:t xml:space="preserve"> och </w:t>
      </w:r>
      <w:proofErr w:type="spellStart"/>
      <w:r w:rsidR="00541F12">
        <w:rPr>
          <w:lang w:eastAsia="ja-JP"/>
        </w:rPr>
        <w:t>nålcricothyrotomi</w:t>
      </w:r>
      <w:proofErr w:type="spellEnd"/>
      <w:r w:rsidR="0098109A">
        <w:rPr>
          <w:lang w:eastAsia="ja-JP"/>
        </w:rPr>
        <w:t xml:space="preserve"> s1</w:t>
      </w:r>
      <w:r w:rsidR="003A6A1A">
        <w:rPr>
          <w:lang w:eastAsia="ja-JP"/>
        </w:rPr>
        <w:t xml:space="preserve"> och A</w:t>
      </w:r>
      <w:r w:rsidR="00082AB3">
        <w:rPr>
          <w:lang w:eastAsia="ja-JP"/>
        </w:rPr>
        <w:t xml:space="preserve">nteckning </w:t>
      </w:r>
      <w:r w:rsidR="00FD2473">
        <w:rPr>
          <w:lang w:eastAsia="ja-JP"/>
        </w:rPr>
        <w:t>31</w:t>
      </w:r>
      <w:r w:rsidR="0053037E" w:rsidRPr="00404D09">
        <w:t>)</w:t>
      </w:r>
    </w:p>
    <w:p w14:paraId="55ED1D89" w14:textId="77777777" w:rsidR="0053037E" w:rsidRPr="00404D09" w:rsidRDefault="0053037E" w:rsidP="0053037E">
      <w:pPr>
        <w:pStyle w:val="BodyText"/>
      </w:pPr>
    </w:p>
    <w:p w14:paraId="0CB13388" w14:textId="77777777" w:rsidR="00CA42C1" w:rsidRPr="008C5F22" w:rsidRDefault="00CA42C1" w:rsidP="00076436">
      <w:pPr>
        <w:pStyle w:val="Heading2"/>
        <w:rPr>
          <w:noProof/>
        </w:rPr>
      </w:pPr>
    </w:p>
    <w:p w14:paraId="0512AB19" w14:textId="4F2F1227" w:rsidR="0098109A" w:rsidRPr="008C5F22" w:rsidRDefault="0098109A" w:rsidP="00CA42C1">
      <w:pPr>
        <w:pStyle w:val="Heading2"/>
        <w:rPr>
          <w:noProof/>
        </w:rPr>
      </w:pPr>
    </w:p>
    <w:p w14:paraId="5BD84718" w14:textId="77777777" w:rsidR="003B3D14" w:rsidRPr="008C5F22" w:rsidRDefault="003B3D14" w:rsidP="003B3D14">
      <w:pPr>
        <w:rPr>
          <w:lang w:val="sv-SE" w:eastAsia="zh-CN"/>
        </w:rPr>
      </w:pPr>
    </w:p>
    <w:p w14:paraId="383A8485" w14:textId="30A82244" w:rsidR="0098109A" w:rsidRPr="00560E72" w:rsidRDefault="00D96C6A" w:rsidP="0098109A">
      <w:pPr>
        <w:pStyle w:val="BodyText"/>
      </w:pPr>
      <w:r>
        <w:rPr>
          <w:noProof/>
        </w:rPr>
        <w:t>4-</w:t>
      </w:r>
      <w:r w:rsidR="0098109A" w:rsidRPr="00560E72">
        <w:rPr>
          <w:noProof/>
        </w:rPr>
        <w:t>Hur resonerar du kring oxygenering o</w:t>
      </w:r>
      <w:r w:rsidR="00082AB3" w:rsidRPr="00560E72">
        <w:rPr>
          <w:noProof/>
        </w:rPr>
        <w:t>m patienten är 8 år gammal?  V</w:t>
      </w:r>
      <w:r w:rsidR="0098109A" w:rsidRPr="00560E72">
        <w:rPr>
          <w:noProof/>
        </w:rPr>
        <w:t>ilken utrustning använder du?</w:t>
      </w:r>
      <w:r w:rsidR="0098109A" w:rsidRPr="00560E72">
        <w:t xml:space="preserve"> (Roberts 6th ed </w:t>
      </w:r>
      <w:proofErr w:type="spellStart"/>
      <w:r w:rsidR="0098109A" w:rsidRPr="00560E72">
        <w:t>Chapter</w:t>
      </w:r>
      <w:proofErr w:type="spellEnd"/>
      <w:r w:rsidR="0098109A" w:rsidRPr="00560E72">
        <w:t xml:space="preserve"> 06 s131 </w:t>
      </w:r>
      <w:proofErr w:type="spellStart"/>
      <w:r w:rsidR="0098109A" w:rsidRPr="00560E72">
        <w:t>Fig</w:t>
      </w:r>
      <w:proofErr w:type="spellEnd"/>
      <w:r w:rsidR="0098109A" w:rsidRPr="00560E72">
        <w:t xml:space="preserve"> </w:t>
      </w:r>
      <w:proofErr w:type="gramStart"/>
      <w:r w:rsidR="0098109A" w:rsidRPr="00560E72">
        <w:t>6-14</w:t>
      </w:r>
      <w:proofErr w:type="gramEnd"/>
      <w:r w:rsidR="0098109A" w:rsidRPr="00560E72">
        <w:t xml:space="preserve">; se även </w:t>
      </w:r>
      <w:hyperlink r:id="rId54" w:history="1">
        <w:r w:rsidR="00DF26A3" w:rsidRPr="00560E72">
          <w:rPr>
            <w:rStyle w:val="Hyperlink"/>
            <w:lang w:eastAsia="ja-JP"/>
          </w:rPr>
          <w:t>SWESEMS UTBILDNINGSMATERIAL</w:t>
        </w:r>
      </w:hyperlink>
      <w:r w:rsidR="00664D2A" w:rsidRPr="00560E72">
        <w:rPr>
          <w:lang w:eastAsia="ja-JP"/>
        </w:rPr>
        <w:t xml:space="preserve"> </w:t>
      </w:r>
      <w:proofErr w:type="spellStart"/>
      <w:r w:rsidR="00541F12" w:rsidRPr="00560E72">
        <w:rPr>
          <w:lang w:eastAsia="ja-JP"/>
        </w:rPr>
        <w:t>Coniotomi</w:t>
      </w:r>
      <w:proofErr w:type="spellEnd"/>
      <w:r w:rsidR="00541F12" w:rsidRPr="00560E72">
        <w:rPr>
          <w:lang w:eastAsia="ja-JP"/>
        </w:rPr>
        <w:t xml:space="preserve"> och </w:t>
      </w:r>
      <w:proofErr w:type="spellStart"/>
      <w:r w:rsidR="00541F12" w:rsidRPr="00560E72">
        <w:rPr>
          <w:lang w:eastAsia="ja-JP"/>
        </w:rPr>
        <w:t>nålcricothyrotomi</w:t>
      </w:r>
      <w:proofErr w:type="spellEnd"/>
      <w:r w:rsidR="0098109A" w:rsidRPr="00560E72">
        <w:rPr>
          <w:lang w:eastAsia="ja-JP"/>
        </w:rPr>
        <w:t xml:space="preserve"> s1</w:t>
      </w:r>
      <w:r w:rsidR="00082AB3" w:rsidRPr="00560E72">
        <w:rPr>
          <w:lang w:eastAsia="ja-JP"/>
        </w:rPr>
        <w:t xml:space="preserve"> </w:t>
      </w:r>
      <w:r w:rsidR="003A6A1A" w:rsidRPr="00560E72">
        <w:rPr>
          <w:lang w:eastAsia="ja-JP"/>
        </w:rPr>
        <w:t>och A</w:t>
      </w:r>
      <w:r w:rsidR="00082AB3" w:rsidRPr="00560E72">
        <w:rPr>
          <w:lang w:eastAsia="ja-JP"/>
        </w:rPr>
        <w:t xml:space="preserve">nteckning </w:t>
      </w:r>
      <w:r w:rsidR="00FD2473" w:rsidRPr="00560E72">
        <w:rPr>
          <w:lang w:eastAsia="ja-JP"/>
        </w:rPr>
        <w:t>32</w:t>
      </w:r>
      <w:r w:rsidR="0098109A" w:rsidRPr="00560E72">
        <w:t>)</w:t>
      </w:r>
    </w:p>
    <w:p w14:paraId="30E58E90" w14:textId="77777777" w:rsidR="002261E4" w:rsidRDefault="002261E4" w:rsidP="00D76CCB">
      <w:pPr>
        <w:pStyle w:val="BodyText2"/>
      </w:pPr>
    </w:p>
    <w:p w14:paraId="2A1C702D" w14:textId="77777777" w:rsidR="00577B28" w:rsidRPr="00D76CCB" w:rsidRDefault="00577B28" w:rsidP="0098109A">
      <w:pPr>
        <w:pStyle w:val="BodyText"/>
      </w:pPr>
    </w:p>
    <w:p w14:paraId="2008481D" w14:textId="132C5743" w:rsidR="00577B28" w:rsidRDefault="00577B28" w:rsidP="0098109A">
      <w:pPr>
        <w:pStyle w:val="BodyText"/>
      </w:pPr>
    </w:p>
    <w:p w14:paraId="271C5C44" w14:textId="77777777" w:rsidR="003B3D14" w:rsidRPr="00D76CCB" w:rsidRDefault="003B3D14" w:rsidP="0098109A">
      <w:pPr>
        <w:pStyle w:val="BodyText"/>
      </w:pPr>
    </w:p>
    <w:p w14:paraId="78C34B3C" w14:textId="7FBC16EE" w:rsidR="00577B28" w:rsidRPr="008C5F22" w:rsidRDefault="00D96C6A" w:rsidP="0098109A">
      <w:pPr>
        <w:pStyle w:val="BodyText"/>
        <w:rPr>
          <w:lang w:val="en-US"/>
        </w:rPr>
      </w:pPr>
      <w:r>
        <w:t>5-</w:t>
      </w:r>
      <w:r w:rsidR="002B0617">
        <w:t xml:space="preserve">Hur framgångsrik är </w:t>
      </w:r>
      <w:proofErr w:type="spellStart"/>
      <w:r w:rsidR="00EC40ED">
        <w:t>rescue</w:t>
      </w:r>
      <w:proofErr w:type="spellEnd"/>
      <w:r w:rsidR="00EC40ED">
        <w:t xml:space="preserve"> </w:t>
      </w:r>
      <w:proofErr w:type="spellStart"/>
      <w:r w:rsidR="00EC40ED">
        <w:t>transtracheal</w:t>
      </w:r>
      <w:proofErr w:type="spellEnd"/>
      <w:r w:rsidR="00EC40ED">
        <w:t xml:space="preserve"> </w:t>
      </w:r>
      <w:proofErr w:type="gramStart"/>
      <w:r w:rsidR="002B0617">
        <w:t>jet</w:t>
      </w:r>
      <w:r w:rsidR="00EC40ED">
        <w:t xml:space="preserve"> </w:t>
      </w:r>
      <w:r w:rsidR="002B0617">
        <w:t>ventilation</w:t>
      </w:r>
      <w:proofErr w:type="gramEnd"/>
      <w:r w:rsidR="002B0617">
        <w:t xml:space="preserve"> </w:t>
      </w:r>
      <w:r w:rsidR="003F2EE5">
        <w:t xml:space="preserve">(RTTJV) </w:t>
      </w:r>
      <w:r w:rsidR="00EC40ED">
        <w:t>i erfarna händer</w:t>
      </w:r>
      <w:r w:rsidR="002B0617">
        <w:t>?</w:t>
      </w:r>
      <w:r w:rsidR="00EC40ED">
        <w:t xml:space="preserve"> </w:t>
      </w:r>
      <w:r w:rsidR="00EC40ED" w:rsidRPr="008C5F22">
        <w:rPr>
          <w:lang w:val="en-US"/>
        </w:rPr>
        <w:t>(</w:t>
      </w:r>
      <w:proofErr w:type="spellStart"/>
      <w:r w:rsidR="00EC40ED">
        <w:fldChar w:fldCharType="begin"/>
      </w:r>
      <w:r w:rsidR="00EC40ED" w:rsidRPr="008C5F22">
        <w:rPr>
          <w:lang w:val="en-US"/>
        </w:rPr>
        <w:instrText xml:space="preserve"> HYPERLINK "https://pubmed.ncbi.nlm.nih.gov/29133271/" </w:instrText>
      </w:r>
      <w:r w:rsidR="00EC40ED">
        <w:fldChar w:fldCharType="separate"/>
      </w:r>
      <w:r w:rsidR="00EC40ED" w:rsidRPr="008C5F22">
        <w:rPr>
          <w:rStyle w:val="Hyperlink"/>
          <w:lang w:val="en-US"/>
        </w:rPr>
        <w:t>Bouroche</w:t>
      </w:r>
      <w:proofErr w:type="spellEnd"/>
      <w:r w:rsidR="00EC40ED" w:rsidRPr="008C5F22">
        <w:rPr>
          <w:rStyle w:val="Hyperlink"/>
          <w:lang w:val="en-US"/>
        </w:rPr>
        <w:t xml:space="preserve"> 2018</w:t>
      </w:r>
      <w:r w:rsidR="00EC40ED">
        <w:fldChar w:fldCharType="end"/>
      </w:r>
      <w:r w:rsidR="00EC40ED" w:rsidRPr="008C5F22">
        <w:rPr>
          <w:lang w:val="en-US"/>
        </w:rPr>
        <w:t xml:space="preserve"> </w:t>
      </w:r>
      <w:r w:rsidR="00AB0501">
        <w:fldChar w:fldCharType="begin">
          <w:fldData xml:space="preserve">PEVuZE5vdGU+PENpdGU+PEF1dGhvcj5Cb3Vyb2NoZTwvQXV0aG9yPjxZZWFyPjIwMTg8L1llYXI+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</w:fldData>
        </w:fldChar>
      </w:r>
      <w:r w:rsidR="003A7AE8">
        <w:instrText xml:space="preserve"> ADDIN EN.CITE </w:instrText>
      </w:r>
      <w:r w:rsidR="003A7AE8">
        <w:fldChar w:fldCharType="begin">
          <w:fldData xml:space="preserve">PEVuZE5vdGU+PENpdGU+PEF1dGhvcj5Cb3Vyb2NoZTwvQXV0aG9yPjxZZWFyPjIwMTg8L1llYXI+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</w:fldData>
        </w:fldChar>
      </w:r>
      <w:r w:rsidR="003A7AE8">
        <w:instrText xml:space="preserve"> ADDIN EN.CITE.DATA </w:instrText>
      </w:r>
      <w:r w:rsidR="003A7AE8">
        <w:fldChar w:fldCharType="end"/>
      </w:r>
      <w:r w:rsidR="00AB0501">
        <w:fldChar w:fldCharType="separate"/>
      </w:r>
      <w:r w:rsidR="003A7AE8" w:rsidRPr="003A7AE8">
        <w:rPr>
          <w:noProof/>
          <w:lang w:val="en-US"/>
        </w:rPr>
        <w:t>[21]</w:t>
      </w:r>
      <w:r w:rsidR="00AB0501">
        <w:fldChar w:fldCharType="end"/>
      </w:r>
      <w:r w:rsidR="00EC40ED" w:rsidRPr="008C5F22">
        <w:rPr>
          <w:lang w:val="en-US"/>
        </w:rPr>
        <w:t xml:space="preserve"> abstract)</w:t>
      </w:r>
      <w:r w:rsidR="003F2EE5" w:rsidRPr="008C5F22">
        <w:rPr>
          <w:lang w:val="en-US"/>
        </w:rPr>
        <w:t>?</w:t>
      </w:r>
    </w:p>
    <w:p w14:paraId="772A40AB" w14:textId="77777777" w:rsidR="002B0617" w:rsidRPr="008C5F22" w:rsidRDefault="002B0617" w:rsidP="0098109A">
      <w:pPr>
        <w:pStyle w:val="BodyText"/>
        <w:rPr>
          <w:lang w:val="en-US"/>
        </w:rPr>
      </w:pPr>
    </w:p>
    <w:p w14:paraId="09218CA0" w14:textId="77777777" w:rsidR="00A51E35" w:rsidRPr="008C5F22" w:rsidRDefault="00A51E35" w:rsidP="00CA42C1">
      <w:pPr>
        <w:pStyle w:val="Heading2"/>
        <w:rPr>
          <w:noProof/>
          <w:lang w:val="en-US"/>
        </w:rPr>
      </w:pPr>
    </w:p>
    <w:p w14:paraId="671C9C2E" w14:textId="77777777" w:rsidR="00A51E35" w:rsidRPr="008C5F22" w:rsidRDefault="00A51E35" w:rsidP="00CA42C1">
      <w:pPr>
        <w:pStyle w:val="Heading2"/>
        <w:rPr>
          <w:noProof/>
          <w:lang w:val="en-US"/>
        </w:rPr>
      </w:pPr>
    </w:p>
    <w:p w14:paraId="18ED0F42" w14:textId="42A0D7D3" w:rsidR="00EF7720" w:rsidRPr="00B1600B" w:rsidRDefault="003F2EE5">
      <w:pPr>
        <w:rPr>
          <w:rFonts w:eastAsia="MS Gothic"/>
          <w:b/>
          <w:bCs/>
          <w:iCs/>
          <w:szCs w:val="28"/>
          <w:lang w:val="en-US" w:eastAsia="zh-CN"/>
        </w:rPr>
      </w:pPr>
      <w:bookmarkStart w:id="198" w:name="_Toc444260696"/>
      <w:bookmarkStart w:id="199" w:name="_Toc444261660"/>
      <w:bookmarkStart w:id="200" w:name="_Toc444261770"/>
      <w:bookmarkStart w:id="201" w:name="_Toc444261804"/>
      <w:bookmarkStart w:id="202" w:name="_Toc444261857"/>
      <w:bookmarkStart w:id="203" w:name="_Toc444262842"/>
      <w:bookmarkStart w:id="204" w:name="_Toc65247462"/>
      <w:bookmarkStart w:id="205" w:name="_Toc68001924"/>
      <w:r>
        <w:br w:type="page"/>
      </w:r>
      <w:bookmarkStart w:id="206" w:name="_Toc243203832"/>
      <w:bookmarkStart w:id="207" w:name="_Toc248570147"/>
      <w:bookmarkStart w:id="208" w:name="_Toc248570193"/>
      <w:bookmarkStart w:id="209" w:name="_Toc248570272"/>
      <w:bookmarkStart w:id="210" w:name="_Toc269890610"/>
      <w:bookmarkStart w:id="211" w:name="_Toc269909953"/>
      <w:bookmarkStart w:id="212" w:name="_Toc315436194"/>
      <w:bookmarkStart w:id="213" w:name="_Toc349643513"/>
      <w:bookmarkStart w:id="214" w:name="_Toc349655372"/>
      <w:bookmarkStart w:id="215" w:name="_Toc349750811"/>
      <w:bookmarkStart w:id="216" w:name="_Toc349757659"/>
      <w:bookmarkStart w:id="217" w:name="_Toc377299313"/>
      <w:bookmarkStart w:id="218" w:name="_Toc400535838"/>
      <w:bookmarkStart w:id="219" w:name="_Toc400538332"/>
      <w:bookmarkStart w:id="220" w:name="_Toc444260697"/>
      <w:bookmarkStart w:id="221" w:name="_Toc444261661"/>
      <w:bookmarkStart w:id="222" w:name="_Toc444261771"/>
      <w:bookmarkStart w:id="223" w:name="_Toc444261805"/>
      <w:bookmarkStart w:id="224" w:name="_Toc444261858"/>
      <w:bookmarkStart w:id="225" w:name="_Toc444262843"/>
      <w:bookmarkStart w:id="226" w:name="_Toc65247463"/>
      <w:bookmarkStart w:id="227" w:name="_Toc68001925"/>
      <w:bookmarkEnd w:id="198"/>
      <w:bookmarkEnd w:id="199"/>
      <w:bookmarkEnd w:id="200"/>
      <w:bookmarkEnd w:id="201"/>
      <w:bookmarkEnd w:id="202"/>
      <w:bookmarkEnd w:id="203"/>
      <w:bookmarkEnd w:id="204"/>
      <w:bookmarkEnd w:id="205"/>
    </w:p>
    <w:p w14:paraId="4FA08A8B" w14:textId="4790CBF3" w:rsidR="0053037E" w:rsidRPr="00E9546C" w:rsidRDefault="00504864" w:rsidP="00CA42C1">
      <w:pPr>
        <w:pStyle w:val="Heading2"/>
        <w:rPr>
          <w:rFonts w:eastAsia="Times New Roman"/>
          <w:noProof/>
          <w:szCs w:val="16"/>
        </w:rPr>
      </w:pPr>
      <w:bookmarkStart w:id="228" w:name="_Toc68175104"/>
      <w:bookmarkStart w:id="229" w:name="_Toc68175194"/>
      <w:r>
        <w:lastRenderedPageBreak/>
        <w:t>9</w:t>
      </w:r>
      <w:r w:rsidR="00F056DF" w:rsidRPr="00E9546C">
        <w:t>-Fiber</w:t>
      </w:r>
      <w:r w:rsidR="0053037E" w:rsidRPr="00E9546C">
        <w:t>laryngoskopi</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5CEFDDAC" w14:textId="563C864C" w:rsidR="0053037E" w:rsidRDefault="00D96C6A" w:rsidP="0053037E">
      <w:pPr>
        <w:pStyle w:val="BodyText"/>
        <w:rPr>
          <w:lang w:eastAsia="ja-JP"/>
        </w:rPr>
      </w:pPr>
      <w:r>
        <w:rPr>
          <w:noProof/>
        </w:rPr>
        <w:t>1-</w:t>
      </w:r>
      <w:r w:rsidR="00416CA0">
        <w:rPr>
          <w:noProof/>
        </w:rPr>
        <w:t>En 40</w:t>
      </w:r>
      <w:r w:rsidR="003F2EE5">
        <w:rPr>
          <w:noProof/>
        </w:rPr>
        <w:t>-</w:t>
      </w:r>
      <w:r w:rsidR="00416CA0">
        <w:rPr>
          <w:noProof/>
        </w:rPr>
        <w:t xml:space="preserve">årig man söker till akuten pga ont i halsen, feber, svårighet att svälja och heshet.  Beskriv </w:t>
      </w:r>
      <w:r w:rsidR="00BA49BC">
        <w:rPr>
          <w:noProof/>
        </w:rPr>
        <w:t xml:space="preserve">hur </w:t>
      </w:r>
      <w:r w:rsidR="00416CA0">
        <w:rPr>
          <w:noProof/>
        </w:rPr>
        <w:t xml:space="preserve">du </w:t>
      </w:r>
      <w:r w:rsidR="00881E50">
        <w:rPr>
          <w:noProof/>
        </w:rPr>
        <w:t xml:space="preserve">skulle </w:t>
      </w:r>
      <w:r w:rsidR="00416CA0">
        <w:rPr>
          <w:noProof/>
        </w:rPr>
        <w:t>und</w:t>
      </w:r>
      <w:r w:rsidR="00881E50">
        <w:rPr>
          <w:noProof/>
        </w:rPr>
        <w:t xml:space="preserve">ersöka svalget med hjälp av fiberlaryngoskopet </w:t>
      </w:r>
      <w:r w:rsidR="0053037E" w:rsidRPr="00CD41E7">
        <w:rPr>
          <w:lang w:eastAsia="ja-JP"/>
        </w:rPr>
        <w:t>(</w:t>
      </w:r>
      <w:hyperlink r:id="rId55" w:history="1">
        <w:r w:rsidR="00DF26A3">
          <w:rPr>
            <w:rStyle w:val="Hyperlink"/>
            <w:lang w:eastAsia="ja-JP"/>
          </w:rPr>
          <w:t>SWESEMS UTBILDNINGSMATERIAL</w:t>
        </w:r>
      </w:hyperlink>
      <w:r w:rsidR="003A3FFC">
        <w:rPr>
          <w:lang w:eastAsia="ja-JP"/>
        </w:rPr>
        <w:t xml:space="preserve"> Fiberlaryngoskopi</w:t>
      </w:r>
      <w:r w:rsidR="00291A52">
        <w:t xml:space="preserve">; se även </w:t>
      </w:r>
      <w:hyperlink r:id="rId56" w:history="1">
        <w:proofErr w:type="spellStart"/>
        <w:r w:rsidR="0053037E" w:rsidRPr="00093387">
          <w:rPr>
            <w:rStyle w:val="Hyperlink"/>
            <w:lang w:eastAsia="ja-JP"/>
          </w:rPr>
          <w:t>Holsinger</w:t>
        </w:r>
        <w:proofErr w:type="spellEnd"/>
        <w:r w:rsidR="0053037E" w:rsidRPr="00093387">
          <w:rPr>
            <w:rStyle w:val="Hyperlink"/>
            <w:lang w:eastAsia="ja-JP"/>
          </w:rPr>
          <w:t xml:space="preserve"> 2008</w:t>
        </w:r>
      </w:hyperlink>
      <w:r w:rsidR="0053037E" w:rsidRPr="00CD41E7">
        <w:rPr>
          <w:lang w:eastAsia="ja-JP"/>
        </w:rPr>
        <w:t xml:space="preserve"> </w:t>
      </w:r>
      <w:r w:rsidR="00AB0501">
        <w:rPr>
          <w:lang w:eastAsia="ja-JP"/>
        </w:rPr>
        <w:fldChar w:fldCharType="begin"/>
      </w:r>
      <w:r w:rsidR="00AB0501">
        <w:rPr>
          <w:lang w:eastAsia="ja-JP"/>
        </w:rPr>
        <w:instrText xml:space="preserve"> ADDIN EN.CITE &lt;EndNote&gt;&lt;Cite&gt;&lt;Author&gt;Holsinger&lt;/Author&gt;&lt;Year&gt;2008&lt;/Year&gt;&lt;RecNum&gt;1835&lt;/RecNum&gt;&lt;DisplayText&gt;[22]&lt;/DisplayText&gt;&lt;record&gt;&lt;rec-number&gt;1835&lt;/rec-number&gt;&lt;foreign-keys&gt;&lt;key app="EN" db-id="5rd9tv29z5xd0revrw5xdxzy5w5zpd9tvz55" timestamp="1488087899"&gt;1835&lt;/key&gt;&lt;/foreign-keys&gt;&lt;ref-type name="Journal Article"&gt;17&lt;/ref-type&gt;&lt;contributors&gt;&lt;authors&gt;&lt;author&gt;Holsinger, F. C.&lt;/author&gt;&lt;author&gt;Kies, M. S.&lt;/author&gt;&lt;author&gt;Weinstock, Y. E.&lt;/author&gt;&lt;author&gt;Lewin, J. S.&lt;/author&gt;&lt;author&gt;Hajibashi, S.&lt;/author&gt;&lt;author&gt;Nolen, D. D.&lt;/author&gt;&lt;author&gt;Weber, R.&lt;/author&gt;&lt;author&gt;Laccourreye, O.&lt;/author&gt;&lt;/authors&gt;&lt;/contributors&gt;&lt;auth-address&gt;Department of Head and Neck Surgery, University of Texas M.D. Anderson Cancer Center, Houston, TX 77030-4009, USA. holsinger@mdanderson.org&lt;/auth-address&gt;&lt;titles&gt;&lt;title&gt;Videos in clinical medicine. Examination of the larynx and pharynx&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lt;/pages&gt;&lt;volume&gt;358&lt;/volume&gt;&lt;number&gt;3&lt;/number&gt;&lt;edition&gt;2008/01/18&lt;/edition&gt;&lt;keywords&gt;&lt;keyword&gt;Humans&lt;/keyword&gt;&lt;keyword&gt;Laryngeal Diseases/*diagnosis&lt;/keyword&gt;&lt;keyword&gt;Laryngoscopes&lt;/keyword&gt;&lt;keyword&gt;Laryngoscopy/contraindications/*methods&lt;/keyword&gt;&lt;keyword&gt;Pharyngeal Diseases/diagnosis&lt;/keyword&gt;&lt;keyword&gt;Pharynx&lt;/keyword&gt;&lt;/keywords&gt;&lt;dates&gt;&lt;year&gt;2008&lt;/year&gt;&lt;pub-dates&gt;&lt;date&gt;Jan 17&lt;/date&gt;&lt;/pub-dates&gt;&lt;/dates&gt;&lt;isbn&gt;0028-4793&lt;/isbn&gt;&lt;accession-num&gt;18199857&lt;/accession-num&gt;&lt;urls&gt;&lt;/urls&gt;&lt;electronic-resource-num&gt;10.1056/NEJMvcm0706392&lt;/electronic-resource-num&gt;&lt;remote-database-provider&gt;NLM&lt;/remote-database-provider&gt;&lt;language&gt;eng&lt;/language&gt;&lt;/record&gt;&lt;/Cite&gt;&lt;/EndNote&gt;</w:instrText>
      </w:r>
      <w:r w:rsidR="00AB0501">
        <w:rPr>
          <w:lang w:eastAsia="ja-JP"/>
        </w:rPr>
        <w:fldChar w:fldCharType="separate"/>
      </w:r>
      <w:r w:rsidR="00AB0501">
        <w:rPr>
          <w:noProof/>
          <w:lang w:eastAsia="ja-JP"/>
        </w:rPr>
        <w:t>[22]</w:t>
      </w:r>
      <w:r w:rsidR="00AB0501">
        <w:rPr>
          <w:lang w:eastAsia="ja-JP"/>
        </w:rPr>
        <w:fldChar w:fldCharType="end"/>
      </w:r>
      <w:r w:rsidR="00BE0B37" w:rsidRPr="00BE0B37">
        <w:rPr>
          <w:lang w:eastAsia="ja-JP"/>
        </w:rPr>
        <w:t xml:space="preserve"> </w:t>
      </w:r>
      <w:r w:rsidR="0053037E" w:rsidRPr="00CD41E7">
        <w:rPr>
          <w:lang w:eastAsia="ja-JP"/>
        </w:rPr>
        <w:t xml:space="preserve">5. Flexible </w:t>
      </w:r>
      <w:proofErr w:type="spellStart"/>
      <w:r w:rsidR="0053037E" w:rsidRPr="00CD41E7">
        <w:rPr>
          <w:lang w:eastAsia="ja-JP"/>
        </w:rPr>
        <w:t>Nasolaryngoscopy</w:t>
      </w:r>
      <w:proofErr w:type="spellEnd"/>
      <w:r w:rsidR="0053037E" w:rsidRPr="00CD41E7">
        <w:rPr>
          <w:lang w:eastAsia="ja-JP"/>
        </w:rPr>
        <w:t xml:space="preserve"> 04:47)</w:t>
      </w:r>
    </w:p>
    <w:p w14:paraId="7917EDE4" w14:textId="77777777" w:rsidR="00F25986" w:rsidRDefault="00F25986" w:rsidP="0053037E">
      <w:pPr>
        <w:pStyle w:val="BodyText"/>
        <w:rPr>
          <w:lang w:eastAsia="ja-JP"/>
        </w:rPr>
      </w:pPr>
    </w:p>
    <w:p w14:paraId="0B914173" w14:textId="77777777" w:rsidR="00F25986" w:rsidRDefault="00F25986" w:rsidP="0053037E">
      <w:pPr>
        <w:pStyle w:val="BodyText"/>
        <w:rPr>
          <w:lang w:eastAsia="ja-JP"/>
        </w:rPr>
      </w:pPr>
    </w:p>
    <w:p w14:paraId="5E889E76" w14:textId="77777777" w:rsidR="00F25986" w:rsidRDefault="00F25986" w:rsidP="0053037E">
      <w:pPr>
        <w:pStyle w:val="BodyText"/>
        <w:rPr>
          <w:lang w:eastAsia="ja-JP"/>
        </w:rPr>
      </w:pPr>
    </w:p>
    <w:p w14:paraId="49896581" w14:textId="77777777" w:rsidR="003A3FFC" w:rsidRPr="00E9546C" w:rsidRDefault="003A3FFC" w:rsidP="003A3FFC"/>
    <w:p w14:paraId="3707EB51" w14:textId="77777777" w:rsidR="007302A2" w:rsidRPr="00E9546C" w:rsidRDefault="007302A2" w:rsidP="003A3FFC"/>
    <w:p w14:paraId="45DB5A04" w14:textId="77777777" w:rsidR="007302A2" w:rsidRPr="00E9546C" w:rsidRDefault="007302A2" w:rsidP="003A3FFC"/>
    <w:p w14:paraId="6ED7E12E" w14:textId="34CEC412" w:rsidR="0053037E" w:rsidRPr="00DF22C8" w:rsidRDefault="00875618">
      <w:pPr>
        <w:pStyle w:val="Heading1"/>
      </w:pPr>
      <w:r w:rsidRPr="00E9546C">
        <w:br w:type="page"/>
      </w:r>
      <w:bookmarkStart w:id="230" w:name="_Toc243203834"/>
      <w:bookmarkStart w:id="231" w:name="_Toc248570149"/>
      <w:bookmarkStart w:id="232" w:name="_Toc248570195"/>
      <w:bookmarkStart w:id="233" w:name="_Toc248570274"/>
      <w:bookmarkStart w:id="234" w:name="_Toc269890611"/>
      <w:bookmarkStart w:id="235" w:name="_Toc269909954"/>
      <w:bookmarkStart w:id="236" w:name="_Toc315436195"/>
      <w:bookmarkStart w:id="237" w:name="_Toc349643514"/>
      <w:bookmarkStart w:id="238" w:name="_Toc349655373"/>
      <w:bookmarkStart w:id="239" w:name="_Toc349750812"/>
      <w:bookmarkStart w:id="240" w:name="_Toc349757660"/>
      <w:bookmarkStart w:id="241" w:name="_Toc377299314"/>
      <w:bookmarkStart w:id="242" w:name="_Toc400535840"/>
      <w:bookmarkStart w:id="243" w:name="_Toc400538334"/>
      <w:bookmarkStart w:id="244" w:name="_Toc444260698"/>
      <w:bookmarkStart w:id="245" w:name="_Toc444261662"/>
      <w:bookmarkStart w:id="246" w:name="_Toc444261772"/>
      <w:bookmarkStart w:id="247" w:name="_Toc444261806"/>
      <w:bookmarkStart w:id="248" w:name="_Toc444261859"/>
      <w:bookmarkStart w:id="249" w:name="_Toc444262844"/>
      <w:bookmarkStart w:id="250" w:name="_Toc65247464"/>
      <w:bookmarkStart w:id="251" w:name="_Toc68001926"/>
      <w:bookmarkStart w:id="252" w:name="_Toc68175105"/>
      <w:bookmarkStart w:id="253" w:name="_Toc68175195"/>
      <w:r w:rsidR="0053037E" w:rsidRPr="00DF22C8">
        <w:lastRenderedPageBreak/>
        <w:t xml:space="preserve">II:  </w:t>
      </w:r>
      <w:r w:rsidR="00C21277">
        <w:t xml:space="preserve">SYMPTOM &amp; </w:t>
      </w:r>
      <w:r w:rsidR="0053037E" w:rsidRPr="00DF22C8">
        <w:t>TILLSTÅND</w:t>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6AE68D88" w14:textId="77777777" w:rsidR="0053037E" w:rsidRPr="00DF22C8" w:rsidRDefault="0053037E" w:rsidP="0053037E">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jc w:val="center"/>
      </w:pPr>
    </w:p>
    <w:p w14:paraId="29D082EF" w14:textId="77777777" w:rsidR="00C21277" w:rsidRDefault="0025164F" w:rsidP="0025164F">
      <w:pPr>
        <w:pStyle w:val="Heading2"/>
      </w:pPr>
      <w:bookmarkStart w:id="254" w:name="_Toc349750813"/>
      <w:bookmarkStart w:id="255" w:name="_Toc349757661"/>
      <w:bookmarkStart w:id="256" w:name="_Toc377299315"/>
      <w:bookmarkStart w:id="257" w:name="_Toc400535841"/>
      <w:bookmarkStart w:id="258" w:name="_Toc400538335"/>
      <w:bookmarkStart w:id="259" w:name="_Toc444260699"/>
      <w:bookmarkStart w:id="260" w:name="_Toc444261663"/>
      <w:bookmarkStart w:id="261" w:name="_Toc444261773"/>
      <w:bookmarkStart w:id="262" w:name="_Toc444261807"/>
      <w:bookmarkStart w:id="263" w:name="_Toc444261860"/>
      <w:bookmarkStart w:id="264" w:name="_Toc444262845"/>
      <w:bookmarkStart w:id="265" w:name="_Toc65247465"/>
      <w:bookmarkStart w:id="266" w:name="_Toc68001927"/>
      <w:bookmarkStart w:id="267" w:name="_Toc243203838"/>
      <w:bookmarkStart w:id="268" w:name="_Toc248570153"/>
      <w:bookmarkStart w:id="269" w:name="_Toc248570200"/>
      <w:bookmarkStart w:id="270" w:name="_Toc248570279"/>
      <w:bookmarkStart w:id="271" w:name="_Toc269890612"/>
      <w:bookmarkStart w:id="272" w:name="_Toc269909955"/>
      <w:bookmarkStart w:id="273" w:name="_Toc315436196"/>
      <w:bookmarkStart w:id="274" w:name="_Toc349643515"/>
      <w:bookmarkStart w:id="275" w:name="_Toc349655374"/>
      <w:bookmarkStart w:id="276" w:name="_Toc243203835"/>
      <w:bookmarkStart w:id="277" w:name="_Toc248570150"/>
      <w:bookmarkStart w:id="278" w:name="_Toc248570196"/>
      <w:bookmarkStart w:id="279" w:name="_Toc248570275"/>
      <w:bookmarkStart w:id="280" w:name="_Toc68175106"/>
      <w:bookmarkStart w:id="281" w:name="_Toc68175196"/>
      <w:r>
        <w:t>1</w:t>
      </w:r>
      <w:r w:rsidRPr="00404D09">
        <w:t>-</w:t>
      </w:r>
      <w:r w:rsidR="00C21277">
        <w:t>Stridor</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80"/>
      <w:bookmarkEnd w:id="281"/>
    </w:p>
    <w:p w14:paraId="3F3BCD49" w14:textId="5036D3D2" w:rsidR="00C21277" w:rsidRPr="008C5F22" w:rsidRDefault="007B10F6" w:rsidP="00C21277">
      <w:pPr>
        <w:pStyle w:val="BodyText"/>
      </w:pPr>
      <w:r>
        <w:t>1-</w:t>
      </w:r>
      <w:r w:rsidR="00C21277">
        <w:t xml:space="preserve">Vilken är differentialdiagnos av </w:t>
      </w:r>
      <w:proofErr w:type="spellStart"/>
      <w:r w:rsidR="00C21277">
        <w:t>stridor</w:t>
      </w:r>
      <w:proofErr w:type="spellEnd"/>
      <w:r w:rsidR="00C21277">
        <w:t xml:space="preserve"> hos barn? </w:t>
      </w:r>
      <w:r w:rsidR="00C21277" w:rsidRPr="008C5F22">
        <w:t>(</w:t>
      </w:r>
      <w:proofErr w:type="spellStart"/>
      <w:r w:rsidR="00847D7F">
        <w:fldChar w:fldCharType="begin"/>
      </w:r>
      <w:r w:rsidR="00847D7F" w:rsidRPr="008C5F22">
        <w:instrText xml:space="preserve"> HYPERLINK "https://www.ncbi.nlm.nih.gov/pubmed/?term=23939212" </w:instrText>
      </w:r>
      <w:r w:rsidR="00847D7F">
        <w:fldChar w:fldCharType="separate"/>
      </w:r>
      <w:r w:rsidR="00C21277" w:rsidRPr="008C5F22">
        <w:rPr>
          <w:rStyle w:val="Hyperlink"/>
        </w:rPr>
        <w:t>Bjornson</w:t>
      </w:r>
      <w:proofErr w:type="spellEnd"/>
      <w:r w:rsidR="00C21277" w:rsidRPr="008C5F22">
        <w:rPr>
          <w:rStyle w:val="Hyperlink"/>
        </w:rPr>
        <w:t xml:space="preserve"> 2013</w:t>
      </w:r>
      <w:r w:rsidR="00847D7F">
        <w:rPr>
          <w:rStyle w:val="Hyperlink"/>
          <w:lang w:val="en-US"/>
        </w:rPr>
        <w:fldChar w:fldCharType="end"/>
      </w:r>
      <w:r w:rsidR="00C21277" w:rsidRPr="008C5F22">
        <w:t xml:space="preserve"> </w:t>
      </w:r>
      <w:r w:rsidR="00AB0501">
        <w:rPr>
          <w:lang w:val="en-US"/>
        </w:rPr>
        <w:fldChar w:fldCharType="begin"/>
      </w:r>
      <w:r w:rsidR="00AB0501" w:rsidRPr="008C5F22">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sidRPr="008C5F22">
        <w:rPr>
          <w:noProof/>
        </w:rPr>
        <w:t>[23]</w:t>
      </w:r>
      <w:r w:rsidR="00AB0501">
        <w:rPr>
          <w:lang w:val="en-US"/>
        </w:rPr>
        <w:fldChar w:fldCharType="end"/>
      </w:r>
      <w:r w:rsidR="00823141" w:rsidRPr="008C5F22">
        <w:t xml:space="preserve"> </w:t>
      </w:r>
      <w:r w:rsidR="00C21277" w:rsidRPr="008C5F22">
        <w:t>s2 Box 2)</w:t>
      </w:r>
    </w:p>
    <w:p w14:paraId="743F47C7" w14:textId="77777777" w:rsidR="00C21277" w:rsidRPr="008C5F22" w:rsidRDefault="00C21277" w:rsidP="0025164F">
      <w:pPr>
        <w:pStyle w:val="Heading2"/>
      </w:pPr>
    </w:p>
    <w:p w14:paraId="60AF8CFC" w14:textId="77777777" w:rsidR="00B9701A" w:rsidRPr="00E9546C" w:rsidRDefault="00B9701A" w:rsidP="00B9701A"/>
    <w:p w14:paraId="49C07DCE" w14:textId="77777777" w:rsidR="00B9701A" w:rsidRPr="00E9546C" w:rsidRDefault="00B9701A" w:rsidP="00B9701A"/>
    <w:p w14:paraId="1B2097C2" w14:textId="77777777" w:rsidR="007B10F6" w:rsidRDefault="006E7E7F" w:rsidP="007B10F6">
      <w:pPr>
        <w:pStyle w:val="Heading2"/>
      </w:pPr>
      <w:r>
        <w:br w:type="page"/>
      </w:r>
      <w:bookmarkStart w:id="282" w:name="_Toc349750814"/>
      <w:bookmarkStart w:id="283" w:name="_Toc349757662"/>
      <w:bookmarkStart w:id="284" w:name="_Toc377299316"/>
      <w:bookmarkStart w:id="285" w:name="_Toc400535842"/>
      <w:bookmarkStart w:id="286" w:name="_Toc400538336"/>
      <w:bookmarkStart w:id="287" w:name="_Toc444260700"/>
      <w:bookmarkStart w:id="288" w:name="_Toc444261664"/>
      <w:bookmarkStart w:id="289" w:name="_Toc444261774"/>
      <w:bookmarkStart w:id="290" w:name="_Toc444261808"/>
      <w:bookmarkStart w:id="291" w:name="_Toc444261861"/>
      <w:bookmarkStart w:id="292" w:name="_Toc444262846"/>
      <w:bookmarkStart w:id="293" w:name="_Toc65247466"/>
      <w:bookmarkStart w:id="294" w:name="_Toc68001928"/>
      <w:bookmarkStart w:id="295" w:name="_Toc68175107"/>
      <w:bookmarkStart w:id="296" w:name="_Toc68175197"/>
      <w:r w:rsidR="00C21277">
        <w:lastRenderedPageBreak/>
        <w:t>2-</w:t>
      </w:r>
      <w:r w:rsidR="0025164F" w:rsidRPr="00404D09">
        <w:t>Främmande kropp</w:t>
      </w:r>
      <w:bookmarkEnd w:id="267"/>
      <w:bookmarkEnd w:id="268"/>
      <w:bookmarkEnd w:id="269"/>
      <w:bookmarkEnd w:id="270"/>
      <w:r w:rsidR="0025164F">
        <w:t xml:space="preserve"> i övre luftvägen</w:t>
      </w:r>
      <w:bookmarkEnd w:id="271"/>
      <w:bookmarkEnd w:id="272"/>
      <w:bookmarkEnd w:id="273"/>
      <w:bookmarkEnd w:id="274"/>
      <w:bookmarkEnd w:id="275"/>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p w14:paraId="41A95A27" w14:textId="15B9DD41" w:rsidR="00F027E4" w:rsidRPr="007B10F6" w:rsidRDefault="007B10F6" w:rsidP="007B10F6">
      <w:r w:rsidRPr="007B10F6">
        <w:t>1-</w:t>
      </w:r>
      <w:r w:rsidR="00FC54AB" w:rsidRPr="007B10F6">
        <w:t xml:space="preserve">I vilket sammanhang bör man misstänka främmande kropp i </w:t>
      </w:r>
      <w:r w:rsidR="00E7456D" w:rsidRPr="007B10F6">
        <w:t xml:space="preserve">övre </w:t>
      </w:r>
      <w:r w:rsidR="00FC54AB" w:rsidRPr="007B10F6">
        <w:t xml:space="preserve">luftvägen? </w:t>
      </w:r>
      <w:r w:rsidR="00F027E4" w:rsidRPr="007B10F6">
        <w:t>(</w:t>
      </w:r>
      <w:r w:rsidR="00847D7F">
        <w:fldChar w:fldCharType="begin"/>
      </w:r>
      <w:r w:rsidR="00847D7F">
        <w:instrText xml:space="preserve"> HYPERLINK "http://www.lakartidningen.se/Functions/OldArticleView.aspx?articleId=19036" </w:instrText>
      </w:r>
      <w:r w:rsidR="00847D7F">
        <w:fldChar w:fldCharType="separate"/>
      </w:r>
      <w:r w:rsidR="00F027E4" w:rsidRPr="007B10F6">
        <w:rPr>
          <w:rStyle w:val="Hyperlink"/>
        </w:rPr>
        <w:t>Nilsson 2012</w:t>
      </w:r>
      <w:r w:rsidR="00847D7F">
        <w:rPr>
          <w:rStyle w:val="Hyperlink"/>
        </w:rPr>
        <w:fldChar w:fldCharType="end"/>
      </w:r>
      <w:r w:rsidR="00F027E4" w:rsidRPr="007B10F6">
        <w:t xml:space="preserve"> </w:t>
      </w:r>
      <w:r w:rsidR="00AB0501">
        <w:fldChar w:fldCharType="begin"/>
      </w:r>
      <w:r w:rsidR="00AB0501">
        <w:instrText xml:space="preserve"> ADDIN EN.CITE &lt;EndNote&gt;&lt;Cite&gt;&lt;Author&gt;Nilsson&lt;/Author&gt;&lt;Year&gt;2012&lt;/Year&gt;&lt;RecNum&gt;1838&lt;/RecNum&gt;&lt;DisplayText&gt;[24]&lt;/DisplayText&gt;&lt;record&gt;&lt;rec-number&gt;1838&lt;/rec-number&gt;&lt;foreign-keys&gt;&lt;key app="EN" db-id="5rd9tv29z5xd0revrw5xdxzy5w5zpd9tvz55" timestamp="1488088217"&gt;1838&lt;/key&gt;&lt;/foreign-keys&gt;&lt;ref-type name="Journal Article"&gt;17&lt;/ref-type&gt;&lt;contributors&gt;&lt;authors&gt;&lt;author&gt;Nilsson, O.&lt;/author&gt;&lt;author&gt;Norlander, T.&lt;/author&gt;&lt;author&gt;Linder, A.&lt;/author&gt;&lt;/authors&gt;&lt;/contributors&gt;&lt;auth-address&gt;Bada oron-, nas- och halskliniken, Falu lasarett, Falun. olof.nilsson@ltdalarna.se&lt;/auth-address&gt;&lt;titles&gt;&lt;title&gt;[Foreign body in the airway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2361-5&lt;/pages&gt;&lt;volume&gt;109&lt;/volume&gt;&lt;number&gt;51-52&lt;/number&gt;&lt;edition&gt;2013/02/02&lt;/edition&gt;&lt;keywords&gt;&lt;keyword&gt;Adult&lt;/keyword&gt;&lt;keyword&gt;*Airway Obstruction/diagnosis/etiology/therapy&lt;/keyword&gt;&lt;keyword&gt;Bronchoscopes&lt;/keyword&gt;&lt;keyword&gt;Bronchoscopy/methods&lt;/keyword&gt;&lt;keyword&gt;Child&lt;/keyword&gt;&lt;keyword&gt;*Foreign Bodies/complications/diagnosis/therapy&lt;/keyword&gt;&lt;keyword&gt;Heimlich Maneuver&lt;/keyword&gt;&lt;keyword&gt;Humans&lt;/keyword&gt;&lt;keyword&gt;Risk Factors&lt;/keyword&gt;&lt;/keywords&gt;&lt;dates&gt;&lt;year&gt;2012&lt;/year&gt;&lt;pub-dates&gt;&lt;date&gt;Dec 19-2013 Jan 8&lt;/date&gt;&lt;/pub-dates&gt;&lt;/dates&gt;&lt;orig-pub&gt;Frammande kropp i luftvagarna.&lt;/orig-pub&gt;&lt;isbn&gt;0023-7205 (Print)&amp;#xD;0023-7205&lt;/isbn&gt;&lt;accession-num&gt;23367552&lt;/accession-num&gt;&lt;urls&gt;&lt;/urls&gt;&lt;remote-database-provider&gt;NLM&lt;/remote-database-provider&gt;&lt;language&gt;swe&lt;/language&gt;&lt;/record&gt;&lt;/Cite&gt;&lt;/EndNote&gt;</w:instrText>
      </w:r>
      <w:r w:rsidR="00AB0501">
        <w:fldChar w:fldCharType="separate"/>
      </w:r>
      <w:r w:rsidR="00AB0501">
        <w:rPr>
          <w:noProof/>
        </w:rPr>
        <w:t>[24]</w:t>
      </w:r>
      <w:r w:rsidR="00AB0501">
        <w:fldChar w:fldCharType="end"/>
      </w:r>
      <w:r w:rsidR="00A279E0" w:rsidRPr="007B10F6">
        <w:t xml:space="preserve"> </w:t>
      </w:r>
      <w:r w:rsidR="000C6555" w:rsidRPr="007B10F6">
        <w:t>s2362 Klinisk Bild)</w:t>
      </w:r>
    </w:p>
    <w:p w14:paraId="18F46E80" w14:textId="77777777" w:rsidR="00FC54AB" w:rsidRDefault="00FC54AB" w:rsidP="0025164F">
      <w:pPr>
        <w:pStyle w:val="HTMLAddress"/>
        <w:tabs>
          <w:tab w:val="left" w:pos="2835"/>
        </w:tabs>
      </w:pPr>
    </w:p>
    <w:p w14:paraId="518C7523" w14:textId="027DC4A0" w:rsidR="00FC54AB" w:rsidRDefault="00FC54AB" w:rsidP="0025164F">
      <w:pPr>
        <w:pStyle w:val="HTMLAddress"/>
        <w:tabs>
          <w:tab w:val="left" w:pos="2835"/>
        </w:tabs>
      </w:pPr>
    </w:p>
    <w:p w14:paraId="2DECCDBF" w14:textId="709DE4E3" w:rsidR="00873DF8" w:rsidRDefault="00873DF8" w:rsidP="0025164F">
      <w:pPr>
        <w:pStyle w:val="HTMLAddress"/>
        <w:tabs>
          <w:tab w:val="left" w:pos="2835"/>
        </w:tabs>
      </w:pPr>
    </w:p>
    <w:p w14:paraId="7462DAC3" w14:textId="77777777" w:rsidR="00873DF8" w:rsidRDefault="00873DF8" w:rsidP="0025164F">
      <w:pPr>
        <w:pStyle w:val="HTMLAddress"/>
        <w:tabs>
          <w:tab w:val="left" w:pos="2835"/>
        </w:tabs>
      </w:pPr>
    </w:p>
    <w:p w14:paraId="14769C1B" w14:textId="3A6B2D31" w:rsidR="0025164F" w:rsidRPr="00404D09" w:rsidRDefault="00364971" w:rsidP="0025164F">
      <w:pPr>
        <w:pStyle w:val="HTMLAddress"/>
        <w:tabs>
          <w:tab w:val="left" w:pos="2835"/>
        </w:tabs>
      </w:pPr>
      <w:r>
        <w:t>2-</w:t>
      </w:r>
      <w:r w:rsidR="0025164F" w:rsidRPr="00404D09">
        <w:t xml:space="preserve">En </w:t>
      </w:r>
      <w:r w:rsidR="003F2EE5">
        <w:t>3-</w:t>
      </w:r>
      <w:r w:rsidR="0025164F" w:rsidRPr="00404D09">
        <w:t>årig pojke har plötsligt blivit andfått.  Pappan berättar att barnet lekte med en liten boll innan han blev dålig</w:t>
      </w:r>
      <w:r w:rsidR="00995A5B">
        <w:t xml:space="preserve">.  </w:t>
      </w:r>
      <w:r w:rsidR="0025164F" w:rsidRPr="00404D09">
        <w:t xml:space="preserve">Du arbetar </w:t>
      </w:r>
      <w:proofErr w:type="spellStart"/>
      <w:r w:rsidR="0025164F" w:rsidRPr="00404D09">
        <w:t>prehospitalt</w:t>
      </w:r>
      <w:proofErr w:type="spellEnd"/>
      <w:r w:rsidR="0025164F" w:rsidRPr="00404D09">
        <w:t>.  Hur h</w:t>
      </w:r>
      <w:r w:rsidR="005402E3">
        <w:t>anterar du följande situationer? (</w:t>
      </w:r>
      <w:hyperlink r:id="rId57" w:history="1">
        <w:r w:rsidR="00DF26A3" w:rsidRPr="00E9546C">
          <w:rPr>
            <w:rStyle w:val="Hyperlink"/>
            <w:lang w:eastAsia="ja-JP"/>
          </w:rPr>
          <w:t>SWESEMS UTBILDNINGSMATERIAL</w:t>
        </w:r>
      </w:hyperlink>
      <w:r w:rsidR="00664D2A" w:rsidRPr="00E9546C">
        <w:rPr>
          <w:lang w:eastAsia="ja-JP"/>
        </w:rPr>
        <w:t xml:space="preserve"> </w:t>
      </w:r>
      <w:r w:rsidR="005402E3" w:rsidRPr="00E9546C">
        <w:rPr>
          <w:lang w:eastAsia="ja-JP"/>
        </w:rPr>
        <w:t>Främmande kropp luftväg</w:t>
      </w:r>
      <w:r w:rsidR="005402E3" w:rsidRPr="00E9546C">
        <w:t>)</w:t>
      </w:r>
    </w:p>
    <w:p w14:paraId="254F69DD" w14:textId="77777777" w:rsidR="0025164F" w:rsidRPr="00404D09" w:rsidRDefault="0025164F" w:rsidP="0025164F">
      <w:pPr>
        <w:pStyle w:val="HTMLAddress"/>
        <w:tabs>
          <w:tab w:val="left" w:pos="2835"/>
        </w:tabs>
      </w:pPr>
    </w:p>
    <w:tbl>
      <w:tblPr>
        <w:tblW w:w="8339"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3047"/>
        <w:gridCol w:w="5292"/>
      </w:tblGrid>
      <w:tr w:rsidR="0025164F" w:rsidRPr="00404D09" w14:paraId="370C6853" w14:textId="77777777" w:rsidTr="007A6FF3">
        <w:tc>
          <w:tcPr>
            <w:tcW w:w="3047" w:type="dxa"/>
            <w:shd w:val="clear" w:color="auto" w:fill="auto"/>
          </w:tcPr>
          <w:p w14:paraId="729D03A5" w14:textId="77777777" w:rsidR="0025164F" w:rsidRPr="00404D09" w:rsidRDefault="0025164F" w:rsidP="007A6FF3">
            <w:pPr>
              <w:pStyle w:val="HTMLAddress"/>
              <w:tabs>
                <w:tab w:val="left" w:pos="2835"/>
              </w:tabs>
              <w:jc w:val="center"/>
              <w:rPr>
                <w:caps/>
              </w:rPr>
            </w:pPr>
            <w:r w:rsidRPr="00404D09">
              <w:rPr>
                <w:caps/>
              </w:rPr>
              <w:t>Situation</w:t>
            </w:r>
          </w:p>
        </w:tc>
        <w:tc>
          <w:tcPr>
            <w:tcW w:w="5292" w:type="dxa"/>
            <w:shd w:val="clear" w:color="auto" w:fill="auto"/>
          </w:tcPr>
          <w:p w14:paraId="0CA1D245" w14:textId="77777777" w:rsidR="0025164F" w:rsidRPr="00404D09" w:rsidRDefault="0025164F" w:rsidP="007A6FF3">
            <w:pPr>
              <w:pStyle w:val="HTMLAddress"/>
              <w:tabs>
                <w:tab w:val="left" w:pos="2835"/>
              </w:tabs>
              <w:jc w:val="center"/>
              <w:rPr>
                <w:caps/>
              </w:rPr>
            </w:pPr>
            <w:r w:rsidRPr="00404D09">
              <w:rPr>
                <w:caps/>
              </w:rPr>
              <w:t>Åtgärder</w:t>
            </w:r>
          </w:p>
        </w:tc>
      </w:tr>
      <w:tr w:rsidR="0025164F" w:rsidRPr="00B01159" w14:paraId="24BB2FEC" w14:textId="77777777" w:rsidTr="007A6FF3">
        <w:trPr>
          <w:trHeight w:val="1360"/>
        </w:trPr>
        <w:tc>
          <w:tcPr>
            <w:tcW w:w="3047" w:type="dxa"/>
            <w:shd w:val="clear" w:color="auto" w:fill="auto"/>
          </w:tcPr>
          <w:p w14:paraId="720B0806" w14:textId="77777777" w:rsidR="0025164F" w:rsidRPr="00404D09" w:rsidRDefault="00995A5B" w:rsidP="005402E3">
            <w:pPr>
              <w:pStyle w:val="HTMLAddress"/>
              <w:tabs>
                <w:tab w:val="left" w:pos="2835"/>
              </w:tabs>
            </w:pPr>
            <w:r>
              <w:t xml:space="preserve">Vid medvetande, pratar, </w:t>
            </w:r>
            <w:r w:rsidR="005402E3">
              <w:t>effektiv hosta</w:t>
            </w:r>
          </w:p>
        </w:tc>
        <w:tc>
          <w:tcPr>
            <w:tcW w:w="5292" w:type="dxa"/>
            <w:shd w:val="clear" w:color="auto" w:fill="auto"/>
          </w:tcPr>
          <w:p w14:paraId="2C3FC026" w14:textId="0F6F6640" w:rsidR="0025164F" w:rsidRPr="00D76CCB" w:rsidRDefault="0025164F" w:rsidP="00D76CCB">
            <w:pPr>
              <w:pStyle w:val="BodyText2"/>
            </w:pPr>
          </w:p>
        </w:tc>
      </w:tr>
      <w:tr w:rsidR="0025164F" w:rsidRPr="00B01159" w14:paraId="31A1B2CD" w14:textId="77777777" w:rsidTr="007A6FF3">
        <w:trPr>
          <w:trHeight w:val="1360"/>
        </w:trPr>
        <w:tc>
          <w:tcPr>
            <w:tcW w:w="3047" w:type="dxa"/>
            <w:shd w:val="clear" w:color="auto" w:fill="auto"/>
          </w:tcPr>
          <w:p w14:paraId="3C2A3A77" w14:textId="54C4AE0C" w:rsidR="0025164F" w:rsidRPr="00404D09" w:rsidRDefault="00995A5B" w:rsidP="007A6FF3">
            <w:pPr>
              <w:pStyle w:val="HTMLAddress"/>
              <w:tabs>
                <w:tab w:val="left" w:pos="2835"/>
              </w:tabs>
            </w:pPr>
            <w:r>
              <w:t>Medvetandesänkt, oförmåga att prata, tilltagande cyanos, ineffe</w:t>
            </w:r>
            <w:r w:rsidR="00587B6D">
              <w:t>k</w:t>
            </w:r>
            <w:r>
              <w:t>tiv hosta</w:t>
            </w:r>
          </w:p>
        </w:tc>
        <w:tc>
          <w:tcPr>
            <w:tcW w:w="5292" w:type="dxa"/>
            <w:shd w:val="clear" w:color="auto" w:fill="auto"/>
          </w:tcPr>
          <w:p w14:paraId="3B11B6E1" w14:textId="3FB25F05" w:rsidR="00587B6D" w:rsidRPr="00D76CCB" w:rsidRDefault="00587B6D" w:rsidP="00D76CCB">
            <w:pPr>
              <w:pStyle w:val="BodyText2"/>
            </w:pPr>
          </w:p>
        </w:tc>
      </w:tr>
      <w:tr w:rsidR="0025164F" w:rsidRPr="00B01159" w14:paraId="544EC235" w14:textId="77777777" w:rsidTr="007A6FF3">
        <w:trPr>
          <w:trHeight w:val="1360"/>
        </w:trPr>
        <w:tc>
          <w:tcPr>
            <w:tcW w:w="3047" w:type="dxa"/>
            <w:shd w:val="clear" w:color="auto" w:fill="auto"/>
          </w:tcPr>
          <w:p w14:paraId="23552CE1" w14:textId="2DF3F1CA" w:rsidR="0025164F" w:rsidRPr="00404D09" w:rsidRDefault="00995A5B" w:rsidP="0025256E">
            <w:pPr>
              <w:pStyle w:val="HTMLAddress"/>
              <w:tabs>
                <w:tab w:val="left" w:pos="2835"/>
              </w:tabs>
            </w:pPr>
            <w:r>
              <w:t xml:space="preserve">Medvetslös (se t ex </w:t>
            </w:r>
            <w:r w:rsidRPr="00404D09">
              <w:t>(</w:t>
            </w:r>
            <w:proofErr w:type="spellStart"/>
            <w:r w:rsidR="000871FD">
              <w:fldChar w:fldCharType="begin"/>
            </w:r>
            <w:r w:rsidR="000871FD">
              <w:instrText xml:space="preserve"> HYPERLINK "http://www.nejm.org/doi/full/10.1056/NEJMicm041055" </w:instrText>
            </w:r>
            <w:r w:rsidR="000871FD">
              <w:fldChar w:fldCharType="separate"/>
            </w:r>
            <w:r w:rsidRPr="00FC54AB">
              <w:rPr>
                <w:rStyle w:val="Hyperlink"/>
              </w:rPr>
              <w:t>Zarrin-Khamed</w:t>
            </w:r>
            <w:proofErr w:type="spellEnd"/>
            <w:r w:rsidRPr="00FC54AB">
              <w:rPr>
                <w:rStyle w:val="Hyperlink"/>
              </w:rPr>
              <w:t xml:space="preserve"> 2005</w:t>
            </w:r>
            <w:r w:rsidR="000871FD">
              <w:rPr>
                <w:rStyle w:val="Hyperlink"/>
              </w:rPr>
              <w:fldChar w:fldCharType="end"/>
            </w:r>
            <w:r w:rsidR="0017283A" w:rsidRPr="00E9546C">
              <w:t xml:space="preserve"> </w:t>
            </w:r>
            <w:r w:rsidR="00AB0501">
              <w:fldChar w:fldCharType="begin"/>
            </w:r>
            <w:r w:rsidR="00AB0501">
              <w:instrText xml:space="preserve"> ADDIN EN.CITE &lt;EndNote&gt;&lt;Cite&gt;&lt;Author&gt;Zarrin-Khameh&lt;/Author&gt;&lt;Year&gt;2005&lt;/Year&gt;&lt;RecNum&gt;1830&lt;/RecNum&gt;&lt;DisplayText&gt;[25]&lt;/DisplayText&gt;&lt;record&gt;&lt;rec-number&gt;1830&lt;/rec-number&gt;&lt;foreign-keys&gt;&lt;key app="EN" db-id="5rd9tv29z5xd0revrw5xdxzy5w5zpd9tvz55" timestamp="1488087519"&gt;1830&lt;/key&gt;&lt;/foreign-keys&gt;&lt;ref-type name="Journal Article"&gt;17&lt;/ref-type&gt;&lt;contributors&gt;&lt;authors&gt;&lt;author&gt;Zarrin-Khameh, N.&lt;/author&gt;&lt;author&gt;Lyon, R. E.&lt;/author&gt;&lt;/authors&gt;&lt;/contributors&gt;&lt;auth-address&gt;Texas Tech University Health Sciences Center, Lubbock, TX 79430, USA.&lt;/auth-address&gt;&lt;titles&gt;&lt;title&gt;Images in clinical medicine. Asphyxia due to an inhaled foreign bo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10&lt;/pages&gt;&lt;volume&gt;352&lt;/volume&gt;&lt;number&gt;20&lt;/number&gt;&lt;edition&gt;2005/05/20&lt;/edition&gt;&lt;keywords&gt;&lt;keyword&gt;Airway Obstruction/etiology&lt;/keyword&gt;&lt;keyword&gt;Asphyxia/*etiology&lt;/keyword&gt;&lt;keyword&gt;Child, Preschool&lt;/keyword&gt;&lt;keyword&gt;Fatal Outcome&lt;/keyword&gt;&lt;keyword&gt;Foreign Bodies/complications/*diagnostic imaging&lt;/keyword&gt;&lt;keyword&gt;Humans&lt;/keyword&gt;&lt;keyword&gt;Inhalation&lt;/keyword&gt;&lt;keyword&gt;Male&lt;/keyword&gt;&lt;keyword&gt;Oropharynx/*diagnostic imaging&lt;/keyword&gt;&lt;keyword&gt;Radiography&lt;/keyword&gt;&lt;keyword&gt;Trachea/diagnostic imaging&lt;/keyword&gt;&lt;/keywords&gt;&lt;dates&gt;&lt;year&gt;2005&lt;/year&gt;&lt;pub-dates&gt;&lt;date&gt;May 19&lt;/date&gt;&lt;/pub-dates&gt;&lt;/dates&gt;&lt;isbn&gt;0028-4793&lt;/isbn&gt;&lt;accession-num&gt;15901864&lt;/accession-num&gt;&lt;urls&gt;&lt;/urls&gt;&lt;electronic-resource-num&gt;10.1056/NEJMicm041055&lt;/electronic-resource-num&gt;&lt;remote-database-provider&gt;NLM&lt;/remote-database-provider&gt;&lt;language&gt;eng&lt;/language&gt;&lt;/record&gt;&lt;/Cite&gt;&lt;/EndNote&gt;</w:instrText>
            </w:r>
            <w:r w:rsidR="00AB0501">
              <w:fldChar w:fldCharType="separate"/>
            </w:r>
            <w:r w:rsidR="00AB0501">
              <w:rPr>
                <w:noProof/>
              </w:rPr>
              <w:t>[25]</w:t>
            </w:r>
            <w:r w:rsidR="00AB0501">
              <w:fldChar w:fldCharType="end"/>
            </w:r>
            <w:r w:rsidRPr="00404D09">
              <w:t xml:space="preserve">).  </w:t>
            </w:r>
          </w:p>
        </w:tc>
        <w:tc>
          <w:tcPr>
            <w:tcW w:w="5292" w:type="dxa"/>
            <w:shd w:val="clear" w:color="auto" w:fill="auto"/>
          </w:tcPr>
          <w:p w14:paraId="15A77561" w14:textId="38F41E61" w:rsidR="0025164F" w:rsidRPr="00D76CCB" w:rsidRDefault="0025164F" w:rsidP="00D76CCB">
            <w:pPr>
              <w:pStyle w:val="BodyText2"/>
            </w:pPr>
          </w:p>
        </w:tc>
      </w:tr>
    </w:tbl>
    <w:p w14:paraId="6C7D5F64" w14:textId="77777777" w:rsidR="0025164F" w:rsidRPr="00404D09" w:rsidRDefault="0025164F" w:rsidP="0025164F"/>
    <w:p w14:paraId="20C16E00" w14:textId="16CF8403" w:rsidR="0025164F" w:rsidRPr="00E9546C" w:rsidRDefault="00364971" w:rsidP="0025164F">
      <w:pPr>
        <w:pStyle w:val="BodyText"/>
        <w:rPr>
          <w:lang w:val="en-US"/>
        </w:rPr>
      </w:pPr>
      <w:r>
        <w:t>3-</w:t>
      </w:r>
      <w:r w:rsidR="00E962CC">
        <w:t>Hur genomför</w:t>
      </w:r>
      <w:r w:rsidR="0025164F" w:rsidRPr="00404D09">
        <w:t xml:space="preserve"> man </w:t>
      </w:r>
      <w:proofErr w:type="spellStart"/>
      <w:r w:rsidR="0025164F" w:rsidRPr="00404D09">
        <w:t>Heimlich</w:t>
      </w:r>
      <w:proofErr w:type="spellEnd"/>
      <w:r w:rsidR="0025164F" w:rsidRPr="00404D09">
        <w:t xml:space="preserve"> </w:t>
      </w:r>
      <w:r w:rsidR="00DB2D79">
        <w:t>manövern</w:t>
      </w:r>
      <w:r w:rsidR="0025164F" w:rsidRPr="00404D09">
        <w:t xml:space="preserve">? </w:t>
      </w:r>
      <w:r w:rsidR="0025164F" w:rsidRPr="00E9546C">
        <w:rPr>
          <w:lang w:val="en-US"/>
        </w:rPr>
        <w:t>(</w:t>
      </w:r>
      <w:r w:rsidR="005142D5" w:rsidRPr="00E9546C">
        <w:rPr>
          <w:lang w:val="en-US"/>
        </w:rPr>
        <w:t xml:space="preserve">Roberts 6th </w:t>
      </w:r>
      <w:r w:rsidR="00187A17" w:rsidRPr="00E9546C">
        <w:rPr>
          <w:lang w:val="en-US"/>
        </w:rPr>
        <w:t>Chapter 03 s41</w:t>
      </w:r>
      <w:r w:rsidR="005A53D7" w:rsidRPr="00E9546C">
        <w:rPr>
          <w:lang w:val="en-US"/>
        </w:rPr>
        <w:t>-2 Fig 3-3</w:t>
      </w:r>
      <w:r w:rsidR="0025164F" w:rsidRPr="00E9546C">
        <w:rPr>
          <w:lang w:val="en-US"/>
        </w:rPr>
        <w:t>)</w:t>
      </w:r>
    </w:p>
    <w:p w14:paraId="37A5B46B" w14:textId="77777777" w:rsidR="003B6043" w:rsidRPr="00560E72" w:rsidRDefault="003B6043" w:rsidP="003B6043">
      <w:pPr>
        <w:rPr>
          <w:lang w:val="en-US"/>
        </w:rPr>
      </w:pPr>
    </w:p>
    <w:p w14:paraId="6B072C1C" w14:textId="77777777" w:rsidR="003B6043" w:rsidRPr="00560E72" w:rsidRDefault="003B6043" w:rsidP="003B6043">
      <w:pPr>
        <w:rPr>
          <w:lang w:val="en-US"/>
        </w:rPr>
      </w:pPr>
    </w:p>
    <w:p w14:paraId="0D3413B4" w14:textId="77777777" w:rsidR="003B6043" w:rsidRPr="00E9546C" w:rsidRDefault="003B6043" w:rsidP="0025164F">
      <w:pPr>
        <w:pStyle w:val="BodyText"/>
        <w:rPr>
          <w:lang w:val="en-US"/>
        </w:rPr>
      </w:pPr>
    </w:p>
    <w:p w14:paraId="21E498AA" w14:textId="77777777" w:rsidR="0025164F" w:rsidRPr="00E9546C" w:rsidRDefault="0025164F" w:rsidP="0025164F">
      <w:pPr>
        <w:pStyle w:val="BodyText"/>
        <w:rPr>
          <w:lang w:val="en-US"/>
        </w:rPr>
      </w:pPr>
    </w:p>
    <w:p w14:paraId="59C1750B" w14:textId="77777777" w:rsidR="0025164F" w:rsidRPr="00E9546C" w:rsidRDefault="0025164F" w:rsidP="0025164F">
      <w:pPr>
        <w:pStyle w:val="BodyText"/>
        <w:rPr>
          <w:lang w:val="en-US"/>
        </w:rPr>
      </w:pPr>
    </w:p>
    <w:p w14:paraId="13049B8B" w14:textId="4F1071A1" w:rsidR="00E9546C" w:rsidRPr="00F34E6D" w:rsidRDefault="0025164F" w:rsidP="00D76CCB">
      <w:pPr>
        <w:pStyle w:val="Heading2"/>
        <w:rPr>
          <w:lang w:eastAsia="ja-JP"/>
        </w:rPr>
      </w:pPr>
      <w:r w:rsidRPr="008C5F22">
        <w:rPr>
          <w:lang w:eastAsia="ja-JP"/>
        </w:rPr>
        <w:br w:type="page"/>
      </w:r>
      <w:bookmarkStart w:id="297" w:name="_Toc269890613"/>
      <w:bookmarkStart w:id="298" w:name="_Toc269909956"/>
      <w:bookmarkStart w:id="299" w:name="_Toc315436197"/>
      <w:bookmarkStart w:id="300" w:name="_Toc349643516"/>
      <w:bookmarkStart w:id="301" w:name="_Toc349655375"/>
      <w:bookmarkStart w:id="302" w:name="_Toc349750815"/>
      <w:bookmarkStart w:id="303" w:name="_Toc349757663"/>
      <w:bookmarkStart w:id="304" w:name="_Toc377299317"/>
      <w:bookmarkStart w:id="305" w:name="_Toc400535843"/>
      <w:bookmarkStart w:id="306" w:name="_Toc400538337"/>
      <w:bookmarkStart w:id="307" w:name="_Toc444260701"/>
      <w:bookmarkStart w:id="308" w:name="_Toc444261665"/>
      <w:bookmarkStart w:id="309" w:name="_Toc444261775"/>
      <w:bookmarkStart w:id="310" w:name="_Toc444261809"/>
      <w:bookmarkStart w:id="311" w:name="_Toc444261862"/>
      <w:bookmarkStart w:id="312" w:name="_Toc444262847"/>
      <w:bookmarkStart w:id="313" w:name="_Toc65247467"/>
      <w:bookmarkStart w:id="314" w:name="_Toc68001929"/>
      <w:bookmarkStart w:id="315" w:name="_Toc68175108"/>
      <w:bookmarkStart w:id="316" w:name="_Toc68175198"/>
      <w:r w:rsidR="00DA58AD" w:rsidRPr="00F34E6D">
        <w:rPr>
          <w:lang w:eastAsia="ja-JP"/>
        </w:rPr>
        <w:lastRenderedPageBreak/>
        <w:t>3</w:t>
      </w:r>
      <w:r w:rsidR="0053037E" w:rsidRPr="00F34E6D">
        <w:rPr>
          <w:lang w:eastAsia="ja-JP"/>
        </w:rPr>
        <w:t>-Anafylaxi</w:t>
      </w:r>
      <w:bookmarkEnd w:id="276"/>
      <w:bookmarkEnd w:id="277"/>
      <w:bookmarkEnd w:id="278"/>
      <w:bookmarkEnd w:id="279"/>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6C3D0BB1" w14:textId="375F58A7" w:rsidR="0053037E" w:rsidRPr="00404D09" w:rsidRDefault="00364971" w:rsidP="0053037E">
      <w:pPr>
        <w:pStyle w:val="HTML-akronym1"/>
        <w:tabs>
          <w:tab w:val="left" w:pos="2835"/>
        </w:tabs>
        <w:jc w:val="left"/>
        <w:rPr>
          <w:b w:val="0"/>
          <w:sz w:val="24"/>
        </w:rPr>
      </w:pPr>
      <w:r>
        <w:rPr>
          <w:b w:val="0"/>
          <w:sz w:val="24"/>
        </w:rPr>
        <w:t>1-</w:t>
      </w:r>
      <w:r w:rsidR="0053037E" w:rsidRPr="00404D09">
        <w:rPr>
          <w:b w:val="0"/>
          <w:sz w:val="24"/>
        </w:rPr>
        <w:t xml:space="preserve">Definitionsmässigt är </w:t>
      </w:r>
      <w:proofErr w:type="spellStart"/>
      <w:r w:rsidR="0053037E" w:rsidRPr="00404D09">
        <w:rPr>
          <w:b w:val="0"/>
          <w:sz w:val="24"/>
        </w:rPr>
        <w:t>anafylaxi</w:t>
      </w:r>
      <w:proofErr w:type="spellEnd"/>
      <w:r w:rsidR="0053037E" w:rsidRPr="00404D09">
        <w:rPr>
          <w:b w:val="0"/>
          <w:sz w:val="24"/>
        </w:rPr>
        <w:t xml:space="preserve"> ett syndrom, dvs en kombination av olika symtom.  Vilka symtom krävs för att uppfylla definitionen av </w:t>
      </w:r>
      <w:proofErr w:type="spellStart"/>
      <w:r w:rsidR="0053037E" w:rsidRPr="00404D09">
        <w:rPr>
          <w:b w:val="0"/>
          <w:sz w:val="24"/>
        </w:rPr>
        <w:t>anafylaxi</w:t>
      </w:r>
      <w:proofErr w:type="spellEnd"/>
      <w:r w:rsidR="0053037E" w:rsidRPr="00404D09">
        <w:rPr>
          <w:b w:val="0"/>
          <w:sz w:val="24"/>
        </w:rPr>
        <w:t>? (</w:t>
      </w:r>
      <w:hyperlink r:id="rId58" w:history="1">
        <w:r w:rsidR="00DA4924" w:rsidRPr="006C380F">
          <w:rPr>
            <w:rStyle w:val="Hyperlink"/>
            <w:b w:val="0"/>
            <w:noProof/>
            <w:sz w:val="24"/>
          </w:rPr>
          <w:t>Simons 2012</w:t>
        </w:r>
      </w:hyperlink>
      <w:r w:rsidR="0053037E" w:rsidRPr="00404D09">
        <w:rPr>
          <w:b w:val="0"/>
          <w:sz w:val="24"/>
        </w:rPr>
        <w:t xml:space="preserve"> </w:t>
      </w:r>
      <w:r w:rsidR="00AB0501">
        <w:rPr>
          <w:b w:val="0"/>
          <w:sz w:val="24"/>
        </w:rPr>
        <w:fldChar w:fldCharType="begin">
          <w:fldData xml:space="preserve">PEVuZE5vdGU+PENpdGU+PEF1dGhvcj5TaW1vbnM8L0F1dGhvcj48WWVhcj4yMDEyPC9ZZWFyPjxS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==
</w:fldData>
        </w:fldChar>
      </w:r>
      <w:r w:rsidR="00AB0501">
        <w:rPr>
          <w:b w:val="0"/>
          <w:sz w:val="24"/>
        </w:rPr>
        <w:instrText xml:space="preserve"> ADDIN EN.CITE </w:instrText>
      </w:r>
      <w:r w:rsidR="00AB0501">
        <w:rPr>
          <w:b w:val="0"/>
          <w:sz w:val="24"/>
        </w:rPr>
        <w:fldChar w:fldCharType="begin">
          <w:fldData xml:space="preserve">PEVuZE5vdGU+PENpdGU+PEF1dGhvcj5TaW1vbnM8L0F1dGhvcj48WWVhcj4yMDEyPC9ZZWFyPjxS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==
</w:fldData>
        </w:fldChar>
      </w:r>
      <w:r w:rsidR="00AB0501">
        <w:rPr>
          <w:b w:val="0"/>
          <w:sz w:val="24"/>
        </w:rPr>
        <w:instrText xml:space="preserve"> ADDIN EN.CITE.DATA </w:instrText>
      </w:r>
      <w:r w:rsidR="00AB0501">
        <w:rPr>
          <w:b w:val="0"/>
          <w:sz w:val="24"/>
        </w:rPr>
      </w:r>
      <w:r w:rsidR="00AB0501">
        <w:rPr>
          <w:b w:val="0"/>
          <w:sz w:val="24"/>
        </w:rPr>
        <w:fldChar w:fldCharType="end"/>
      </w:r>
      <w:r w:rsidR="00AB0501">
        <w:rPr>
          <w:b w:val="0"/>
          <w:sz w:val="24"/>
        </w:rPr>
        <w:fldChar w:fldCharType="separate"/>
      </w:r>
      <w:r w:rsidR="00AB0501">
        <w:rPr>
          <w:b w:val="0"/>
          <w:noProof/>
          <w:sz w:val="24"/>
        </w:rPr>
        <w:t>[26]</w:t>
      </w:r>
      <w:r w:rsidR="00AB0501">
        <w:rPr>
          <w:b w:val="0"/>
          <w:sz w:val="24"/>
        </w:rPr>
        <w:fldChar w:fldCharType="end"/>
      </w:r>
      <w:r w:rsidR="00493226" w:rsidRPr="00493226">
        <w:rPr>
          <w:b w:val="0"/>
          <w:sz w:val="24"/>
        </w:rPr>
        <w:t xml:space="preserve"> </w:t>
      </w:r>
      <w:r w:rsidR="00DA4924">
        <w:rPr>
          <w:b w:val="0"/>
          <w:sz w:val="24"/>
        </w:rPr>
        <w:t xml:space="preserve">s393 </w:t>
      </w:r>
      <w:proofErr w:type="spellStart"/>
      <w:r w:rsidR="00DA4924">
        <w:rPr>
          <w:b w:val="0"/>
          <w:sz w:val="24"/>
        </w:rPr>
        <w:t>Fig</w:t>
      </w:r>
      <w:proofErr w:type="spellEnd"/>
      <w:r w:rsidR="00DA4924">
        <w:rPr>
          <w:b w:val="0"/>
          <w:sz w:val="24"/>
        </w:rPr>
        <w:t xml:space="preserve"> 1)</w:t>
      </w:r>
    </w:p>
    <w:p w14:paraId="7CF68619" w14:textId="77777777" w:rsidR="0053037E" w:rsidRPr="00404D09" w:rsidRDefault="0053037E" w:rsidP="0053037E">
      <w:pPr>
        <w:pStyle w:val="HTML-akronym1"/>
        <w:tabs>
          <w:tab w:val="left" w:pos="2835"/>
        </w:tabs>
        <w:jc w:val="left"/>
        <w:rPr>
          <w:b w:val="0"/>
          <w:sz w:val="24"/>
        </w:rPr>
      </w:pPr>
    </w:p>
    <w:p w14:paraId="211AC454" w14:textId="083E47BB" w:rsidR="0053037E" w:rsidRPr="008C5F22" w:rsidRDefault="0053037E" w:rsidP="0053037E">
      <w:pPr>
        <w:pStyle w:val="HTML-akronym1"/>
        <w:tabs>
          <w:tab w:val="left" w:pos="2835"/>
        </w:tabs>
        <w:jc w:val="left"/>
        <w:rPr>
          <w:b w:val="0"/>
          <w:sz w:val="24"/>
        </w:rPr>
      </w:pPr>
    </w:p>
    <w:p w14:paraId="58529844" w14:textId="73A83F8B" w:rsidR="00873DF8" w:rsidRPr="008C5F22" w:rsidRDefault="00873DF8" w:rsidP="0053037E">
      <w:pPr>
        <w:pStyle w:val="HTML-akronym1"/>
        <w:tabs>
          <w:tab w:val="left" w:pos="2835"/>
        </w:tabs>
        <w:jc w:val="left"/>
        <w:rPr>
          <w:b w:val="0"/>
          <w:sz w:val="24"/>
        </w:rPr>
      </w:pPr>
    </w:p>
    <w:p w14:paraId="189AA558" w14:textId="77777777" w:rsidR="00873DF8" w:rsidRPr="008C5F22" w:rsidRDefault="00873DF8" w:rsidP="0053037E">
      <w:pPr>
        <w:pStyle w:val="HTML-akronym1"/>
        <w:tabs>
          <w:tab w:val="left" w:pos="2835"/>
        </w:tabs>
        <w:jc w:val="left"/>
        <w:rPr>
          <w:b w:val="0"/>
          <w:sz w:val="24"/>
        </w:rPr>
      </w:pPr>
    </w:p>
    <w:p w14:paraId="1AEA7E4B" w14:textId="09361B9C" w:rsidR="0053037E" w:rsidRPr="00404D09" w:rsidRDefault="00DF37F0" w:rsidP="0053037E">
      <w:pPr>
        <w:pStyle w:val="HTML-akronym1"/>
        <w:tabs>
          <w:tab w:val="left" w:pos="2835"/>
        </w:tabs>
        <w:jc w:val="left"/>
        <w:rPr>
          <w:b w:val="0"/>
          <w:sz w:val="24"/>
        </w:rPr>
      </w:pPr>
      <w:r>
        <w:rPr>
          <w:b w:val="0"/>
          <w:sz w:val="24"/>
        </w:rPr>
        <w:t>2-</w:t>
      </w:r>
      <w:r w:rsidR="0053037E" w:rsidRPr="00404D09">
        <w:rPr>
          <w:b w:val="0"/>
          <w:sz w:val="24"/>
        </w:rPr>
        <w:t xml:space="preserve">Första linjens behandling av </w:t>
      </w:r>
      <w:proofErr w:type="spellStart"/>
      <w:r w:rsidR="0053037E" w:rsidRPr="00404D09">
        <w:rPr>
          <w:b w:val="0"/>
          <w:sz w:val="24"/>
        </w:rPr>
        <w:t>anafylaxi</w:t>
      </w:r>
      <w:proofErr w:type="spellEnd"/>
      <w:r w:rsidR="0053037E" w:rsidRPr="00404D09">
        <w:rPr>
          <w:b w:val="0"/>
          <w:sz w:val="24"/>
        </w:rPr>
        <w:t xml:space="preserve"> är adrenalin</w:t>
      </w:r>
      <w:r w:rsidR="0053037E" w:rsidRPr="00774FB9">
        <w:rPr>
          <w:sz w:val="24"/>
        </w:rPr>
        <w:t xml:space="preserve"> IM</w:t>
      </w:r>
      <w:r w:rsidR="0053037E" w:rsidRPr="00404D09">
        <w:rPr>
          <w:b w:val="0"/>
          <w:sz w:val="24"/>
        </w:rPr>
        <w:t>.  Fyll i följande tabell</w:t>
      </w:r>
      <w:r w:rsidR="00DA4924">
        <w:rPr>
          <w:b w:val="0"/>
          <w:sz w:val="24"/>
        </w:rPr>
        <w:t>. (</w:t>
      </w:r>
      <w:proofErr w:type="spellStart"/>
      <w:r w:rsidR="000871FD">
        <w:fldChar w:fldCharType="begin"/>
      </w:r>
      <w:r w:rsidR="000871FD">
        <w:instrText xml:space="preserve"> HYPERLINK "http://www.lakartidningen.se/Functions/OldArticleView.aspx?articleId=6975" </w:instrText>
      </w:r>
      <w:r w:rsidR="000871FD">
        <w:fldChar w:fldCharType="separate"/>
      </w:r>
      <w:r w:rsidR="00DA4924" w:rsidRPr="00D342F7">
        <w:rPr>
          <w:rStyle w:val="Hyperlink"/>
          <w:b w:val="0"/>
          <w:sz w:val="24"/>
          <w:lang w:eastAsia="ja-JP"/>
        </w:rPr>
        <w:t>Gülen</w:t>
      </w:r>
      <w:proofErr w:type="spellEnd"/>
      <w:r w:rsidR="00DA4924" w:rsidRPr="00D342F7">
        <w:rPr>
          <w:rStyle w:val="Hyperlink"/>
          <w:b w:val="0"/>
          <w:sz w:val="24"/>
          <w:lang w:eastAsia="ja-JP"/>
        </w:rPr>
        <w:t xml:space="preserve"> 2007</w:t>
      </w:r>
      <w:r w:rsidR="000871FD">
        <w:rPr>
          <w:rStyle w:val="Hyperlink"/>
          <w:b w:val="0"/>
          <w:sz w:val="24"/>
          <w:lang w:eastAsia="ja-JP"/>
        </w:rPr>
        <w:fldChar w:fldCharType="end"/>
      </w:r>
      <w:r w:rsidR="00CC5570">
        <w:rPr>
          <w:b w:val="0"/>
          <w:sz w:val="24"/>
          <w:lang w:eastAsia="ja-JP"/>
        </w:rPr>
        <w:t xml:space="preserve"> </w:t>
      </w:r>
      <w:r w:rsidR="00AB0501">
        <w:rPr>
          <w:b w:val="0"/>
          <w:sz w:val="24"/>
          <w:lang w:eastAsia="ja-JP"/>
        </w:rPr>
        <w:fldChar w:fldCharType="begin"/>
      </w:r>
      <w:r w:rsidR="00AB0501">
        <w:rPr>
          <w:b w:val="0"/>
          <w:sz w:val="24"/>
          <w:lang w:eastAsia="ja-JP"/>
        </w:rPr>
        <w:instrText xml:space="preserve"> ADDIN EN.CITE &lt;EndNote&gt;&lt;Cite&gt;&lt;Author&gt;Gülen&lt;/Author&gt;&lt;Year&gt;2007&lt;/Year&gt;&lt;RecNum&gt;277&lt;/RecNum&gt;&lt;DisplayText&gt;[27]&lt;/DisplayText&gt;&lt;record&gt;&lt;rec-number&gt;277&lt;/rec-number&gt;&lt;foreign-keys&gt;&lt;key app="EN" db-id="5rd9tv29z5xd0revrw5xdxzy5w5zpd9tvz55" timestamp="0"&gt;277&lt;/key&gt;&lt;/foreign-keys&gt;&lt;ref-type name="Journal Article"&gt;17&lt;/ref-type&gt;&lt;contributors&gt;&lt;authors&gt;&lt;author&gt;Gülen, T.&lt;/author&gt;&lt;author&gt;Göttberg, L.&lt;/author&gt;&lt;/authors&gt;&lt;/contributors&gt;&lt;auth-address&gt;Karolinska Universitetssjukhuset Huddinge. theo.gulen@karolinska.se&lt;/auth-address&gt;&lt;titles&gt;&lt;title&gt;Anafylaxi--en potentiellt livshotande systemisk reaktion. Tidig egenbehandling och akut adekvat sjukvardsbehandling av stor betydelse.&lt;/title&gt;&lt;secondary-title&gt;Läkartidningen&lt;/secondary-title&gt;&lt;alt-title&gt;Läkartidningen&lt;/alt-title&gt;&lt;/titles&gt;&lt;periodical&gt;&lt;full-title&gt;Lakartidningen&lt;/full-title&gt;&lt;abbr-1&gt;Lakartidningen&lt;/abbr-1&gt;&lt;/periodical&gt;&lt;alt-periodical&gt;&lt;full-title&gt;Lakartidningen&lt;/full-title&gt;&lt;abbr-1&gt;Lakartidningen&lt;/abbr-1&gt;&lt;/alt-periodical&gt;&lt;pages&gt;1982-6&lt;/pages&gt;&lt;volume&gt;104&lt;/volume&gt;&lt;number&gt;26-27&lt;/number&gt;&lt;edition&gt;2007/07/21&lt;/edition&gt;&lt;keywords&gt;&lt;keyword&gt;Adrenergic Agonists/administration &amp;amp; dosage/therapeutic use&lt;/keyword&gt;&lt;keyword&gt;Adult&lt;/keyword&gt;&lt;keyword&gt;*Anaphylaxis/diagnosis/drug therapy/etiology/immunology&lt;/keyword&gt;&lt;keyword&gt;Child&lt;/keyword&gt;&lt;keyword&gt;Diagnosis, Differential&lt;/keyword&gt;&lt;keyword&gt;Emergencies&lt;/keyword&gt;&lt;keyword&gt;Epinephrine/administration &amp;amp; dosage/therapeutic use&lt;/keyword&gt;&lt;keyword&gt;Humans&lt;/keyword&gt;&lt;/keywords&gt;&lt;dates&gt;&lt;year&gt;2007&lt;/year&gt;&lt;pub-dates&gt;&lt;date&gt;Jun 27-Jul 10&lt;/date&gt;&lt;/pub-dates&gt;&lt;/dates&gt;&lt;orig-pub&gt;Anafylaxi--en potentiellt livshotande systemisk reaktion. Tidig egenbehandling och akut adekvat sjukvardsbehandling av stor betydelse.&lt;/orig-pub&gt;&lt;isbn&gt;0023-7205 (Print)&amp;#xD;0023-7205 (Linking)&lt;/isbn&gt;&lt;accession-num&gt;17639788&lt;/accession-num&gt;&lt;work-type&gt;Review&lt;/work-type&gt;&lt;urls&gt;&lt;related-urls&gt;&lt;url&gt;http://www.ncbi.nlm.nih.gov/pubmed/17639788&lt;/url&gt;&lt;/related-urls&gt;&lt;/urls&gt;&lt;language&gt;swe&lt;/language&gt;&lt;/record&gt;&lt;/Cite&gt;&lt;/EndNote&gt;</w:instrText>
      </w:r>
      <w:r w:rsidR="00AB0501">
        <w:rPr>
          <w:b w:val="0"/>
          <w:sz w:val="24"/>
          <w:lang w:eastAsia="ja-JP"/>
        </w:rPr>
        <w:fldChar w:fldCharType="separate"/>
      </w:r>
      <w:r w:rsidR="00AB0501">
        <w:rPr>
          <w:b w:val="0"/>
          <w:noProof/>
          <w:sz w:val="24"/>
          <w:lang w:eastAsia="ja-JP"/>
        </w:rPr>
        <w:t>[27]</w:t>
      </w:r>
      <w:r w:rsidR="00AB0501">
        <w:rPr>
          <w:b w:val="0"/>
          <w:sz w:val="24"/>
          <w:lang w:eastAsia="ja-JP"/>
        </w:rPr>
        <w:fldChar w:fldCharType="end"/>
      </w:r>
      <w:r w:rsidR="00CC5570">
        <w:rPr>
          <w:b w:val="0"/>
          <w:sz w:val="24"/>
          <w:lang w:eastAsia="ja-JP"/>
        </w:rPr>
        <w:t>)</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5920"/>
        <w:gridCol w:w="3876"/>
      </w:tblGrid>
      <w:tr w:rsidR="0053037E" w:rsidRPr="0053037E" w14:paraId="1BB9BA8B" w14:textId="77777777" w:rsidTr="0053037E">
        <w:tc>
          <w:tcPr>
            <w:tcW w:w="5920" w:type="dxa"/>
            <w:shd w:val="clear" w:color="auto" w:fill="auto"/>
          </w:tcPr>
          <w:p w14:paraId="30FBCA6E" w14:textId="77777777" w:rsidR="0053037E" w:rsidRPr="0053037E" w:rsidRDefault="0053037E" w:rsidP="0053037E">
            <w:pPr>
              <w:pStyle w:val="HTML-akronym1"/>
              <w:tabs>
                <w:tab w:val="left" w:pos="2835"/>
              </w:tabs>
              <w:jc w:val="left"/>
              <w:rPr>
                <w:b w:val="0"/>
                <w:sz w:val="24"/>
              </w:rPr>
            </w:pPr>
            <w:r w:rsidRPr="0053037E">
              <w:rPr>
                <w:b w:val="0"/>
                <w:sz w:val="24"/>
              </w:rPr>
              <w:t>Dos hos vuxna?</w:t>
            </w:r>
          </w:p>
          <w:p w14:paraId="4691A6DE" w14:textId="77777777" w:rsidR="0053037E" w:rsidRPr="0053037E" w:rsidRDefault="0053037E" w:rsidP="00D342F7">
            <w:pPr>
              <w:pStyle w:val="HTML-akronym1"/>
              <w:tabs>
                <w:tab w:val="left" w:pos="2835"/>
              </w:tabs>
              <w:jc w:val="left"/>
              <w:rPr>
                <w:b w:val="0"/>
                <w:sz w:val="24"/>
              </w:rPr>
            </w:pPr>
            <w:r w:rsidRPr="0053037E">
              <w:rPr>
                <w:b w:val="0"/>
                <w:sz w:val="24"/>
              </w:rPr>
              <w:t>(</w:t>
            </w:r>
            <w:r w:rsidR="00DA4924" w:rsidRPr="0053037E">
              <w:rPr>
                <w:b w:val="0"/>
                <w:sz w:val="24"/>
              </w:rPr>
              <w:t>s1984</w:t>
            </w:r>
            <w:r w:rsidR="00DA4924">
              <w:rPr>
                <w:b w:val="0"/>
                <w:sz w:val="24"/>
              </w:rPr>
              <w:t xml:space="preserve"> Fakta 5</w:t>
            </w:r>
            <w:r w:rsidRPr="0053037E">
              <w:rPr>
                <w:b w:val="0"/>
                <w:sz w:val="24"/>
              </w:rPr>
              <w:t>)</w:t>
            </w:r>
          </w:p>
        </w:tc>
        <w:tc>
          <w:tcPr>
            <w:tcW w:w="3876" w:type="dxa"/>
            <w:shd w:val="clear" w:color="auto" w:fill="auto"/>
          </w:tcPr>
          <w:p w14:paraId="5CBB625F" w14:textId="7FC5DF88" w:rsidR="0053037E" w:rsidRPr="0053037E" w:rsidRDefault="0053037E" w:rsidP="0053037E">
            <w:pPr>
              <w:pStyle w:val="BodyText2"/>
            </w:pPr>
          </w:p>
        </w:tc>
      </w:tr>
      <w:tr w:rsidR="0053037E" w:rsidRPr="0053037E" w14:paraId="2693E85C" w14:textId="77777777" w:rsidTr="0053037E">
        <w:tc>
          <w:tcPr>
            <w:tcW w:w="5920" w:type="dxa"/>
            <w:shd w:val="clear" w:color="auto" w:fill="auto"/>
          </w:tcPr>
          <w:p w14:paraId="3F362CC7" w14:textId="77777777" w:rsidR="0053037E" w:rsidRPr="0053037E" w:rsidRDefault="0053037E" w:rsidP="0053037E">
            <w:pPr>
              <w:pStyle w:val="HTML-akronym1"/>
              <w:tabs>
                <w:tab w:val="left" w:pos="2835"/>
              </w:tabs>
              <w:jc w:val="left"/>
              <w:rPr>
                <w:b w:val="0"/>
                <w:sz w:val="24"/>
              </w:rPr>
            </w:pPr>
            <w:r w:rsidRPr="0053037E">
              <w:rPr>
                <w:b w:val="0"/>
                <w:sz w:val="24"/>
              </w:rPr>
              <w:t>Dos hos barn?</w:t>
            </w:r>
          </w:p>
          <w:p w14:paraId="1C60B6AC" w14:textId="77777777" w:rsidR="0053037E" w:rsidRPr="0053037E" w:rsidRDefault="0053037E" w:rsidP="00D342F7">
            <w:pPr>
              <w:pStyle w:val="HTML-akronym1"/>
              <w:tabs>
                <w:tab w:val="left" w:pos="2835"/>
              </w:tabs>
              <w:jc w:val="left"/>
              <w:rPr>
                <w:b w:val="0"/>
                <w:sz w:val="24"/>
              </w:rPr>
            </w:pPr>
            <w:r w:rsidRPr="0053037E">
              <w:rPr>
                <w:b w:val="0"/>
                <w:sz w:val="24"/>
              </w:rPr>
              <w:t>(</w:t>
            </w:r>
            <w:r w:rsidR="00DA4924" w:rsidRPr="0053037E">
              <w:rPr>
                <w:b w:val="0"/>
                <w:sz w:val="24"/>
              </w:rPr>
              <w:t>s1984</w:t>
            </w:r>
            <w:r w:rsidR="00DA4924">
              <w:rPr>
                <w:b w:val="0"/>
                <w:sz w:val="24"/>
              </w:rPr>
              <w:t xml:space="preserve"> Fakta 5</w:t>
            </w:r>
            <w:r w:rsidRPr="0053037E">
              <w:rPr>
                <w:b w:val="0"/>
                <w:sz w:val="24"/>
              </w:rPr>
              <w:t>)</w:t>
            </w:r>
          </w:p>
        </w:tc>
        <w:tc>
          <w:tcPr>
            <w:tcW w:w="3876" w:type="dxa"/>
            <w:shd w:val="clear" w:color="auto" w:fill="auto"/>
          </w:tcPr>
          <w:p w14:paraId="454C98EF" w14:textId="651D57F2" w:rsidR="0053037E" w:rsidRPr="0053037E" w:rsidRDefault="0053037E" w:rsidP="0053037E">
            <w:pPr>
              <w:pStyle w:val="BodyText2"/>
            </w:pPr>
          </w:p>
        </w:tc>
      </w:tr>
      <w:tr w:rsidR="0053037E" w:rsidRPr="0053037E" w14:paraId="3142B188" w14:textId="77777777" w:rsidTr="0053037E">
        <w:tc>
          <w:tcPr>
            <w:tcW w:w="5920" w:type="dxa"/>
            <w:shd w:val="clear" w:color="auto" w:fill="auto"/>
          </w:tcPr>
          <w:p w14:paraId="1345DB9B" w14:textId="77777777" w:rsidR="0053037E" w:rsidRPr="0053037E" w:rsidRDefault="0053037E" w:rsidP="0053037E">
            <w:pPr>
              <w:pStyle w:val="HTML-akronym1"/>
              <w:tabs>
                <w:tab w:val="left" w:pos="2835"/>
              </w:tabs>
              <w:jc w:val="left"/>
              <w:rPr>
                <w:b w:val="0"/>
                <w:sz w:val="24"/>
              </w:rPr>
            </w:pPr>
            <w:r w:rsidRPr="0053037E">
              <w:rPr>
                <w:b w:val="0"/>
                <w:sz w:val="24"/>
              </w:rPr>
              <w:t>Lösning (1 mg/ml eller 0,1 mg/ml)?</w:t>
            </w:r>
          </w:p>
          <w:p w14:paraId="7A06760A" w14:textId="77777777" w:rsidR="0053037E" w:rsidRPr="0053037E" w:rsidRDefault="0053037E" w:rsidP="0053037E">
            <w:pPr>
              <w:pStyle w:val="HTML-akronym1"/>
              <w:tabs>
                <w:tab w:val="left" w:pos="2835"/>
              </w:tabs>
              <w:jc w:val="left"/>
              <w:rPr>
                <w:b w:val="0"/>
                <w:sz w:val="24"/>
              </w:rPr>
            </w:pPr>
            <w:r w:rsidRPr="0053037E">
              <w:rPr>
                <w:b w:val="0"/>
                <w:sz w:val="24"/>
              </w:rPr>
              <w:t>(</w:t>
            </w:r>
            <w:r w:rsidR="00D342F7" w:rsidRPr="0053037E">
              <w:rPr>
                <w:b w:val="0"/>
                <w:sz w:val="24"/>
              </w:rPr>
              <w:t>s1984</w:t>
            </w:r>
            <w:r w:rsidR="00D342F7">
              <w:rPr>
                <w:b w:val="0"/>
                <w:sz w:val="24"/>
              </w:rPr>
              <w:t xml:space="preserve"> Fakta 5</w:t>
            </w:r>
            <w:r w:rsidRPr="0053037E">
              <w:rPr>
                <w:b w:val="0"/>
                <w:sz w:val="24"/>
              </w:rPr>
              <w:t>)</w:t>
            </w:r>
          </w:p>
        </w:tc>
        <w:tc>
          <w:tcPr>
            <w:tcW w:w="3876" w:type="dxa"/>
            <w:shd w:val="clear" w:color="auto" w:fill="auto"/>
          </w:tcPr>
          <w:p w14:paraId="64EB4854" w14:textId="0CC68573" w:rsidR="0053037E" w:rsidRPr="0053037E" w:rsidRDefault="0053037E" w:rsidP="0053037E">
            <w:pPr>
              <w:pStyle w:val="BodyText2"/>
            </w:pPr>
          </w:p>
        </w:tc>
      </w:tr>
      <w:tr w:rsidR="0053037E" w:rsidRPr="008C5F22" w14:paraId="16F9F9FA" w14:textId="77777777" w:rsidTr="0053037E">
        <w:tc>
          <w:tcPr>
            <w:tcW w:w="5920" w:type="dxa"/>
            <w:shd w:val="clear" w:color="auto" w:fill="auto"/>
          </w:tcPr>
          <w:p w14:paraId="66A18146" w14:textId="77777777" w:rsidR="0053037E" w:rsidRPr="0053037E" w:rsidRDefault="0053037E" w:rsidP="0053037E">
            <w:pPr>
              <w:pStyle w:val="HTML-akronym1"/>
              <w:tabs>
                <w:tab w:val="left" w:pos="2835"/>
              </w:tabs>
              <w:jc w:val="left"/>
              <w:rPr>
                <w:b w:val="0"/>
                <w:sz w:val="24"/>
              </w:rPr>
            </w:pPr>
            <w:r w:rsidRPr="0053037E">
              <w:rPr>
                <w:b w:val="0"/>
                <w:sz w:val="24"/>
              </w:rPr>
              <w:t>Var ges injektionen?</w:t>
            </w:r>
          </w:p>
          <w:p w14:paraId="5CE95696" w14:textId="77777777" w:rsidR="0053037E" w:rsidRPr="0053037E" w:rsidRDefault="0053037E" w:rsidP="0053037E">
            <w:pPr>
              <w:pStyle w:val="HTML-akronym1"/>
              <w:tabs>
                <w:tab w:val="left" w:pos="2835"/>
              </w:tabs>
              <w:jc w:val="left"/>
              <w:rPr>
                <w:b w:val="0"/>
                <w:sz w:val="24"/>
              </w:rPr>
            </w:pPr>
            <w:r w:rsidRPr="0053037E">
              <w:rPr>
                <w:b w:val="0"/>
                <w:sz w:val="24"/>
              </w:rPr>
              <w:t>(</w:t>
            </w:r>
            <w:r w:rsidR="00D342F7" w:rsidRPr="0053037E">
              <w:rPr>
                <w:b w:val="0"/>
                <w:sz w:val="24"/>
              </w:rPr>
              <w:t>s1984</w:t>
            </w:r>
            <w:r w:rsidR="00D342F7">
              <w:rPr>
                <w:b w:val="0"/>
                <w:sz w:val="24"/>
              </w:rPr>
              <w:t xml:space="preserve"> Fakta 5</w:t>
            </w:r>
            <w:r w:rsidRPr="0053037E">
              <w:rPr>
                <w:b w:val="0"/>
                <w:sz w:val="24"/>
              </w:rPr>
              <w:t>)</w:t>
            </w:r>
          </w:p>
        </w:tc>
        <w:tc>
          <w:tcPr>
            <w:tcW w:w="3876" w:type="dxa"/>
            <w:shd w:val="clear" w:color="auto" w:fill="auto"/>
          </w:tcPr>
          <w:p w14:paraId="7EAB9181" w14:textId="36FA468C" w:rsidR="0053037E" w:rsidRPr="008C5F22" w:rsidRDefault="0053037E" w:rsidP="0053037E">
            <w:pPr>
              <w:pStyle w:val="BodyText2"/>
            </w:pPr>
          </w:p>
        </w:tc>
      </w:tr>
      <w:tr w:rsidR="0053037E" w:rsidRPr="0053037E" w14:paraId="705EF837" w14:textId="77777777" w:rsidTr="0053037E">
        <w:tc>
          <w:tcPr>
            <w:tcW w:w="5920" w:type="dxa"/>
            <w:shd w:val="clear" w:color="auto" w:fill="auto"/>
          </w:tcPr>
          <w:p w14:paraId="0EF7A5E5" w14:textId="77777777" w:rsidR="0053037E" w:rsidRPr="0053037E" w:rsidRDefault="0053037E" w:rsidP="0053037E">
            <w:pPr>
              <w:pStyle w:val="HTML-akronym1"/>
              <w:tabs>
                <w:tab w:val="left" w:pos="2835"/>
              </w:tabs>
              <w:jc w:val="left"/>
              <w:rPr>
                <w:b w:val="0"/>
                <w:sz w:val="24"/>
              </w:rPr>
            </w:pPr>
            <w:r w:rsidRPr="0053037E">
              <w:rPr>
                <w:b w:val="0"/>
                <w:sz w:val="24"/>
              </w:rPr>
              <w:t>Varför rekommenderas emot subkutan injektion?</w:t>
            </w:r>
          </w:p>
          <w:p w14:paraId="4DA3ECE6" w14:textId="77777777" w:rsidR="0053037E" w:rsidRPr="0053037E" w:rsidRDefault="0053037E" w:rsidP="00D342F7">
            <w:pPr>
              <w:pStyle w:val="HTML-akronym1"/>
              <w:tabs>
                <w:tab w:val="left" w:pos="2835"/>
              </w:tabs>
              <w:jc w:val="left"/>
              <w:rPr>
                <w:b w:val="0"/>
                <w:sz w:val="24"/>
              </w:rPr>
            </w:pPr>
            <w:r w:rsidRPr="0053037E">
              <w:rPr>
                <w:b w:val="0"/>
                <w:sz w:val="24"/>
              </w:rPr>
              <w:t>(s1984)</w:t>
            </w:r>
          </w:p>
        </w:tc>
        <w:tc>
          <w:tcPr>
            <w:tcW w:w="3876" w:type="dxa"/>
            <w:shd w:val="clear" w:color="auto" w:fill="auto"/>
          </w:tcPr>
          <w:p w14:paraId="135649EE" w14:textId="77777777" w:rsidR="0053037E" w:rsidRPr="0053037E" w:rsidRDefault="0053037E" w:rsidP="0082705A">
            <w:pPr>
              <w:pStyle w:val="BodyText2"/>
            </w:pPr>
          </w:p>
        </w:tc>
      </w:tr>
      <w:tr w:rsidR="0053037E" w:rsidRPr="00B01159" w14:paraId="1815E55D" w14:textId="77777777" w:rsidTr="0053037E">
        <w:tc>
          <w:tcPr>
            <w:tcW w:w="5920" w:type="dxa"/>
            <w:shd w:val="clear" w:color="auto" w:fill="auto"/>
          </w:tcPr>
          <w:p w14:paraId="06653E22" w14:textId="77777777" w:rsidR="0053037E" w:rsidRPr="0053037E" w:rsidRDefault="0053037E" w:rsidP="0053037E">
            <w:pPr>
              <w:pStyle w:val="HTML-akronym1"/>
              <w:tabs>
                <w:tab w:val="left" w:pos="2835"/>
              </w:tabs>
              <w:jc w:val="left"/>
              <w:rPr>
                <w:b w:val="0"/>
                <w:sz w:val="24"/>
              </w:rPr>
            </w:pPr>
            <w:r w:rsidRPr="0053037E">
              <w:rPr>
                <w:b w:val="0"/>
                <w:sz w:val="24"/>
              </w:rPr>
              <w:t>Hur ofta kan man upprepa injektionen?</w:t>
            </w:r>
          </w:p>
          <w:p w14:paraId="750D6468" w14:textId="77777777" w:rsidR="0053037E" w:rsidRPr="0053037E" w:rsidRDefault="0053037E" w:rsidP="00D342F7">
            <w:pPr>
              <w:pStyle w:val="HTML-akronym1"/>
              <w:tabs>
                <w:tab w:val="left" w:pos="2835"/>
              </w:tabs>
              <w:jc w:val="left"/>
              <w:rPr>
                <w:b w:val="0"/>
                <w:sz w:val="24"/>
              </w:rPr>
            </w:pPr>
            <w:r w:rsidRPr="0053037E">
              <w:rPr>
                <w:b w:val="0"/>
                <w:sz w:val="24"/>
              </w:rPr>
              <w:t>(</w:t>
            </w:r>
            <w:r w:rsidR="00D342F7">
              <w:rPr>
                <w:b w:val="0"/>
                <w:sz w:val="24"/>
                <w:lang w:eastAsia="ja-JP"/>
              </w:rPr>
              <w:t>s1985</w:t>
            </w:r>
            <w:r w:rsidRPr="0053037E">
              <w:rPr>
                <w:b w:val="0"/>
                <w:sz w:val="24"/>
              </w:rPr>
              <w:t xml:space="preserve"> Fakta 6)</w:t>
            </w:r>
          </w:p>
        </w:tc>
        <w:tc>
          <w:tcPr>
            <w:tcW w:w="3876" w:type="dxa"/>
            <w:shd w:val="clear" w:color="auto" w:fill="auto"/>
          </w:tcPr>
          <w:p w14:paraId="1DD1E39E" w14:textId="3A71446C" w:rsidR="0053037E" w:rsidRPr="0053037E" w:rsidRDefault="0053037E" w:rsidP="0053037E">
            <w:pPr>
              <w:pStyle w:val="BodyText2"/>
            </w:pPr>
          </w:p>
        </w:tc>
      </w:tr>
      <w:tr w:rsidR="0053037E" w:rsidRPr="0053037E" w14:paraId="1E89D77A" w14:textId="77777777" w:rsidTr="0053037E">
        <w:tc>
          <w:tcPr>
            <w:tcW w:w="5920" w:type="dxa"/>
            <w:shd w:val="clear" w:color="auto" w:fill="auto"/>
          </w:tcPr>
          <w:p w14:paraId="1B0CE6C5" w14:textId="77777777" w:rsidR="0053037E" w:rsidRPr="0053037E" w:rsidRDefault="0053037E" w:rsidP="00D342F7">
            <w:pPr>
              <w:pStyle w:val="HTML-akronym1"/>
              <w:tabs>
                <w:tab w:val="left" w:pos="2835"/>
              </w:tabs>
              <w:jc w:val="left"/>
              <w:rPr>
                <w:b w:val="0"/>
                <w:sz w:val="24"/>
              </w:rPr>
            </w:pPr>
            <w:r w:rsidRPr="0053037E">
              <w:rPr>
                <w:b w:val="0"/>
                <w:sz w:val="24"/>
              </w:rPr>
              <w:t>Är det farligt att ge adrenalin intramuskulärt ”i onödan” till en för övrigt frisk person? (s1984)</w:t>
            </w:r>
          </w:p>
        </w:tc>
        <w:tc>
          <w:tcPr>
            <w:tcW w:w="3876" w:type="dxa"/>
            <w:shd w:val="clear" w:color="auto" w:fill="auto"/>
          </w:tcPr>
          <w:p w14:paraId="58FDE011" w14:textId="265ABBBA" w:rsidR="0053037E" w:rsidRPr="0053037E" w:rsidRDefault="0053037E" w:rsidP="0053037E">
            <w:pPr>
              <w:pStyle w:val="BodyText2"/>
            </w:pPr>
          </w:p>
        </w:tc>
      </w:tr>
    </w:tbl>
    <w:p w14:paraId="291C1AFE" w14:textId="77777777" w:rsidR="0053037E" w:rsidRPr="00404D09" w:rsidRDefault="0053037E" w:rsidP="0053037E">
      <w:pPr>
        <w:pStyle w:val="HTML-akronym1"/>
        <w:tabs>
          <w:tab w:val="left" w:pos="2835"/>
        </w:tabs>
        <w:jc w:val="left"/>
        <w:rPr>
          <w:b w:val="0"/>
          <w:sz w:val="24"/>
        </w:rPr>
      </w:pPr>
    </w:p>
    <w:p w14:paraId="36445A8A" w14:textId="77A16039" w:rsidR="0053037E" w:rsidRPr="00404D09" w:rsidRDefault="00DF37F0" w:rsidP="0053037E">
      <w:pPr>
        <w:pStyle w:val="HTML-akronym1"/>
        <w:tabs>
          <w:tab w:val="left" w:pos="2835"/>
        </w:tabs>
        <w:jc w:val="left"/>
        <w:rPr>
          <w:b w:val="0"/>
          <w:sz w:val="24"/>
        </w:rPr>
      </w:pPr>
      <w:r>
        <w:rPr>
          <w:b w:val="0"/>
          <w:sz w:val="24"/>
        </w:rPr>
        <w:t>3-</w:t>
      </w:r>
      <w:r w:rsidR="0053037E" w:rsidRPr="00404D09">
        <w:rPr>
          <w:b w:val="0"/>
          <w:sz w:val="24"/>
        </w:rPr>
        <w:t xml:space="preserve">Vid mycket svår </w:t>
      </w:r>
      <w:proofErr w:type="spellStart"/>
      <w:r w:rsidR="0053037E" w:rsidRPr="00404D09">
        <w:rPr>
          <w:b w:val="0"/>
          <w:sz w:val="24"/>
        </w:rPr>
        <w:t>anafylaxi</w:t>
      </w:r>
      <w:proofErr w:type="spellEnd"/>
      <w:r w:rsidR="0053037E" w:rsidRPr="00404D09">
        <w:rPr>
          <w:b w:val="0"/>
          <w:sz w:val="24"/>
        </w:rPr>
        <w:t xml:space="preserve"> kan adrenalin </w:t>
      </w:r>
      <w:r w:rsidR="0053037E" w:rsidRPr="00774FB9">
        <w:rPr>
          <w:sz w:val="24"/>
        </w:rPr>
        <w:t>IV</w:t>
      </w:r>
      <w:r w:rsidR="0053037E" w:rsidRPr="00404D09">
        <w:rPr>
          <w:b w:val="0"/>
          <w:sz w:val="24"/>
        </w:rPr>
        <w:t xml:space="preserve"> vara a</w:t>
      </w:r>
      <w:r w:rsidR="007B03CC">
        <w:rPr>
          <w:b w:val="0"/>
          <w:sz w:val="24"/>
        </w:rPr>
        <w:t>ktuell.  Fyll i följande tabell</w:t>
      </w:r>
      <w:r w:rsidR="00813DF9">
        <w:rPr>
          <w:b w:val="0"/>
          <w:sz w:val="24"/>
        </w:rPr>
        <w:t xml:space="preserve"> (</w:t>
      </w:r>
      <w:proofErr w:type="spellStart"/>
      <w:r w:rsidR="000871FD">
        <w:fldChar w:fldCharType="begin"/>
      </w:r>
      <w:r w:rsidR="000871FD">
        <w:instrText xml:space="preserve"> HYPERLINK "http://www.lakartidningen.se/Klinik-och-vetenskap/Medicinens-ABC/2015/10/Chock-pa-akuten/" </w:instrText>
      </w:r>
      <w:r w:rsidR="000871FD">
        <w:fldChar w:fldCharType="separate"/>
      </w:r>
      <w:r w:rsidR="00813DF9" w:rsidRPr="00813DF9">
        <w:rPr>
          <w:rStyle w:val="Hyperlink"/>
          <w:b w:val="0"/>
          <w:sz w:val="24"/>
        </w:rPr>
        <w:t>Mokhtari</w:t>
      </w:r>
      <w:proofErr w:type="spellEnd"/>
      <w:r w:rsidR="00813DF9" w:rsidRPr="00813DF9">
        <w:rPr>
          <w:rStyle w:val="Hyperlink"/>
          <w:b w:val="0"/>
          <w:sz w:val="24"/>
        </w:rPr>
        <w:t xml:space="preserve"> 2015</w:t>
      </w:r>
      <w:r w:rsidR="000871FD">
        <w:rPr>
          <w:rStyle w:val="Hyperlink"/>
          <w:b w:val="0"/>
          <w:sz w:val="24"/>
        </w:rPr>
        <w:fldChar w:fldCharType="end"/>
      </w:r>
      <w:r w:rsidR="0036462D">
        <w:rPr>
          <w:b w:val="0"/>
          <w:sz w:val="24"/>
        </w:rPr>
        <w:t xml:space="preserve"> </w:t>
      </w:r>
      <w:r w:rsidR="00AB0501">
        <w:rPr>
          <w:b w:val="0"/>
          <w:sz w:val="24"/>
        </w:rPr>
        <w:fldChar w:fldCharType="begin"/>
      </w:r>
      <w:r w:rsidR="00AB0501">
        <w:rPr>
          <w:b w:val="0"/>
          <w:sz w:val="24"/>
        </w:rPr>
        <w:instrText xml:space="preserve"> ADDIN EN.CITE &lt;EndNote&gt;&lt;Cite&gt;&lt;Author&gt;Mokhtari&lt;/Author&gt;&lt;Year&gt;2015&lt;/Year&gt;&lt;RecNum&gt;1533&lt;/RecNum&gt;&lt;DisplayText&gt;[28]&lt;/DisplayText&gt;&lt;record&gt;&lt;rec-number&gt;1533&lt;/rec-number&gt;&lt;foreign-keys&gt;&lt;key app="EN" db-id="5rd9tv29z5xd0revrw5xdxzy5w5zpd9tvz55" timestamp="0"&gt;1533&lt;/key&gt;&lt;/foreign-keys&gt;&lt;ref-type name="Journal Article"&gt;17&lt;/ref-type&gt;&lt;contributors&gt;&lt;authors&gt;&lt;author&gt;Mokhtari, A.&lt;/author&gt;&lt;author&gt;Dryver, E.&lt;/author&gt;&lt;/authors&gt;&lt;/contributors&gt;&lt;auth-address&gt;Skane&amp;apos;s University Hospital - VO Internmedicin Lund, Sweden Skane&amp;apos;s University Hospital - VO Internmedicin Lund, Sweden.&amp;#xD;Skane&amp;apos;s University Hospital - Akutkliniken Lund, Sweden Skane&amp;apos;s University Hospital - Akutkliniken Lund, Sweden.&lt;/auth-address&gt;&lt;titles&gt;&lt;title&gt;ABC om Chock på akuten&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2&lt;/volume&gt;&lt;edition&gt;2015/12/15&lt;/edition&gt;&lt;dates&gt;&lt;year&gt;2015&lt;/year&gt;&lt;/dates&gt;&lt;orig-pub&gt;ABC om - Chock pa akuten.&lt;/orig-pub&gt;&lt;isbn&gt;1652-7518 (Electronic)&amp;#xD;0023-7205 (Linking)&lt;/isbn&gt;&lt;accession-num&gt;26661260&lt;/accession-num&gt;&lt;urls&gt;&lt;related-urls&gt;&lt;url&gt;http://www.ncbi.nlm.nih.gov/pubmed/26661260&lt;/url&gt;&lt;/related-urls&gt;&lt;/urls&gt;&lt;language&gt;swe&lt;/language&gt;&lt;/record&gt;&lt;/Cite&gt;&lt;/EndNote&gt;</w:instrText>
      </w:r>
      <w:r w:rsidR="00AB0501">
        <w:rPr>
          <w:b w:val="0"/>
          <w:sz w:val="24"/>
        </w:rPr>
        <w:fldChar w:fldCharType="separate"/>
      </w:r>
      <w:r w:rsidR="00AB0501">
        <w:rPr>
          <w:b w:val="0"/>
          <w:noProof/>
          <w:sz w:val="24"/>
        </w:rPr>
        <w:t>[28]</w:t>
      </w:r>
      <w:r w:rsidR="00AB0501">
        <w:rPr>
          <w:b w:val="0"/>
          <w:sz w:val="24"/>
        </w:rPr>
        <w:fldChar w:fldCharType="end"/>
      </w:r>
      <w:r w:rsidR="0036462D">
        <w:rPr>
          <w:b w:val="0"/>
          <w:sz w:val="24"/>
        </w:rPr>
        <w:t>)</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5920"/>
        <w:gridCol w:w="3876"/>
      </w:tblGrid>
      <w:tr w:rsidR="0053037E" w:rsidRPr="00B01159" w14:paraId="501E1BE8" w14:textId="77777777" w:rsidTr="0053037E">
        <w:tc>
          <w:tcPr>
            <w:tcW w:w="5920" w:type="dxa"/>
            <w:shd w:val="clear" w:color="auto" w:fill="auto"/>
          </w:tcPr>
          <w:p w14:paraId="775238EB" w14:textId="77777777" w:rsidR="0053037E" w:rsidRPr="00404D09" w:rsidRDefault="0053037E" w:rsidP="007B03CC">
            <w:pPr>
              <w:pStyle w:val="BodyText"/>
            </w:pPr>
            <w:r w:rsidRPr="00404D09">
              <w:t>Vilka komplikationer kan förekomma vid behand</w:t>
            </w:r>
            <w:r w:rsidR="007B03CC">
              <w:t>ling med adrenalin intravenöst?</w:t>
            </w:r>
          </w:p>
        </w:tc>
        <w:tc>
          <w:tcPr>
            <w:tcW w:w="3876" w:type="dxa"/>
            <w:shd w:val="clear" w:color="auto" w:fill="auto"/>
          </w:tcPr>
          <w:p w14:paraId="285E98F1" w14:textId="01E095E8" w:rsidR="0053037E" w:rsidRPr="00E9546C" w:rsidRDefault="0053037E" w:rsidP="0053037E">
            <w:pPr>
              <w:pStyle w:val="BodyText2"/>
            </w:pPr>
          </w:p>
        </w:tc>
      </w:tr>
      <w:tr w:rsidR="0053037E" w:rsidRPr="0053037E" w14:paraId="712F7F66" w14:textId="77777777" w:rsidTr="0053037E">
        <w:tc>
          <w:tcPr>
            <w:tcW w:w="5920" w:type="dxa"/>
            <w:shd w:val="clear" w:color="auto" w:fill="auto"/>
          </w:tcPr>
          <w:p w14:paraId="2E2182A0" w14:textId="77777777" w:rsidR="0053037E" w:rsidRPr="00404D09" w:rsidRDefault="0053037E" w:rsidP="0053037E">
            <w:pPr>
              <w:pStyle w:val="BodyText"/>
            </w:pPr>
            <w:r w:rsidRPr="00404D09">
              <w:t>Lösning (1 mg/ml eller 0,1 mg/ml)?</w:t>
            </w:r>
            <w:r w:rsidR="00813DF9">
              <w:t xml:space="preserve"> (s5)</w:t>
            </w:r>
          </w:p>
          <w:p w14:paraId="569D0AD1" w14:textId="77777777" w:rsidR="0053037E" w:rsidRPr="00CD41E7" w:rsidRDefault="0053037E" w:rsidP="007B03CC">
            <w:pPr>
              <w:pStyle w:val="BodyText"/>
            </w:pPr>
          </w:p>
        </w:tc>
        <w:tc>
          <w:tcPr>
            <w:tcW w:w="3876" w:type="dxa"/>
            <w:shd w:val="clear" w:color="auto" w:fill="auto"/>
          </w:tcPr>
          <w:p w14:paraId="61B4D3D5" w14:textId="1FE395C3" w:rsidR="0053037E" w:rsidRPr="00404D09" w:rsidRDefault="0053037E" w:rsidP="0053037E">
            <w:pPr>
              <w:pStyle w:val="BodyText2"/>
            </w:pPr>
          </w:p>
        </w:tc>
      </w:tr>
      <w:tr w:rsidR="0053037E" w:rsidRPr="0053037E" w14:paraId="7CFA62A8" w14:textId="77777777" w:rsidTr="0053037E">
        <w:tc>
          <w:tcPr>
            <w:tcW w:w="5920" w:type="dxa"/>
            <w:shd w:val="clear" w:color="auto" w:fill="auto"/>
          </w:tcPr>
          <w:p w14:paraId="463750E8" w14:textId="77777777" w:rsidR="0053037E" w:rsidRPr="00404D09" w:rsidRDefault="0053037E" w:rsidP="0053037E">
            <w:pPr>
              <w:pStyle w:val="BodyText"/>
            </w:pPr>
            <w:r w:rsidRPr="00404D09">
              <w:t>Dos hos vuxna?</w:t>
            </w:r>
            <w:r w:rsidR="00813DF9">
              <w:t xml:space="preserve"> (s5)</w:t>
            </w:r>
          </w:p>
          <w:p w14:paraId="5327C100" w14:textId="77777777" w:rsidR="0053037E" w:rsidRPr="00404D09" w:rsidRDefault="0053037E" w:rsidP="007B03CC">
            <w:pPr>
              <w:pStyle w:val="BodyText"/>
            </w:pPr>
          </w:p>
        </w:tc>
        <w:tc>
          <w:tcPr>
            <w:tcW w:w="3876" w:type="dxa"/>
            <w:shd w:val="clear" w:color="auto" w:fill="auto"/>
          </w:tcPr>
          <w:p w14:paraId="37240C58" w14:textId="78F52152" w:rsidR="0053037E" w:rsidRPr="00404D09" w:rsidRDefault="0053037E" w:rsidP="00C904F9">
            <w:pPr>
              <w:pStyle w:val="BodyText2"/>
            </w:pPr>
          </w:p>
        </w:tc>
      </w:tr>
    </w:tbl>
    <w:p w14:paraId="2CA7CD4E" w14:textId="77777777" w:rsidR="0053037E" w:rsidRPr="00404D09" w:rsidRDefault="0053037E" w:rsidP="0053037E">
      <w:pPr>
        <w:pStyle w:val="HTML-akronym1"/>
        <w:tabs>
          <w:tab w:val="left" w:pos="2835"/>
        </w:tabs>
        <w:jc w:val="left"/>
        <w:rPr>
          <w:b w:val="0"/>
          <w:sz w:val="24"/>
        </w:rPr>
      </w:pPr>
    </w:p>
    <w:p w14:paraId="3C7BEFFE" w14:textId="4C6ADB7A" w:rsidR="0053037E" w:rsidRPr="00404D09" w:rsidRDefault="00DF37F0" w:rsidP="0053037E">
      <w:pPr>
        <w:pStyle w:val="HTML-akronym1"/>
        <w:tabs>
          <w:tab w:val="left" w:pos="2835"/>
        </w:tabs>
        <w:jc w:val="left"/>
        <w:rPr>
          <w:b w:val="0"/>
          <w:sz w:val="24"/>
        </w:rPr>
      </w:pPr>
      <w:r>
        <w:rPr>
          <w:b w:val="0"/>
          <w:sz w:val="24"/>
        </w:rPr>
        <w:t>4-</w:t>
      </w:r>
      <w:r w:rsidR="0053037E" w:rsidRPr="00404D09">
        <w:rPr>
          <w:b w:val="0"/>
          <w:sz w:val="24"/>
        </w:rPr>
        <w:t xml:space="preserve">Hur </w:t>
      </w:r>
      <w:r w:rsidR="007B03CC">
        <w:rPr>
          <w:b w:val="0"/>
          <w:sz w:val="24"/>
        </w:rPr>
        <w:t>kan man ge</w:t>
      </w:r>
      <w:r w:rsidR="0053037E" w:rsidRPr="00404D09">
        <w:rPr>
          <w:b w:val="0"/>
          <w:sz w:val="24"/>
        </w:rPr>
        <w:t xml:space="preserve"> 100 </w:t>
      </w:r>
      <w:proofErr w:type="spellStart"/>
      <w:r w:rsidR="0053037E" w:rsidRPr="00404D09">
        <w:rPr>
          <w:b w:val="0"/>
          <w:sz w:val="24"/>
        </w:rPr>
        <w:t>ug</w:t>
      </w:r>
      <w:proofErr w:type="spellEnd"/>
      <w:r w:rsidR="0053037E" w:rsidRPr="00404D09">
        <w:rPr>
          <w:b w:val="0"/>
          <w:sz w:val="24"/>
        </w:rPr>
        <w:t xml:space="preserve"> adrenalin IV över 10 minut</w:t>
      </w:r>
      <w:r w:rsidR="007B03CC">
        <w:rPr>
          <w:b w:val="0"/>
          <w:sz w:val="24"/>
        </w:rPr>
        <w:t>er om man har tillgång till en 1</w:t>
      </w:r>
      <w:r w:rsidR="0053037E" w:rsidRPr="00404D09">
        <w:rPr>
          <w:b w:val="0"/>
          <w:sz w:val="24"/>
        </w:rPr>
        <w:t>0 ml spruta, adrenalin 0,1 mg/ml och koksalt</w:t>
      </w:r>
      <w:r w:rsidR="003F2EE5">
        <w:rPr>
          <w:b w:val="0"/>
          <w:sz w:val="24"/>
        </w:rPr>
        <w:t>lösning</w:t>
      </w:r>
      <w:r w:rsidR="0053037E" w:rsidRPr="00404D09">
        <w:rPr>
          <w:b w:val="0"/>
          <w:sz w:val="24"/>
        </w:rPr>
        <w:t>?</w:t>
      </w:r>
    </w:p>
    <w:p w14:paraId="79B2C820" w14:textId="77777777" w:rsidR="0053037E" w:rsidRPr="00404D09" w:rsidRDefault="0053037E" w:rsidP="0053037E">
      <w:pPr>
        <w:pStyle w:val="HTML-akronym1"/>
        <w:tabs>
          <w:tab w:val="left" w:pos="2835"/>
        </w:tabs>
        <w:jc w:val="left"/>
        <w:rPr>
          <w:b w:val="0"/>
          <w:sz w:val="24"/>
        </w:rPr>
      </w:pPr>
    </w:p>
    <w:p w14:paraId="54DB3FA5" w14:textId="5532976D" w:rsidR="0053037E" w:rsidRPr="00404D09" w:rsidRDefault="0053037E" w:rsidP="0053037E">
      <w:pPr>
        <w:pStyle w:val="HTML-akronym1"/>
        <w:tabs>
          <w:tab w:val="left" w:pos="2835"/>
        </w:tabs>
        <w:jc w:val="left"/>
        <w:rPr>
          <w:b w:val="0"/>
          <w:sz w:val="24"/>
        </w:rPr>
      </w:pPr>
      <w:r w:rsidRPr="00404D09">
        <w:rPr>
          <w:b w:val="0"/>
          <w:sz w:val="24"/>
        </w:rPr>
        <w:br w:type="page"/>
      </w:r>
      <w:r w:rsidR="00DF37F0">
        <w:rPr>
          <w:b w:val="0"/>
          <w:sz w:val="24"/>
        </w:rPr>
        <w:lastRenderedPageBreak/>
        <w:t>5-</w:t>
      </w:r>
      <w:r w:rsidRPr="00404D09">
        <w:rPr>
          <w:b w:val="0"/>
          <w:sz w:val="24"/>
        </w:rPr>
        <w:t xml:space="preserve">Förutom adrenalin kan övriga läkemedel vara aktuella vid behandling av </w:t>
      </w:r>
      <w:proofErr w:type="spellStart"/>
      <w:r w:rsidRPr="00404D09">
        <w:rPr>
          <w:b w:val="0"/>
          <w:sz w:val="24"/>
        </w:rPr>
        <w:t>anafylaxi</w:t>
      </w:r>
      <w:proofErr w:type="spellEnd"/>
      <w:r w:rsidRPr="00404D09">
        <w:rPr>
          <w:b w:val="0"/>
          <w:sz w:val="24"/>
        </w:rPr>
        <w:t>.  Fyll i följande tabell.</w:t>
      </w:r>
      <w:r w:rsidR="00E11322">
        <w:rPr>
          <w:b w:val="0"/>
          <w:sz w:val="24"/>
        </w:rPr>
        <w:t xml:space="preserve"> (</w:t>
      </w:r>
      <w:proofErr w:type="spellStart"/>
      <w:r w:rsidR="000871FD">
        <w:fldChar w:fldCharType="begin"/>
      </w:r>
      <w:r w:rsidR="000871FD">
        <w:instrText xml:space="preserve"> HYPERLINK "http://www.lakartidningen.se/Functions/OldArticleView.aspx?articleId=6975" </w:instrText>
      </w:r>
      <w:r w:rsidR="000871FD">
        <w:fldChar w:fldCharType="separate"/>
      </w:r>
      <w:r w:rsidR="00E11322" w:rsidRPr="00D342F7">
        <w:rPr>
          <w:rStyle w:val="Hyperlink"/>
          <w:b w:val="0"/>
          <w:sz w:val="24"/>
          <w:lang w:eastAsia="ja-JP"/>
        </w:rPr>
        <w:t>Gülen</w:t>
      </w:r>
      <w:proofErr w:type="spellEnd"/>
      <w:r w:rsidR="00E11322" w:rsidRPr="00D342F7">
        <w:rPr>
          <w:rStyle w:val="Hyperlink"/>
          <w:b w:val="0"/>
          <w:sz w:val="24"/>
          <w:lang w:eastAsia="ja-JP"/>
        </w:rPr>
        <w:t xml:space="preserve"> 2007</w:t>
      </w:r>
      <w:r w:rsidR="000871FD">
        <w:rPr>
          <w:rStyle w:val="Hyperlink"/>
          <w:b w:val="0"/>
          <w:sz w:val="24"/>
          <w:lang w:eastAsia="ja-JP"/>
        </w:rPr>
        <w:fldChar w:fldCharType="end"/>
      </w:r>
      <w:r w:rsidR="003D7B02">
        <w:rPr>
          <w:b w:val="0"/>
          <w:sz w:val="24"/>
          <w:lang w:eastAsia="ja-JP"/>
        </w:rPr>
        <w:t xml:space="preserve"> </w:t>
      </w:r>
      <w:r w:rsidR="00AB0501">
        <w:rPr>
          <w:b w:val="0"/>
          <w:sz w:val="24"/>
          <w:lang w:eastAsia="ja-JP"/>
        </w:rPr>
        <w:fldChar w:fldCharType="begin"/>
      </w:r>
      <w:r w:rsidR="00AB0501">
        <w:rPr>
          <w:b w:val="0"/>
          <w:sz w:val="24"/>
          <w:lang w:eastAsia="ja-JP"/>
        </w:rPr>
        <w:instrText xml:space="preserve"> ADDIN EN.CITE &lt;EndNote&gt;&lt;Cite&gt;&lt;Author&gt;Gülen&lt;/Author&gt;&lt;Year&gt;2007&lt;/Year&gt;&lt;RecNum&gt;277&lt;/RecNum&gt;&lt;DisplayText&gt;[27]&lt;/DisplayText&gt;&lt;record&gt;&lt;rec-number&gt;277&lt;/rec-number&gt;&lt;foreign-keys&gt;&lt;key app="EN" db-id="5rd9tv29z5xd0revrw5xdxzy5w5zpd9tvz55" timestamp="0"&gt;277&lt;/key&gt;&lt;/foreign-keys&gt;&lt;ref-type name="Journal Article"&gt;17&lt;/ref-type&gt;&lt;contributors&gt;&lt;authors&gt;&lt;author&gt;Gülen, T.&lt;/author&gt;&lt;author&gt;Göttberg, L.&lt;/author&gt;&lt;/authors&gt;&lt;/contributors&gt;&lt;auth-address&gt;Karolinska Universitetssjukhuset Huddinge. theo.gulen@karolinska.se&lt;/auth-address&gt;&lt;titles&gt;&lt;title&gt;Anafylaxi--en potentiellt livshotande systemisk reaktion. Tidig egenbehandling och akut adekvat sjukvardsbehandling av stor betydelse.&lt;/title&gt;&lt;secondary-title&gt;Läkartidningen&lt;/secondary-title&gt;&lt;alt-title&gt;Läkartidningen&lt;/alt-title&gt;&lt;/titles&gt;&lt;periodical&gt;&lt;full-title&gt;Lakartidningen&lt;/full-title&gt;&lt;abbr-1&gt;Lakartidningen&lt;/abbr-1&gt;&lt;/periodical&gt;&lt;alt-periodical&gt;&lt;full-title&gt;Lakartidningen&lt;/full-title&gt;&lt;abbr-1&gt;Lakartidningen&lt;/abbr-1&gt;&lt;/alt-periodical&gt;&lt;pages&gt;1982-6&lt;/pages&gt;&lt;volume&gt;104&lt;/volume&gt;&lt;number&gt;26-27&lt;/number&gt;&lt;edition&gt;2007/07/21&lt;/edition&gt;&lt;keywords&gt;&lt;keyword&gt;Adrenergic Agonists/administration &amp;amp; dosage/therapeutic use&lt;/keyword&gt;&lt;keyword&gt;Adult&lt;/keyword&gt;&lt;keyword&gt;*Anaphylaxis/diagnosis/drug therapy/etiology/immunology&lt;/keyword&gt;&lt;keyword&gt;Child&lt;/keyword&gt;&lt;keyword&gt;Diagnosis, Differential&lt;/keyword&gt;&lt;keyword&gt;Emergencies&lt;/keyword&gt;&lt;keyword&gt;Epinephrine/administration &amp;amp; dosage/therapeutic use&lt;/keyword&gt;&lt;keyword&gt;Humans&lt;/keyword&gt;&lt;/keywords&gt;&lt;dates&gt;&lt;year&gt;2007&lt;/year&gt;&lt;pub-dates&gt;&lt;date&gt;Jun 27-Jul 10&lt;/date&gt;&lt;/pub-dates&gt;&lt;/dates&gt;&lt;orig-pub&gt;Anafylaxi--en potentiellt livshotande systemisk reaktion. Tidig egenbehandling och akut adekvat sjukvardsbehandling av stor betydelse.&lt;/orig-pub&gt;&lt;isbn&gt;0023-7205 (Print)&amp;#xD;0023-7205 (Linking)&lt;/isbn&gt;&lt;accession-num&gt;17639788&lt;/accession-num&gt;&lt;work-type&gt;Review&lt;/work-type&gt;&lt;urls&gt;&lt;related-urls&gt;&lt;url&gt;http://www.ncbi.nlm.nih.gov/pubmed/17639788&lt;/url&gt;&lt;/related-urls&gt;&lt;/urls&gt;&lt;language&gt;swe&lt;/language&gt;&lt;/record&gt;&lt;/Cite&gt;&lt;/EndNote&gt;</w:instrText>
      </w:r>
      <w:r w:rsidR="00AB0501">
        <w:rPr>
          <w:b w:val="0"/>
          <w:sz w:val="24"/>
          <w:lang w:eastAsia="ja-JP"/>
        </w:rPr>
        <w:fldChar w:fldCharType="separate"/>
      </w:r>
      <w:r w:rsidR="00AB0501">
        <w:rPr>
          <w:b w:val="0"/>
          <w:noProof/>
          <w:sz w:val="24"/>
          <w:lang w:eastAsia="ja-JP"/>
        </w:rPr>
        <w:t>[27]</w:t>
      </w:r>
      <w:r w:rsidR="00AB0501">
        <w:rPr>
          <w:b w:val="0"/>
          <w:sz w:val="24"/>
          <w:lang w:eastAsia="ja-JP"/>
        </w:rPr>
        <w:fldChar w:fldCharType="end"/>
      </w:r>
      <w:r w:rsidR="003D7B02">
        <w:rPr>
          <w:b w:val="0"/>
          <w:sz w:val="24"/>
          <w:lang w:eastAsia="ja-JP"/>
        </w:rPr>
        <w:t>)</w:t>
      </w:r>
    </w:p>
    <w:p w14:paraId="7A2582D7" w14:textId="77777777" w:rsidR="0053037E" w:rsidRPr="00404D09" w:rsidRDefault="0053037E" w:rsidP="0053037E">
      <w:pPr>
        <w:pStyle w:val="HTML-akronym1"/>
        <w:tabs>
          <w:tab w:val="left" w:pos="2835"/>
        </w:tabs>
        <w:jc w:val="left"/>
        <w:rPr>
          <w:b w:val="0"/>
          <w:sz w:val="24"/>
        </w:rPr>
      </w:pPr>
    </w:p>
    <w:tbl>
      <w:tblPr>
        <w:tblW w:w="8717"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21"/>
        <w:gridCol w:w="3248"/>
        <w:gridCol w:w="3248"/>
      </w:tblGrid>
      <w:tr w:rsidR="0053037E" w:rsidRPr="00404D09" w14:paraId="02229C48" w14:textId="77777777">
        <w:tc>
          <w:tcPr>
            <w:tcW w:w="2221" w:type="dxa"/>
            <w:shd w:val="clear" w:color="auto" w:fill="auto"/>
          </w:tcPr>
          <w:p w14:paraId="0C197383" w14:textId="77777777" w:rsidR="0053037E" w:rsidRPr="00404D09" w:rsidRDefault="0053037E" w:rsidP="0053037E">
            <w:pPr>
              <w:pStyle w:val="HTML-akronym1"/>
              <w:tabs>
                <w:tab w:val="left" w:pos="2835"/>
              </w:tabs>
              <w:rPr>
                <w:b w:val="0"/>
                <w:caps/>
                <w:sz w:val="24"/>
              </w:rPr>
            </w:pPr>
            <w:r w:rsidRPr="00404D09">
              <w:rPr>
                <w:b w:val="0"/>
                <w:caps/>
                <w:sz w:val="24"/>
              </w:rPr>
              <w:t>Behandlingar</w:t>
            </w:r>
          </w:p>
        </w:tc>
        <w:tc>
          <w:tcPr>
            <w:tcW w:w="3248" w:type="dxa"/>
            <w:shd w:val="clear" w:color="auto" w:fill="auto"/>
          </w:tcPr>
          <w:p w14:paraId="47711060" w14:textId="77777777" w:rsidR="0053037E" w:rsidRPr="00404D09" w:rsidRDefault="0053037E" w:rsidP="0053037E">
            <w:pPr>
              <w:pStyle w:val="HTML-akronym1"/>
              <w:tabs>
                <w:tab w:val="left" w:pos="2835"/>
              </w:tabs>
              <w:rPr>
                <w:b w:val="0"/>
                <w:caps/>
                <w:sz w:val="24"/>
              </w:rPr>
            </w:pPr>
            <w:r w:rsidRPr="00404D09">
              <w:rPr>
                <w:b w:val="0"/>
                <w:caps/>
                <w:sz w:val="24"/>
              </w:rPr>
              <w:t>Indikationer</w:t>
            </w:r>
          </w:p>
        </w:tc>
        <w:tc>
          <w:tcPr>
            <w:tcW w:w="3248" w:type="dxa"/>
            <w:shd w:val="clear" w:color="auto" w:fill="auto"/>
          </w:tcPr>
          <w:p w14:paraId="578E1E05" w14:textId="77777777" w:rsidR="0053037E" w:rsidRPr="00404D09" w:rsidRDefault="0053037E" w:rsidP="0053037E">
            <w:pPr>
              <w:pStyle w:val="HTML-akronym1"/>
              <w:tabs>
                <w:tab w:val="left" w:pos="2835"/>
              </w:tabs>
              <w:rPr>
                <w:b w:val="0"/>
                <w:caps/>
                <w:sz w:val="24"/>
              </w:rPr>
            </w:pPr>
            <w:r w:rsidRPr="00404D09">
              <w:rPr>
                <w:b w:val="0"/>
                <w:caps/>
                <w:sz w:val="24"/>
              </w:rPr>
              <w:t>Doser</w:t>
            </w:r>
          </w:p>
        </w:tc>
      </w:tr>
      <w:tr w:rsidR="0053037E" w:rsidRPr="00B01159" w14:paraId="304E9A22" w14:textId="77777777">
        <w:trPr>
          <w:trHeight w:val="680"/>
        </w:trPr>
        <w:tc>
          <w:tcPr>
            <w:tcW w:w="2221" w:type="dxa"/>
            <w:shd w:val="clear" w:color="auto" w:fill="auto"/>
          </w:tcPr>
          <w:p w14:paraId="04D2304E" w14:textId="77777777" w:rsidR="0053037E" w:rsidRPr="00404D09" w:rsidRDefault="0053037E" w:rsidP="0053037E">
            <w:pPr>
              <w:pStyle w:val="HTML-akronym1"/>
              <w:tabs>
                <w:tab w:val="left" w:pos="2835"/>
              </w:tabs>
              <w:jc w:val="left"/>
              <w:rPr>
                <w:b w:val="0"/>
                <w:sz w:val="24"/>
              </w:rPr>
            </w:pPr>
            <w:proofErr w:type="spellStart"/>
            <w:r w:rsidRPr="00404D09">
              <w:rPr>
                <w:b w:val="0"/>
                <w:sz w:val="24"/>
              </w:rPr>
              <w:t>Nebuliserad</w:t>
            </w:r>
            <w:proofErr w:type="spellEnd"/>
            <w:r w:rsidRPr="00404D09">
              <w:rPr>
                <w:b w:val="0"/>
                <w:sz w:val="24"/>
              </w:rPr>
              <w:t xml:space="preserve"> adrenalin</w:t>
            </w:r>
          </w:p>
        </w:tc>
        <w:tc>
          <w:tcPr>
            <w:tcW w:w="3248" w:type="dxa"/>
            <w:shd w:val="clear" w:color="auto" w:fill="auto"/>
          </w:tcPr>
          <w:p w14:paraId="0E93D205" w14:textId="6F0C4291" w:rsidR="0053037E" w:rsidRPr="00404D09" w:rsidRDefault="0053037E" w:rsidP="0053037E">
            <w:pPr>
              <w:pStyle w:val="BodyText2"/>
            </w:pPr>
          </w:p>
        </w:tc>
        <w:tc>
          <w:tcPr>
            <w:tcW w:w="3248" w:type="dxa"/>
            <w:shd w:val="clear" w:color="auto" w:fill="auto"/>
          </w:tcPr>
          <w:p w14:paraId="57ECBE55" w14:textId="4462B793" w:rsidR="0053037E" w:rsidRPr="00404D09" w:rsidRDefault="0053037E" w:rsidP="0053037E">
            <w:pPr>
              <w:pStyle w:val="BodyText2"/>
            </w:pPr>
          </w:p>
        </w:tc>
      </w:tr>
      <w:tr w:rsidR="0053037E" w:rsidRPr="00404D09" w14:paraId="41896ACA" w14:textId="77777777">
        <w:trPr>
          <w:trHeight w:val="680"/>
        </w:trPr>
        <w:tc>
          <w:tcPr>
            <w:tcW w:w="2221" w:type="dxa"/>
            <w:shd w:val="clear" w:color="auto" w:fill="auto"/>
          </w:tcPr>
          <w:p w14:paraId="527BE504" w14:textId="77777777" w:rsidR="0053037E" w:rsidRPr="00404D09" w:rsidRDefault="0053037E" w:rsidP="0053037E">
            <w:pPr>
              <w:pStyle w:val="HTML-akronym1"/>
              <w:tabs>
                <w:tab w:val="left" w:pos="2835"/>
              </w:tabs>
              <w:jc w:val="left"/>
              <w:rPr>
                <w:b w:val="0"/>
                <w:sz w:val="24"/>
              </w:rPr>
            </w:pPr>
            <w:r w:rsidRPr="00404D09">
              <w:rPr>
                <w:b w:val="0"/>
                <w:sz w:val="24"/>
              </w:rPr>
              <w:t>Ventolin (s1985)</w:t>
            </w:r>
          </w:p>
        </w:tc>
        <w:tc>
          <w:tcPr>
            <w:tcW w:w="3248" w:type="dxa"/>
            <w:shd w:val="clear" w:color="auto" w:fill="auto"/>
          </w:tcPr>
          <w:p w14:paraId="760D9C0C" w14:textId="1090721B" w:rsidR="0053037E" w:rsidRPr="00404D09" w:rsidRDefault="0053037E" w:rsidP="0053037E">
            <w:pPr>
              <w:pStyle w:val="BodyText2"/>
            </w:pPr>
          </w:p>
        </w:tc>
        <w:tc>
          <w:tcPr>
            <w:tcW w:w="3248" w:type="dxa"/>
            <w:shd w:val="clear" w:color="auto" w:fill="auto"/>
          </w:tcPr>
          <w:p w14:paraId="03287126" w14:textId="107639EC" w:rsidR="0053037E" w:rsidRPr="00404D09" w:rsidRDefault="0053037E" w:rsidP="0053037E">
            <w:pPr>
              <w:pStyle w:val="BodyText2"/>
            </w:pPr>
          </w:p>
        </w:tc>
      </w:tr>
      <w:tr w:rsidR="0053037E" w:rsidRPr="00404D09" w14:paraId="43226F03" w14:textId="77777777">
        <w:trPr>
          <w:trHeight w:val="680"/>
        </w:trPr>
        <w:tc>
          <w:tcPr>
            <w:tcW w:w="2221" w:type="dxa"/>
            <w:shd w:val="clear" w:color="auto" w:fill="auto"/>
          </w:tcPr>
          <w:p w14:paraId="4FD292C3" w14:textId="77777777" w:rsidR="0053037E" w:rsidRPr="00404D09" w:rsidRDefault="0053037E" w:rsidP="00E11322">
            <w:pPr>
              <w:pStyle w:val="HTML-akronym1"/>
              <w:tabs>
                <w:tab w:val="left" w:pos="2835"/>
              </w:tabs>
              <w:jc w:val="left"/>
              <w:rPr>
                <w:b w:val="0"/>
                <w:sz w:val="24"/>
              </w:rPr>
            </w:pPr>
            <w:r w:rsidRPr="00404D09">
              <w:rPr>
                <w:b w:val="0"/>
                <w:sz w:val="24"/>
              </w:rPr>
              <w:t>Ringer (s1985)</w:t>
            </w:r>
          </w:p>
        </w:tc>
        <w:tc>
          <w:tcPr>
            <w:tcW w:w="3248" w:type="dxa"/>
            <w:shd w:val="clear" w:color="auto" w:fill="auto"/>
          </w:tcPr>
          <w:p w14:paraId="5C552957" w14:textId="2298CA7C" w:rsidR="0053037E" w:rsidRPr="00404D09" w:rsidRDefault="0053037E" w:rsidP="0053037E">
            <w:pPr>
              <w:pStyle w:val="BodyText2"/>
            </w:pPr>
          </w:p>
        </w:tc>
        <w:tc>
          <w:tcPr>
            <w:tcW w:w="3248" w:type="dxa"/>
            <w:shd w:val="clear" w:color="auto" w:fill="auto"/>
          </w:tcPr>
          <w:p w14:paraId="4A1FDB07" w14:textId="5A9CAFEB" w:rsidR="0053037E" w:rsidRPr="00404D09" w:rsidRDefault="0053037E" w:rsidP="0053037E">
            <w:pPr>
              <w:pStyle w:val="BodyText2"/>
            </w:pPr>
          </w:p>
        </w:tc>
      </w:tr>
      <w:tr w:rsidR="0053037E" w:rsidRPr="00404D09" w14:paraId="26890F58" w14:textId="77777777">
        <w:trPr>
          <w:trHeight w:val="680"/>
        </w:trPr>
        <w:tc>
          <w:tcPr>
            <w:tcW w:w="2221" w:type="dxa"/>
            <w:shd w:val="clear" w:color="auto" w:fill="auto"/>
          </w:tcPr>
          <w:p w14:paraId="1B09AD45" w14:textId="77777777" w:rsidR="0053037E" w:rsidRPr="00404D09" w:rsidRDefault="00E11322" w:rsidP="0053037E">
            <w:pPr>
              <w:pStyle w:val="BodyText"/>
            </w:pPr>
            <w:proofErr w:type="spellStart"/>
            <w:r>
              <w:t>Glukagon</w:t>
            </w:r>
            <w:proofErr w:type="spellEnd"/>
            <w:r>
              <w:t xml:space="preserve"> (s1985</w:t>
            </w:r>
            <w:r w:rsidR="0053037E" w:rsidRPr="00404D09">
              <w:t>)</w:t>
            </w:r>
          </w:p>
        </w:tc>
        <w:tc>
          <w:tcPr>
            <w:tcW w:w="3248" w:type="dxa"/>
            <w:shd w:val="clear" w:color="auto" w:fill="auto"/>
          </w:tcPr>
          <w:p w14:paraId="5D48E81C" w14:textId="48159F0A" w:rsidR="0053037E" w:rsidRPr="00404D09" w:rsidRDefault="0053037E" w:rsidP="0053037E">
            <w:pPr>
              <w:pStyle w:val="BodyText2"/>
            </w:pPr>
          </w:p>
        </w:tc>
        <w:tc>
          <w:tcPr>
            <w:tcW w:w="3248" w:type="dxa"/>
            <w:shd w:val="clear" w:color="auto" w:fill="auto"/>
          </w:tcPr>
          <w:p w14:paraId="50FD7547" w14:textId="00832637" w:rsidR="0053037E" w:rsidRPr="00404D09" w:rsidRDefault="0053037E" w:rsidP="0053037E">
            <w:pPr>
              <w:pStyle w:val="BodyText2"/>
            </w:pPr>
          </w:p>
        </w:tc>
      </w:tr>
      <w:tr w:rsidR="00D75209" w:rsidRPr="00404D09" w14:paraId="4FFAFA51" w14:textId="77777777">
        <w:trPr>
          <w:trHeight w:val="680"/>
        </w:trPr>
        <w:tc>
          <w:tcPr>
            <w:tcW w:w="2221" w:type="dxa"/>
            <w:shd w:val="clear" w:color="auto" w:fill="auto"/>
          </w:tcPr>
          <w:p w14:paraId="731E61AE" w14:textId="77777777" w:rsidR="00D75209" w:rsidRPr="00404D09" w:rsidRDefault="00D75209" w:rsidP="00D75209">
            <w:pPr>
              <w:pStyle w:val="HTML-akronym1"/>
              <w:tabs>
                <w:tab w:val="left" w:pos="2835"/>
              </w:tabs>
              <w:jc w:val="left"/>
              <w:rPr>
                <w:b w:val="0"/>
                <w:sz w:val="24"/>
              </w:rPr>
            </w:pPr>
            <w:r w:rsidRPr="00404D09">
              <w:rPr>
                <w:b w:val="0"/>
                <w:sz w:val="24"/>
              </w:rPr>
              <w:t>Atropin (</w:t>
            </w:r>
            <w:r>
              <w:rPr>
                <w:b w:val="0"/>
                <w:sz w:val="24"/>
              </w:rPr>
              <w:t>s1985</w:t>
            </w:r>
            <w:r w:rsidRPr="00404D09">
              <w:rPr>
                <w:b w:val="0"/>
                <w:sz w:val="24"/>
              </w:rPr>
              <w:t>)</w:t>
            </w:r>
          </w:p>
        </w:tc>
        <w:tc>
          <w:tcPr>
            <w:tcW w:w="3248" w:type="dxa"/>
            <w:shd w:val="clear" w:color="auto" w:fill="auto"/>
          </w:tcPr>
          <w:p w14:paraId="6F9651AF" w14:textId="425DCED1" w:rsidR="00D75209" w:rsidRPr="00404D09" w:rsidRDefault="00D75209" w:rsidP="00D75209">
            <w:pPr>
              <w:pStyle w:val="BodyText2"/>
            </w:pPr>
          </w:p>
        </w:tc>
        <w:tc>
          <w:tcPr>
            <w:tcW w:w="3248" w:type="dxa"/>
            <w:shd w:val="clear" w:color="auto" w:fill="auto"/>
          </w:tcPr>
          <w:p w14:paraId="74C8A1FA" w14:textId="23D402AB" w:rsidR="00D75209" w:rsidRPr="00404D09" w:rsidRDefault="00D75209" w:rsidP="00D75209">
            <w:pPr>
              <w:pStyle w:val="BodyText2"/>
            </w:pPr>
          </w:p>
        </w:tc>
      </w:tr>
      <w:tr w:rsidR="00D75209" w:rsidRPr="00404D09" w14:paraId="2836ECCC" w14:textId="77777777">
        <w:trPr>
          <w:trHeight w:val="680"/>
        </w:trPr>
        <w:tc>
          <w:tcPr>
            <w:tcW w:w="2221" w:type="dxa"/>
            <w:shd w:val="clear" w:color="auto" w:fill="auto"/>
          </w:tcPr>
          <w:p w14:paraId="6A61D110" w14:textId="77777777" w:rsidR="00D75209" w:rsidRPr="00404D09" w:rsidRDefault="00D75209" w:rsidP="00D75209">
            <w:pPr>
              <w:pStyle w:val="HTML-akronym1"/>
              <w:tabs>
                <w:tab w:val="left" w:pos="2835"/>
              </w:tabs>
              <w:jc w:val="left"/>
              <w:rPr>
                <w:b w:val="0"/>
                <w:sz w:val="24"/>
              </w:rPr>
            </w:pPr>
            <w:proofErr w:type="spellStart"/>
            <w:r w:rsidRPr="00404D09">
              <w:rPr>
                <w:b w:val="0"/>
                <w:sz w:val="24"/>
              </w:rPr>
              <w:t>Betapred</w:t>
            </w:r>
            <w:proofErr w:type="spellEnd"/>
            <w:r w:rsidRPr="00404D09">
              <w:rPr>
                <w:b w:val="0"/>
                <w:sz w:val="24"/>
              </w:rPr>
              <w:t xml:space="preserve"> (</w:t>
            </w:r>
            <w:r>
              <w:rPr>
                <w:b w:val="0"/>
                <w:sz w:val="24"/>
                <w:lang w:eastAsia="ja-JP"/>
              </w:rPr>
              <w:t xml:space="preserve">s1985 </w:t>
            </w:r>
            <w:r w:rsidRPr="00404D09">
              <w:rPr>
                <w:b w:val="0"/>
                <w:sz w:val="24"/>
              </w:rPr>
              <w:t>Fakta 6)</w:t>
            </w:r>
          </w:p>
        </w:tc>
        <w:tc>
          <w:tcPr>
            <w:tcW w:w="3248" w:type="dxa"/>
            <w:shd w:val="clear" w:color="auto" w:fill="auto"/>
          </w:tcPr>
          <w:p w14:paraId="459E3245" w14:textId="177717CA" w:rsidR="00D75209" w:rsidRPr="00404D09" w:rsidRDefault="00D75209" w:rsidP="00D75209">
            <w:pPr>
              <w:pStyle w:val="BodyText2"/>
            </w:pPr>
          </w:p>
        </w:tc>
        <w:tc>
          <w:tcPr>
            <w:tcW w:w="3248" w:type="dxa"/>
            <w:shd w:val="clear" w:color="auto" w:fill="auto"/>
          </w:tcPr>
          <w:p w14:paraId="60FB6AA4" w14:textId="4ED866AA" w:rsidR="00D75209" w:rsidRPr="00404D09" w:rsidRDefault="00D75209" w:rsidP="00D75209">
            <w:pPr>
              <w:pStyle w:val="BodyText2"/>
            </w:pPr>
          </w:p>
        </w:tc>
      </w:tr>
      <w:tr w:rsidR="00D75209" w:rsidRPr="00404D09" w14:paraId="52646023" w14:textId="77777777">
        <w:trPr>
          <w:trHeight w:val="680"/>
        </w:trPr>
        <w:tc>
          <w:tcPr>
            <w:tcW w:w="2221" w:type="dxa"/>
            <w:shd w:val="clear" w:color="auto" w:fill="auto"/>
          </w:tcPr>
          <w:p w14:paraId="5E271211" w14:textId="3CE6EA79" w:rsidR="00D75209" w:rsidRPr="00404D09" w:rsidRDefault="00D75209" w:rsidP="00D75209">
            <w:pPr>
              <w:pStyle w:val="HTML-akronym1"/>
              <w:tabs>
                <w:tab w:val="left" w:pos="2835"/>
              </w:tabs>
              <w:jc w:val="left"/>
              <w:rPr>
                <w:b w:val="0"/>
                <w:sz w:val="24"/>
              </w:rPr>
            </w:pPr>
            <w:r>
              <w:rPr>
                <w:b w:val="0"/>
                <w:sz w:val="24"/>
              </w:rPr>
              <w:t xml:space="preserve">Antihistamin </w:t>
            </w:r>
            <w:r w:rsidRPr="00404D09">
              <w:rPr>
                <w:b w:val="0"/>
                <w:sz w:val="24"/>
              </w:rPr>
              <w:t>(</w:t>
            </w:r>
            <w:r>
              <w:rPr>
                <w:b w:val="0"/>
                <w:sz w:val="24"/>
                <w:lang w:eastAsia="ja-JP"/>
              </w:rPr>
              <w:t>s1985</w:t>
            </w:r>
            <w:r w:rsidRPr="00404D09">
              <w:rPr>
                <w:b w:val="0"/>
                <w:sz w:val="24"/>
              </w:rPr>
              <w:t xml:space="preserve"> Fakta 6)</w:t>
            </w:r>
          </w:p>
        </w:tc>
        <w:tc>
          <w:tcPr>
            <w:tcW w:w="3248" w:type="dxa"/>
            <w:shd w:val="clear" w:color="auto" w:fill="auto"/>
          </w:tcPr>
          <w:p w14:paraId="1BED0CB7" w14:textId="5EE77022" w:rsidR="00D75209" w:rsidRPr="00404D09" w:rsidRDefault="00D75209" w:rsidP="00D75209">
            <w:pPr>
              <w:pStyle w:val="BodyText2"/>
            </w:pPr>
          </w:p>
        </w:tc>
        <w:tc>
          <w:tcPr>
            <w:tcW w:w="3248" w:type="dxa"/>
            <w:shd w:val="clear" w:color="auto" w:fill="auto"/>
          </w:tcPr>
          <w:p w14:paraId="700D8997" w14:textId="6FC5A329" w:rsidR="00D75209" w:rsidRPr="00404D09" w:rsidRDefault="00D75209" w:rsidP="00D75209">
            <w:pPr>
              <w:pStyle w:val="BodyText2"/>
            </w:pPr>
          </w:p>
        </w:tc>
      </w:tr>
    </w:tbl>
    <w:p w14:paraId="6FC90956" w14:textId="77777777" w:rsidR="0053037E" w:rsidRPr="00404D09" w:rsidRDefault="0053037E" w:rsidP="00076436">
      <w:pPr>
        <w:pStyle w:val="Heading2"/>
        <w:rPr>
          <w:lang w:eastAsia="ja-JP"/>
        </w:rPr>
      </w:pPr>
      <w:r w:rsidRPr="00404D09">
        <w:rPr>
          <w:lang w:eastAsia="ja-JP"/>
        </w:rPr>
        <w:br w:type="page"/>
      </w:r>
      <w:bookmarkStart w:id="317" w:name="_Toc243203836"/>
      <w:bookmarkStart w:id="318" w:name="_Toc248570151"/>
      <w:bookmarkStart w:id="319" w:name="_Toc248570197"/>
      <w:bookmarkStart w:id="320" w:name="_Toc248570276"/>
      <w:bookmarkStart w:id="321" w:name="_Toc269890614"/>
      <w:bookmarkStart w:id="322" w:name="_Toc269909957"/>
      <w:bookmarkStart w:id="323" w:name="_Toc315436198"/>
      <w:bookmarkStart w:id="324" w:name="_Toc349643517"/>
      <w:bookmarkStart w:id="325" w:name="_Toc349655376"/>
      <w:bookmarkStart w:id="326" w:name="_Toc349750816"/>
      <w:bookmarkStart w:id="327" w:name="_Toc349757664"/>
      <w:bookmarkStart w:id="328" w:name="_Toc377299318"/>
      <w:bookmarkStart w:id="329" w:name="_Toc400535844"/>
      <w:bookmarkStart w:id="330" w:name="_Toc400538338"/>
      <w:bookmarkStart w:id="331" w:name="_Toc444260702"/>
      <w:bookmarkStart w:id="332" w:name="_Toc444261666"/>
      <w:bookmarkStart w:id="333" w:name="_Toc444261776"/>
      <w:bookmarkStart w:id="334" w:name="_Toc444261810"/>
      <w:bookmarkStart w:id="335" w:name="_Toc444261863"/>
      <w:bookmarkStart w:id="336" w:name="_Toc444262848"/>
      <w:bookmarkStart w:id="337" w:name="_Toc65247468"/>
      <w:bookmarkStart w:id="338" w:name="_Toc68001930"/>
      <w:bookmarkStart w:id="339" w:name="_Toc68175109"/>
      <w:bookmarkStart w:id="340" w:name="_Toc68175199"/>
      <w:r w:rsidR="00DA58AD">
        <w:rPr>
          <w:lang w:eastAsia="ja-JP"/>
        </w:rPr>
        <w:lastRenderedPageBreak/>
        <w:t>4</w:t>
      </w:r>
      <w:r w:rsidRPr="00404D09">
        <w:rPr>
          <w:lang w:eastAsia="ja-JP"/>
        </w:rPr>
        <w:t>-Angioödem</w:t>
      </w:r>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0E78144B" w14:textId="0CD4E4AC" w:rsidR="0053037E" w:rsidRPr="00ED720F" w:rsidRDefault="00DF37F0" w:rsidP="00E93A32">
      <w:pPr>
        <w:pStyle w:val="BodyText"/>
        <w:rPr>
          <w:lang w:val="en-US"/>
        </w:rPr>
      </w:pPr>
      <w:r>
        <w:t>1-</w:t>
      </w:r>
      <w:r w:rsidR="0053037E" w:rsidRPr="00EB24EE">
        <w:t xml:space="preserve">Patienten vars bild visas av </w:t>
      </w:r>
      <w:hyperlink r:id="rId59" w:history="1">
        <w:proofErr w:type="spellStart"/>
        <w:r w:rsidR="0053037E" w:rsidRPr="00EB24EE">
          <w:rPr>
            <w:rStyle w:val="Hyperlink"/>
          </w:rPr>
          <w:t>Westra</w:t>
        </w:r>
        <w:proofErr w:type="spellEnd"/>
        <w:r w:rsidR="0053037E" w:rsidRPr="00EB24EE">
          <w:rPr>
            <w:rStyle w:val="Hyperlink"/>
          </w:rPr>
          <w:t xml:space="preserve"> 2006</w:t>
        </w:r>
      </w:hyperlink>
      <w:r w:rsidR="0053037E" w:rsidRPr="00EB24EE">
        <w:t xml:space="preserve"> </w:t>
      </w:r>
      <w:r w:rsidR="00AB0501">
        <w:fldChar w:fldCharType="begin"/>
      </w:r>
      <w:r w:rsidR="00AB0501">
        <w:instrText xml:space="preserve"> ADDIN EN.CITE &lt;EndNote&gt;&lt;Cite&gt;&lt;Author&gt;Westra&lt;/Author&gt;&lt;Year&gt;2006&lt;/Year&gt;&lt;RecNum&gt;1839&lt;/RecNum&gt;&lt;DisplayText&gt;[29]&lt;/DisplayText&gt;&lt;record&gt;&lt;rec-number&gt;1839&lt;/rec-number&gt;&lt;foreign-keys&gt;&lt;key app="EN" db-id="5rd9tv29z5xd0revrw5xdxzy5w5zpd9tvz55" timestamp="1488088272"&gt;1839&lt;/key&gt;&lt;/foreign-keys&gt;&lt;ref-type name="Journal Article"&gt;17&lt;/ref-type&gt;&lt;contributors&gt;&lt;authors&gt;&lt;author&gt;Westra, S. W.&lt;/author&gt;&lt;author&gt;de Jager, C. P.&lt;/author&gt;&lt;/authors&gt;&lt;/contributors&gt;&lt;auth-address&gt;Jeoen Bosch Ziekenhuis, Hertogenbosch, The Netherlands.&lt;/auth-address&gt;&lt;titles&gt;&lt;title&gt;Images in clinical medicine. Angioedema of the tongu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95&lt;/pages&gt;&lt;volume&gt;355&lt;/volume&gt;&lt;number&gt;3&lt;/number&gt;&lt;edition&gt;2006/07/21&lt;/edition&gt;&lt;keywords&gt;&lt;keyword&gt;Aged&lt;/keyword&gt;&lt;keyword&gt;Angioedema/*chemically induced/pathology&lt;/keyword&gt;&lt;keyword&gt;Angiotensin-Converting Enzyme Inhibitors/*adverse effects&lt;/keyword&gt;&lt;keyword&gt;Captopril/*adverse effects&lt;/keyword&gt;&lt;keyword&gt;Humans&lt;/keyword&gt;&lt;keyword&gt;Male&lt;/keyword&gt;&lt;keyword&gt;Tongue Diseases/*chemically induced/pathology&lt;/keyword&gt;&lt;/keywords&gt;&lt;dates&gt;&lt;year&gt;2006&lt;/year&gt;&lt;pub-dates&gt;&lt;date&gt;Jul 20&lt;/date&gt;&lt;/pub-dates&gt;&lt;/dates&gt;&lt;isbn&gt;0028-4793&lt;/isbn&gt;&lt;accession-num&gt;16855270&lt;/accession-num&gt;&lt;urls&gt;&lt;/urls&gt;&lt;electronic-resource-num&gt;10.1056/NEJMicm050510&lt;/electronic-resource-num&gt;&lt;remote-database-provider&gt;NLM&lt;/remote-database-provider&gt;&lt;language&gt;eng&lt;/language&gt;&lt;/record&gt;&lt;/Cite&gt;&lt;/EndNote&gt;</w:instrText>
      </w:r>
      <w:r w:rsidR="00AB0501">
        <w:fldChar w:fldCharType="separate"/>
      </w:r>
      <w:r w:rsidR="00AB0501">
        <w:rPr>
          <w:noProof/>
        </w:rPr>
        <w:t>[29]</w:t>
      </w:r>
      <w:r w:rsidR="00AB0501">
        <w:fldChar w:fldCharType="end"/>
      </w:r>
      <w:r w:rsidR="00B16758" w:rsidRPr="00EB24EE">
        <w:t xml:space="preserve"> </w:t>
      </w:r>
      <w:r w:rsidR="0053037E" w:rsidRPr="00EB24EE">
        <w:t xml:space="preserve">dyker upp på akuten.  Du misstänker </w:t>
      </w:r>
      <w:proofErr w:type="spellStart"/>
      <w:r w:rsidR="0053037E" w:rsidRPr="00EB24EE">
        <w:t>angioödem</w:t>
      </w:r>
      <w:proofErr w:type="spellEnd"/>
      <w:r w:rsidR="0053037E" w:rsidRPr="00EB24EE">
        <w:t>.</w:t>
      </w:r>
      <w:r w:rsidR="00D800BA" w:rsidRPr="00EB24EE">
        <w:t xml:space="preserve">  </w:t>
      </w:r>
      <w:r w:rsidR="0053037E" w:rsidRPr="00EB24EE">
        <w:t xml:space="preserve">Vilka </w:t>
      </w:r>
      <w:r w:rsidR="00E93A32" w:rsidRPr="00EB24EE">
        <w:t>är de vanligast</w:t>
      </w:r>
      <w:r w:rsidR="005142D5">
        <w:t>e</w:t>
      </w:r>
      <w:r w:rsidR="00E93A32" w:rsidRPr="00EB24EE">
        <w:t xml:space="preserve"> läkemed</w:t>
      </w:r>
      <w:r w:rsidR="0053037E" w:rsidRPr="00EB24EE">
        <w:t>l</w:t>
      </w:r>
      <w:r w:rsidR="00E93A32" w:rsidRPr="00EB24EE">
        <w:t>en</w:t>
      </w:r>
      <w:r w:rsidR="0053037E" w:rsidRPr="00EB24EE">
        <w:t xml:space="preserve"> associer</w:t>
      </w:r>
      <w:r w:rsidR="00D800BA" w:rsidRPr="00EB24EE">
        <w:t xml:space="preserve">ade med </w:t>
      </w:r>
      <w:proofErr w:type="spellStart"/>
      <w:r w:rsidR="00D800BA" w:rsidRPr="00EB24EE">
        <w:t>angioödem</w:t>
      </w:r>
      <w:proofErr w:type="spellEnd"/>
      <w:r w:rsidR="00D800BA" w:rsidRPr="00EB24EE">
        <w:t xml:space="preserve">? </w:t>
      </w:r>
      <w:r w:rsidR="00E93A32" w:rsidRPr="00ED720F">
        <w:rPr>
          <w:lang w:val="en-US"/>
        </w:rPr>
        <w:t>(</w:t>
      </w:r>
      <w:proofErr w:type="spellStart"/>
      <w:r w:rsidR="000871FD">
        <w:fldChar w:fldCharType="begin"/>
      </w:r>
      <w:r w:rsidR="000871FD" w:rsidRPr="00ED720F">
        <w:rPr>
          <w:lang w:val="en-US"/>
        </w:rPr>
        <w:instrText xml:space="preserve"> HYPERLINK "https://www.ncbi.nlm.nih.gov/pmc/?term=PMC4989802" </w:instrText>
      </w:r>
      <w:r w:rsidR="000871FD">
        <w:fldChar w:fldCharType="separate"/>
      </w:r>
      <w:r w:rsidR="00E93A32" w:rsidRPr="00ED720F">
        <w:rPr>
          <w:rStyle w:val="Hyperlink"/>
          <w:lang w:val="en-US"/>
        </w:rPr>
        <w:t>Misra</w:t>
      </w:r>
      <w:proofErr w:type="spellEnd"/>
      <w:r w:rsidR="00E93A32" w:rsidRPr="00ED720F">
        <w:rPr>
          <w:rStyle w:val="Hyperlink"/>
          <w:lang w:val="en-US"/>
        </w:rPr>
        <w:t xml:space="preserve"> 2016</w:t>
      </w:r>
      <w:r w:rsidR="000871FD">
        <w:rPr>
          <w:rStyle w:val="Hyperlink"/>
        </w:rPr>
        <w:fldChar w:fldCharType="end"/>
      </w:r>
      <w:r w:rsidR="00E93A32" w:rsidRPr="00ED720F">
        <w:rPr>
          <w:lang w:val="en-US"/>
        </w:rPr>
        <w:t xml:space="preserve"> </w:t>
      </w:r>
      <w:r w:rsidR="00AB0501">
        <w:rPr>
          <w:lang w:val="en-US"/>
        </w:rPr>
        <w:fldChar w:fldCharType="begin"/>
      </w:r>
      <w:r w:rsidR="00AB0501">
        <w:rPr>
          <w:lang w:val="en-US"/>
        </w:rPr>
        <w:instrText xml:space="preserve"> ADDIN EN.CITE &lt;EndNote&gt;&lt;Cite&gt;&lt;Author&gt;Misra&lt;/Author&gt;&lt;Year&gt;2016&lt;/Year&gt;&lt;RecNum&gt;1845&lt;/RecNum&gt;&lt;DisplayText&gt;[30]&lt;/DisplayText&gt;&lt;record&gt;&lt;rec-number&gt;1845&lt;/rec-number&gt;&lt;foreign-keys&gt;&lt;key app="EN" db-id="5rd9tv29z5xd0revrw5xdxzy5w5zpd9tvz55" timestamp="1488092299"&gt;1845&lt;/key&gt;&lt;/foreign-keys&gt;&lt;ref-type name="Journal Article"&gt;17&lt;/ref-type&gt;&lt;contributors&gt;&lt;authors&gt;&lt;author&gt;Misra, Lopa&lt;/author&gt;&lt;author&gt;Khurmi, Narjeet&lt;/author&gt;&lt;author&gt;Trentman, Terrence L.&lt;/author&gt;&lt;/authors&gt;&lt;/contributors&gt;&lt;titles&gt;&lt;title&gt;Angioedema: Classification, management and emerging therapies for the perioperative physician&lt;/title&gt;&lt;secondary-title&gt;Indian Journal of Anaesthesia&lt;/secondary-title&gt;&lt;/titles&gt;&lt;periodical&gt;&lt;full-title&gt;Indian Journal of Anaesthesia&lt;/full-title&gt;&lt;/periodical&gt;&lt;pages&gt;534-541&lt;/pages&gt;&lt;volume&gt;60&lt;/volume&gt;&lt;number&gt;8&lt;/number&gt;&lt;dates&gt;&lt;year&gt;2016&lt;/year&gt;&lt;/dates&gt;&lt;pub-location&gt;India&lt;/pub-location&gt;&lt;publisher&gt;Medknow Publications &amp;amp; Media Pvt Ltd&lt;/publisher&gt;&lt;isbn&gt;0019-5049&amp;#xD;0976-2817&lt;/isbn&gt;&lt;accession-num&gt;PMC4989802&lt;/accession-num&gt;&lt;urls&gt;&lt;related-urls&gt;&lt;url&gt;http://www.ncbi.nlm.nih.gov/pmc/articles/PMC4989802/&lt;/url&gt;&lt;/related-urls&gt;&lt;/urls&gt;&lt;electronic-resource-num&gt;10.4103/0019-5049.187776&lt;/electronic-resource-num&gt;&lt;remote-database-name&gt;PMC&lt;/remote-database-name&gt;&lt;/record&gt;&lt;/Cite&gt;&lt;/EndNote&gt;</w:instrText>
      </w:r>
      <w:r w:rsidR="00AB0501">
        <w:rPr>
          <w:lang w:val="en-US"/>
        </w:rPr>
        <w:fldChar w:fldCharType="separate"/>
      </w:r>
      <w:r w:rsidR="00AB0501">
        <w:rPr>
          <w:noProof/>
          <w:lang w:val="en-US"/>
        </w:rPr>
        <w:t>[30]</w:t>
      </w:r>
      <w:r w:rsidR="00AB0501">
        <w:rPr>
          <w:lang w:val="en-US"/>
        </w:rPr>
        <w:fldChar w:fldCharType="end"/>
      </w:r>
      <w:r w:rsidR="00E93A32" w:rsidRPr="00ED720F">
        <w:rPr>
          <w:lang w:val="en-US"/>
        </w:rPr>
        <w:t xml:space="preserve"> Classification of angioedema)</w:t>
      </w:r>
    </w:p>
    <w:p w14:paraId="2FAF3207" w14:textId="77777777" w:rsidR="0053037E" w:rsidRPr="00ED720F" w:rsidRDefault="0053037E" w:rsidP="0053037E">
      <w:pPr>
        <w:pStyle w:val="HTML-akronym1"/>
        <w:tabs>
          <w:tab w:val="left" w:pos="2835"/>
        </w:tabs>
        <w:jc w:val="left"/>
        <w:rPr>
          <w:b w:val="0"/>
          <w:sz w:val="24"/>
          <w:lang w:val="en-US"/>
        </w:rPr>
      </w:pPr>
    </w:p>
    <w:p w14:paraId="4A811DB8" w14:textId="0C1161CB" w:rsidR="0053037E" w:rsidRPr="008C5F22" w:rsidRDefault="0053037E" w:rsidP="0053037E">
      <w:pPr>
        <w:pStyle w:val="HTML-akronym1"/>
        <w:tabs>
          <w:tab w:val="left" w:pos="2835"/>
        </w:tabs>
        <w:jc w:val="left"/>
        <w:rPr>
          <w:b w:val="0"/>
          <w:sz w:val="24"/>
          <w:lang w:val="en-US"/>
        </w:rPr>
      </w:pPr>
    </w:p>
    <w:p w14:paraId="11E17301" w14:textId="1105A111" w:rsidR="009F147F" w:rsidRPr="008C5F22" w:rsidRDefault="009F147F" w:rsidP="0053037E">
      <w:pPr>
        <w:pStyle w:val="HTML-akronym1"/>
        <w:tabs>
          <w:tab w:val="left" w:pos="2835"/>
        </w:tabs>
        <w:jc w:val="left"/>
        <w:rPr>
          <w:b w:val="0"/>
          <w:sz w:val="24"/>
          <w:lang w:val="en-US"/>
        </w:rPr>
      </w:pPr>
    </w:p>
    <w:p w14:paraId="2000C964" w14:textId="77777777" w:rsidR="009F147F" w:rsidRPr="008C5F22" w:rsidRDefault="009F147F" w:rsidP="0053037E">
      <w:pPr>
        <w:pStyle w:val="HTML-akronym1"/>
        <w:tabs>
          <w:tab w:val="left" w:pos="2835"/>
        </w:tabs>
        <w:jc w:val="left"/>
        <w:rPr>
          <w:b w:val="0"/>
          <w:sz w:val="24"/>
          <w:lang w:val="en-US"/>
        </w:rPr>
      </w:pPr>
    </w:p>
    <w:p w14:paraId="565DF6F5" w14:textId="03092ABF" w:rsidR="00BA69BA" w:rsidRPr="00E9546C" w:rsidRDefault="00DF37F0" w:rsidP="00780F6D">
      <w:pPr>
        <w:pStyle w:val="BodyText"/>
        <w:rPr>
          <w:lang w:val="en-US"/>
        </w:rPr>
      </w:pPr>
      <w:r w:rsidRPr="008C5F22">
        <w:rPr>
          <w:lang w:val="en-US"/>
        </w:rPr>
        <w:t>2-</w:t>
      </w:r>
      <w:r w:rsidR="00C10EEE" w:rsidRPr="008C5F22">
        <w:rPr>
          <w:lang w:val="en-US"/>
        </w:rPr>
        <w:t xml:space="preserve">Hur </w:t>
      </w:r>
      <w:proofErr w:type="spellStart"/>
      <w:r w:rsidR="00C10EEE" w:rsidRPr="008C5F22">
        <w:rPr>
          <w:lang w:val="en-US"/>
        </w:rPr>
        <w:t>behandlas</w:t>
      </w:r>
      <w:proofErr w:type="spellEnd"/>
      <w:r w:rsidR="00C10EEE" w:rsidRPr="008C5F22">
        <w:rPr>
          <w:lang w:val="en-US"/>
        </w:rPr>
        <w:t xml:space="preserve"> </w:t>
      </w:r>
      <w:proofErr w:type="spellStart"/>
      <w:r w:rsidR="00C10EEE" w:rsidRPr="008C5F22">
        <w:rPr>
          <w:lang w:val="en-US"/>
        </w:rPr>
        <w:t>histamin-utlöst</w:t>
      </w:r>
      <w:proofErr w:type="spellEnd"/>
      <w:r w:rsidR="00C10EEE" w:rsidRPr="008C5F22">
        <w:rPr>
          <w:lang w:val="en-US"/>
        </w:rPr>
        <w:t xml:space="preserve"> </w:t>
      </w:r>
      <w:proofErr w:type="spellStart"/>
      <w:r w:rsidR="00C10EEE" w:rsidRPr="008C5F22">
        <w:rPr>
          <w:lang w:val="en-US"/>
        </w:rPr>
        <w:t>angioödem</w:t>
      </w:r>
      <w:proofErr w:type="spellEnd"/>
      <w:r w:rsidR="00C10EEE" w:rsidRPr="008C5F22">
        <w:rPr>
          <w:lang w:val="en-US"/>
        </w:rPr>
        <w:t xml:space="preserve">? </w:t>
      </w:r>
      <w:r w:rsidR="00C10EEE" w:rsidRPr="00E9546C">
        <w:rPr>
          <w:lang w:val="en-US"/>
        </w:rPr>
        <w:t>(</w:t>
      </w:r>
      <w:proofErr w:type="spellStart"/>
      <w:r w:rsidR="000871FD">
        <w:fldChar w:fldCharType="begin"/>
      </w:r>
      <w:r w:rsidR="000871FD" w:rsidRPr="004E5DF2">
        <w:rPr>
          <w:lang w:val="en-US"/>
        </w:rPr>
        <w:instrText xml:space="preserve"> HYPERLINK "https://www.ncbi.nlm.nih.gov/pmc/?term=PMC4989802" </w:instrText>
      </w:r>
      <w:r w:rsidR="000871FD">
        <w:fldChar w:fldCharType="separate"/>
      </w:r>
      <w:r w:rsidR="00C10EEE" w:rsidRPr="00E9546C">
        <w:rPr>
          <w:rStyle w:val="Hyperlink"/>
          <w:lang w:val="en-US"/>
        </w:rPr>
        <w:t>Misra</w:t>
      </w:r>
      <w:proofErr w:type="spellEnd"/>
      <w:r w:rsidR="00C10EEE" w:rsidRPr="00E9546C">
        <w:rPr>
          <w:rStyle w:val="Hyperlink"/>
          <w:lang w:val="en-US"/>
        </w:rPr>
        <w:t xml:space="preserve"> 2016</w:t>
      </w:r>
      <w:r w:rsidR="000871FD">
        <w:rPr>
          <w:rStyle w:val="Hyperlink"/>
          <w:lang w:val="en-US"/>
        </w:rPr>
        <w:fldChar w:fldCharType="end"/>
      </w:r>
      <w:r w:rsidR="00C10EEE" w:rsidRPr="00E9546C">
        <w:rPr>
          <w:lang w:val="en-US"/>
        </w:rPr>
        <w:t xml:space="preserve"> </w:t>
      </w:r>
      <w:r w:rsidR="00AB0501">
        <w:rPr>
          <w:lang w:val="en-US"/>
        </w:rPr>
        <w:fldChar w:fldCharType="begin"/>
      </w:r>
      <w:r w:rsidR="00AB0501">
        <w:rPr>
          <w:lang w:val="en-US"/>
        </w:rPr>
        <w:instrText xml:space="preserve"> ADDIN EN.CITE &lt;EndNote&gt;&lt;Cite&gt;&lt;Author&gt;Misra&lt;/Author&gt;&lt;Year&gt;2016&lt;/Year&gt;&lt;RecNum&gt;1845&lt;/RecNum&gt;&lt;DisplayText&gt;[30]&lt;/DisplayText&gt;&lt;record&gt;&lt;rec-number&gt;1845&lt;/rec-number&gt;&lt;foreign-keys&gt;&lt;key app="EN" db-id="5rd9tv29z5xd0revrw5xdxzy5w5zpd9tvz55" timestamp="1488092299"&gt;1845&lt;/key&gt;&lt;/foreign-keys&gt;&lt;ref-type name="Journal Article"&gt;17&lt;/ref-type&gt;&lt;contributors&gt;&lt;authors&gt;&lt;author&gt;Misra, Lopa&lt;/author&gt;&lt;author&gt;Khurmi, Narjeet&lt;/author&gt;&lt;author&gt;Trentman, Terrence L.&lt;/author&gt;&lt;/authors&gt;&lt;/contributors&gt;&lt;titles&gt;&lt;title&gt;Angioedema: Classification, management and emerging therapies for the perioperative physician&lt;/title&gt;&lt;secondary-title&gt;Indian Journal of Anaesthesia&lt;/secondary-title&gt;&lt;/titles&gt;&lt;periodical&gt;&lt;full-title&gt;Indian Journal of Anaesthesia&lt;/full-title&gt;&lt;/periodical&gt;&lt;pages&gt;534-541&lt;/pages&gt;&lt;volume&gt;60&lt;/volume&gt;&lt;number&gt;8&lt;/number&gt;&lt;dates&gt;&lt;year&gt;2016&lt;/year&gt;&lt;/dates&gt;&lt;pub-location&gt;India&lt;/pub-location&gt;&lt;publisher&gt;Medknow Publications &amp;amp; Media Pvt Ltd&lt;/publisher&gt;&lt;isbn&gt;0019-5049&amp;#xD;0976-2817&lt;/isbn&gt;&lt;accession-num&gt;PMC4989802&lt;/accession-num&gt;&lt;urls&gt;&lt;related-urls&gt;&lt;url&gt;http://www.ncbi.nlm.nih.gov/pmc/articles/PMC4989802/&lt;/url&gt;&lt;/related-urls&gt;&lt;/urls&gt;&lt;electronic-resource-num&gt;10.4103/0019-5049.187776&lt;/electronic-resource-num&gt;&lt;remote-database-name&gt;PMC&lt;/remote-database-name&gt;&lt;/record&gt;&lt;/Cite&gt;&lt;/EndNote&gt;</w:instrText>
      </w:r>
      <w:r w:rsidR="00AB0501">
        <w:rPr>
          <w:lang w:val="en-US"/>
        </w:rPr>
        <w:fldChar w:fldCharType="separate"/>
      </w:r>
      <w:r w:rsidR="00AB0501">
        <w:rPr>
          <w:noProof/>
          <w:lang w:val="en-US"/>
        </w:rPr>
        <w:t>[30]</w:t>
      </w:r>
      <w:r w:rsidR="00AB0501">
        <w:rPr>
          <w:lang w:val="en-US"/>
        </w:rPr>
        <w:fldChar w:fldCharType="end"/>
      </w:r>
      <w:r w:rsidR="00DA198F" w:rsidRPr="00E9546C">
        <w:rPr>
          <w:lang w:val="en-US"/>
        </w:rPr>
        <w:t xml:space="preserve"> </w:t>
      </w:r>
      <w:r w:rsidR="00BA69BA" w:rsidRPr="00E9546C">
        <w:rPr>
          <w:lang w:val="en-US"/>
        </w:rPr>
        <w:t>Medication management in the acute setting – patient with known angioedema)</w:t>
      </w:r>
    </w:p>
    <w:p w14:paraId="6DD7EA0C" w14:textId="77777777" w:rsidR="00593D6B" w:rsidRPr="00560E72" w:rsidRDefault="00593D6B" w:rsidP="001734A4">
      <w:pPr>
        <w:pStyle w:val="HTML-akronym1"/>
        <w:tabs>
          <w:tab w:val="left" w:pos="2835"/>
        </w:tabs>
        <w:jc w:val="left"/>
        <w:rPr>
          <w:b w:val="0"/>
          <w:sz w:val="24"/>
          <w:lang w:val="en-US"/>
        </w:rPr>
      </w:pPr>
    </w:p>
    <w:p w14:paraId="725E4041" w14:textId="593ACE5A" w:rsidR="0053037E" w:rsidRDefault="0053037E" w:rsidP="0053037E">
      <w:pPr>
        <w:pStyle w:val="HTML-akronym1"/>
        <w:tabs>
          <w:tab w:val="left" w:pos="2835"/>
        </w:tabs>
        <w:jc w:val="left"/>
        <w:rPr>
          <w:b w:val="0"/>
          <w:sz w:val="24"/>
          <w:lang w:val="en-US"/>
        </w:rPr>
      </w:pPr>
    </w:p>
    <w:p w14:paraId="400B4868" w14:textId="0BE5A556" w:rsidR="009F147F" w:rsidRDefault="009F147F" w:rsidP="0053037E">
      <w:pPr>
        <w:pStyle w:val="HTML-akronym1"/>
        <w:tabs>
          <w:tab w:val="left" w:pos="2835"/>
        </w:tabs>
        <w:jc w:val="left"/>
        <w:rPr>
          <w:b w:val="0"/>
          <w:sz w:val="24"/>
          <w:lang w:val="en-US"/>
        </w:rPr>
      </w:pPr>
    </w:p>
    <w:p w14:paraId="040488C5" w14:textId="77777777" w:rsidR="009F147F" w:rsidRPr="00A76C4F" w:rsidRDefault="009F147F" w:rsidP="0053037E">
      <w:pPr>
        <w:pStyle w:val="HTML-akronym1"/>
        <w:tabs>
          <w:tab w:val="left" w:pos="2835"/>
        </w:tabs>
        <w:jc w:val="left"/>
        <w:rPr>
          <w:b w:val="0"/>
          <w:sz w:val="24"/>
          <w:lang w:val="en-US"/>
        </w:rPr>
      </w:pPr>
    </w:p>
    <w:p w14:paraId="24D3FE31" w14:textId="1E4B4F2F" w:rsidR="00CF4991" w:rsidRDefault="00DF37F0" w:rsidP="0053037E">
      <w:pPr>
        <w:pStyle w:val="HTML-akronym1"/>
        <w:tabs>
          <w:tab w:val="left" w:pos="2835"/>
        </w:tabs>
        <w:jc w:val="left"/>
        <w:rPr>
          <w:b w:val="0"/>
          <w:sz w:val="24"/>
        </w:rPr>
      </w:pPr>
      <w:r>
        <w:rPr>
          <w:b w:val="0"/>
          <w:sz w:val="24"/>
        </w:rPr>
        <w:t>3-</w:t>
      </w:r>
      <w:r w:rsidR="00CF4991">
        <w:rPr>
          <w:b w:val="0"/>
          <w:sz w:val="24"/>
        </w:rPr>
        <w:t>Vad är mekanism vid ACE-</w:t>
      </w:r>
      <w:proofErr w:type="spellStart"/>
      <w:r w:rsidR="00CF4991">
        <w:rPr>
          <w:b w:val="0"/>
          <w:sz w:val="24"/>
        </w:rPr>
        <w:t>hämmareutlöst</w:t>
      </w:r>
      <w:proofErr w:type="spellEnd"/>
      <w:r w:rsidR="00CF4991">
        <w:rPr>
          <w:b w:val="0"/>
          <w:sz w:val="24"/>
        </w:rPr>
        <w:t xml:space="preserve"> </w:t>
      </w:r>
      <w:proofErr w:type="spellStart"/>
      <w:r w:rsidR="00CF4991">
        <w:rPr>
          <w:b w:val="0"/>
          <w:sz w:val="24"/>
        </w:rPr>
        <w:t>angioödem</w:t>
      </w:r>
      <w:proofErr w:type="spellEnd"/>
      <w:r w:rsidR="00CF4991">
        <w:rPr>
          <w:b w:val="0"/>
          <w:sz w:val="24"/>
        </w:rPr>
        <w:t>?</w:t>
      </w:r>
      <w:r w:rsidR="000F7309">
        <w:rPr>
          <w:b w:val="0"/>
          <w:sz w:val="24"/>
        </w:rPr>
        <w:t xml:space="preserve"> (</w:t>
      </w:r>
      <w:hyperlink r:id="rId60" w:history="1">
        <w:r w:rsidR="000F7309" w:rsidRPr="005447AB">
          <w:rPr>
            <w:rStyle w:val="Hyperlink"/>
            <w:b w:val="0"/>
            <w:sz w:val="24"/>
          </w:rPr>
          <w:t>Kongstad 2012</w:t>
        </w:r>
      </w:hyperlink>
      <w:r w:rsidR="005447AB">
        <w:rPr>
          <w:b w:val="0"/>
          <w:sz w:val="24"/>
        </w:rPr>
        <w:t xml:space="preserve"> </w:t>
      </w:r>
      <w:r w:rsidR="00AB0501">
        <w:rPr>
          <w:b w:val="0"/>
          <w:sz w:val="24"/>
        </w:rPr>
        <w:fldChar w:fldCharType="begin">
          <w:fldData xml:space="preserve">PEVuZE5vdGU+PENpdGU+PEF1dGhvcj5Lb25nc3RhZDwvQXV0aG9yPjxZZWFyPjIwMTI8L1llYXI+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</w:fldData>
        </w:fldChar>
      </w:r>
      <w:r w:rsidR="00AB0501">
        <w:rPr>
          <w:b w:val="0"/>
          <w:sz w:val="24"/>
        </w:rPr>
        <w:instrText xml:space="preserve"> ADDIN EN.CITE </w:instrText>
      </w:r>
      <w:r w:rsidR="00AB0501">
        <w:rPr>
          <w:b w:val="0"/>
          <w:sz w:val="24"/>
        </w:rPr>
        <w:fldChar w:fldCharType="begin">
          <w:fldData xml:space="preserve">PEVuZE5vdGU+PENpdGU+PEF1dGhvcj5Lb25nc3RhZDwvQXV0aG9yPjxZZWFyPjIwMTI8L1llYXI+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</w:fldData>
        </w:fldChar>
      </w:r>
      <w:r w:rsidR="00AB0501">
        <w:rPr>
          <w:b w:val="0"/>
          <w:sz w:val="24"/>
        </w:rPr>
        <w:instrText xml:space="preserve"> ADDIN EN.CITE.DATA </w:instrText>
      </w:r>
      <w:r w:rsidR="00AB0501">
        <w:rPr>
          <w:b w:val="0"/>
          <w:sz w:val="24"/>
        </w:rPr>
      </w:r>
      <w:r w:rsidR="00AB0501">
        <w:rPr>
          <w:b w:val="0"/>
          <w:sz w:val="24"/>
        </w:rPr>
        <w:fldChar w:fldCharType="end"/>
      </w:r>
      <w:r w:rsidR="00AB0501">
        <w:rPr>
          <w:b w:val="0"/>
          <w:sz w:val="24"/>
        </w:rPr>
        <w:fldChar w:fldCharType="separate"/>
      </w:r>
      <w:r w:rsidR="00AB0501">
        <w:rPr>
          <w:b w:val="0"/>
          <w:noProof/>
          <w:sz w:val="24"/>
        </w:rPr>
        <w:t>[31]</w:t>
      </w:r>
      <w:r w:rsidR="00AB0501">
        <w:rPr>
          <w:b w:val="0"/>
          <w:sz w:val="24"/>
        </w:rPr>
        <w:fldChar w:fldCharType="end"/>
      </w:r>
      <w:r w:rsidR="00606199">
        <w:rPr>
          <w:b w:val="0"/>
          <w:sz w:val="24"/>
        </w:rPr>
        <w:t xml:space="preserve"> </w:t>
      </w:r>
      <w:r w:rsidR="005447AB">
        <w:rPr>
          <w:b w:val="0"/>
          <w:sz w:val="24"/>
        </w:rPr>
        <w:t>s758)</w:t>
      </w:r>
    </w:p>
    <w:p w14:paraId="73CB6BF3" w14:textId="77777777" w:rsidR="00CF4991" w:rsidRDefault="00CF4991" w:rsidP="0053037E">
      <w:pPr>
        <w:pStyle w:val="HTML-akronym1"/>
        <w:tabs>
          <w:tab w:val="left" w:pos="2835"/>
        </w:tabs>
        <w:jc w:val="left"/>
        <w:rPr>
          <w:b w:val="0"/>
          <w:sz w:val="24"/>
        </w:rPr>
      </w:pPr>
    </w:p>
    <w:p w14:paraId="3C5D09D9" w14:textId="3CFFADB5" w:rsidR="00CF4991" w:rsidRDefault="00CF4991" w:rsidP="0053037E">
      <w:pPr>
        <w:pStyle w:val="HTML-akronym1"/>
        <w:tabs>
          <w:tab w:val="left" w:pos="2835"/>
        </w:tabs>
        <w:jc w:val="left"/>
        <w:rPr>
          <w:b w:val="0"/>
          <w:sz w:val="24"/>
        </w:rPr>
      </w:pPr>
    </w:p>
    <w:p w14:paraId="37B7BED0" w14:textId="1F200509" w:rsidR="009F147F" w:rsidRDefault="009F147F" w:rsidP="0053037E">
      <w:pPr>
        <w:pStyle w:val="HTML-akronym1"/>
        <w:tabs>
          <w:tab w:val="left" w:pos="2835"/>
        </w:tabs>
        <w:jc w:val="left"/>
        <w:rPr>
          <w:b w:val="0"/>
          <w:sz w:val="24"/>
        </w:rPr>
      </w:pPr>
    </w:p>
    <w:p w14:paraId="2A6DEB16" w14:textId="77777777" w:rsidR="009F147F" w:rsidRDefault="009F147F" w:rsidP="0053037E">
      <w:pPr>
        <w:pStyle w:val="HTML-akronym1"/>
        <w:tabs>
          <w:tab w:val="left" w:pos="2835"/>
        </w:tabs>
        <w:jc w:val="left"/>
        <w:rPr>
          <w:b w:val="0"/>
          <w:sz w:val="24"/>
        </w:rPr>
      </w:pPr>
    </w:p>
    <w:p w14:paraId="584F91E9" w14:textId="4203D02D" w:rsidR="00753A87" w:rsidRPr="008C5F22" w:rsidRDefault="00DF37F0" w:rsidP="0053037E">
      <w:pPr>
        <w:pStyle w:val="HTML-akronym1"/>
        <w:tabs>
          <w:tab w:val="left" w:pos="2835"/>
        </w:tabs>
        <w:jc w:val="left"/>
        <w:rPr>
          <w:b w:val="0"/>
          <w:sz w:val="24"/>
        </w:rPr>
      </w:pPr>
      <w:r>
        <w:rPr>
          <w:b w:val="0"/>
          <w:sz w:val="24"/>
        </w:rPr>
        <w:t>4-</w:t>
      </w:r>
      <w:r w:rsidR="00753A87">
        <w:rPr>
          <w:b w:val="0"/>
          <w:sz w:val="24"/>
        </w:rPr>
        <w:t xml:space="preserve">Vad är mekanism vid hereditär </w:t>
      </w:r>
      <w:proofErr w:type="spellStart"/>
      <w:r w:rsidR="00753A87">
        <w:rPr>
          <w:b w:val="0"/>
          <w:sz w:val="24"/>
        </w:rPr>
        <w:t>angioödem</w:t>
      </w:r>
      <w:proofErr w:type="spellEnd"/>
      <w:r w:rsidR="00753A87">
        <w:rPr>
          <w:b w:val="0"/>
          <w:sz w:val="24"/>
        </w:rPr>
        <w:t>?</w:t>
      </w:r>
      <w:r w:rsidR="00996697">
        <w:rPr>
          <w:b w:val="0"/>
          <w:sz w:val="24"/>
        </w:rPr>
        <w:t xml:space="preserve"> </w:t>
      </w:r>
      <w:r w:rsidR="00996697" w:rsidRPr="008C5F22">
        <w:rPr>
          <w:b w:val="0"/>
          <w:sz w:val="24"/>
        </w:rPr>
        <w:t>(</w:t>
      </w:r>
      <w:proofErr w:type="spellStart"/>
      <w:r w:rsidR="00847D7F">
        <w:fldChar w:fldCharType="begin"/>
      </w:r>
      <w:r w:rsidR="00847D7F" w:rsidRPr="008C5F22">
        <w:instrText xml:space="preserve"> HYPERLINK "https://www.ncbi.nlm.nih.gov/pmc/articles/PMC4268578/pdf/ped.2014.0425.pdf" </w:instrText>
      </w:r>
      <w:r w:rsidR="00847D7F">
        <w:fldChar w:fldCharType="separate"/>
      </w:r>
      <w:r w:rsidR="00CE3827" w:rsidRPr="008C5F22">
        <w:rPr>
          <w:rStyle w:val="Hyperlink"/>
          <w:b w:val="0"/>
          <w:sz w:val="24"/>
        </w:rPr>
        <w:t>C</w:t>
      </w:r>
      <w:r w:rsidR="006E7E8C" w:rsidRPr="008C5F22">
        <w:rPr>
          <w:rStyle w:val="Hyperlink"/>
          <w:b w:val="0"/>
          <w:sz w:val="24"/>
        </w:rPr>
        <w:t>accia</w:t>
      </w:r>
      <w:proofErr w:type="spellEnd"/>
      <w:r w:rsidR="006E7E8C" w:rsidRPr="008C5F22">
        <w:rPr>
          <w:rStyle w:val="Hyperlink"/>
          <w:b w:val="0"/>
          <w:sz w:val="24"/>
        </w:rPr>
        <w:t xml:space="preserve"> 2014</w:t>
      </w:r>
      <w:r w:rsidR="00847D7F">
        <w:rPr>
          <w:rStyle w:val="Hyperlink"/>
          <w:b w:val="0"/>
          <w:sz w:val="24"/>
          <w:lang w:val="en-US"/>
        </w:rPr>
        <w:fldChar w:fldCharType="end"/>
      </w:r>
      <w:r w:rsidR="00B70FBC" w:rsidRPr="008C5F22">
        <w:rPr>
          <w:b w:val="0"/>
          <w:sz w:val="24"/>
        </w:rPr>
        <w:t xml:space="preserve"> </w:t>
      </w:r>
      <w:r w:rsidR="00AB0501">
        <w:rPr>
          <w:b w:val="0"/>
          <w:sz w:val="24"/>
          <w:lang w:val="en-US"/>
        </w:rPr>
        <w:fldChar w:fldCharType="begin"/>
      </w:r>
      <w:r w:rsidR="00AB0501" w:rsidRPr="008C5F22">
        <w:rPr>
          <w:b w:val="0"/>
          <w:sz w:val="24"/>
        </w:rPr>
        <w:instrText xml:space="preserve"> ADDIN EN.CITE &lt;EndNote&gt;&lt;Cite&gt;&lt;Author&gt;Caccia&lt;/Author&gt;&lt;Year&gt;2014&lt;/Year&gt;&lt;RecNum&gt;2808&lt;/RecNum&gt;&lt;DisplayText&gt;[32]&lt;/DisplayText&gt;&lt;record&gt;&lt;rec-number&gt;2808&lt;/rec-number&gt;&lt;foreign-keys&gt;&lt;key app="EN" db-id="5rd9tv29z5xd0revrw5xdxzy5w5zpd9tvz55" timestamp="1582637441"&gt;2808&lt;/key&gt;&lt;/foreign-keys&gt;&lt;ref-type name="Journal Article"&gt;17&lt;/ref-type&gt;&lt;contributors&gt;&lt;authors&gt;&lt;author&gt;Caccia, S.&lt;/author&gt;&lt;author&gt;Suffritti, C.&lt;/author&gt;&lt;author&gt;Cicardi, M.&lt;/author&gt;&lt;/authors&gt;&lt;/contributors&gt;&lt;auth-address&gt;Department of Biotechnologies and Translational Medicine, University of Milan, Milan, Italy .&amp;#xD;Department of Biomedical and Clinical Sciences L.Sacco, University of Milan, Milan, Italy .&amp;#xD;Department of Biomedical and Clinical Sciences L.Sacco, University of Milan, Milan, Italy . ; Department of Medicine, Luigi Sacco Hospital, Milan, Italy .&lt;/auth-address&gt;&lt;titles&gt;&lt;title&gt;Pathophysiology of Hereditary Angioedema&lt;/title&gt;&lt;secondary-title&gt;Pediatr Allergy Immunol Pulmonol&lt;/secondary-title&gt;&lt;alt-title&gt;Pediatric allergy, immunology, and pulmonology&lt;/alt-title&gt;&lt;/titles&gt;&lt;periodical&gt;&lt;full-title&gt;Pediatr Allergy Immunol Pulmonol&lt;/full-title&gt;&lt;abbr-1&gt;Pediatric allergy, immunology, and pulmonology&lt;/abbr-1&gt;&lt;/periodical&gt;&lt;alt-periodical&gt;&lt;full-title&gt;Pediatr Allergy Immunol Pulmonol&lt;/full-title&gt;&lt;abbr-1&gt;Pediatric allergy, immunology, and pulmonology&lt;/abbr-1&gt;&lt;/alt-periodical&gt;&lt;pages&gt;159-163&lt;/pages&gt;&lt;volume&gt;27&lt;/volume&gt;&lt;number&gt;4&lt;/number&gt;&lt;edition&gt;2014/12/30&lt;/edition&gt;&lt;dates&gt;&lt;year&gt;2014&lt;/year&gt;&lt;pub-dates&gt;&lt;date&gt;Dec 1&lt;/date&gt;&lt;/pub-dates&gt;&lt;/dates&gt;&lt;isbn&gt;2151-321X (Print)&amp;#xD;2151-321x&lt;/isbn&gt;&lt;accession-num&gt;25538858&lt;/accession-num&gt;&lt;urls&gt;&lt;/urls&gt;&lt;custom2&gt;PMC4268578&lt;/custom2&gt;&lt;electronic-resource-num&gt;10.1089/ped.2014.0425&lt;/electronic-resource-num&gt;&lt;remote-database-provider&gt;NLM&lt;/remote-database-provider&gt;&lt;language&gt;eng&lt;/language&gt;&lt;/record&gt;&lt;/Cite&gt;&lt;/EndNote&gt;</w:instrText>
      </w:r>
      <w:r w:rsidR="00AB0501">
        <w:rPr>
          <w:b w:val="0"/>
          <w:sz w:val="24"/>
          <w:lang w:val="en-US"/>
        </w:rPr>
        <w:fldChar w:fldCharType="separate"/>
      </w:r>
      <w:r w:rsidR="00AB0501" w:rsidRPr="008C5F22">
        <w:rPr>
          <w:b w:val="0"/>
          <w:noProof/>
          <w:sz w:val="24"/>
        </w:rPr>
        <w:t>[32]</w:t>
      </w:r>
      <w:r w:rsidR="00AB0501">
        <w:rPr>
          <w:b w:val="0"/>
          <w:sz w:val="24"/>
          <w:lang w:val="en-US"/>
        </w:rPr>
        <w:fldChar w:fldCharType="end"/>
      </w:r>
      <w:r w:rsidR="00B70FBC" w:rsidRPr="008C5F22">
        <w:rPr>
          <w:b w:val="0"/>
          <w:sz w:val="24"/>
        </w:rPr>
        <w:t>)</w:t>
      </w:r>
    </w:p>
    <w:p w14:paraId="7F9D8DCE" w14:textId="77777777" w:rsidR="003B311E" w:rsidRPr="008C5F22" w:rsidRDefault="003B311E" w:rsidP="003B311E">
      <w:pPr>
        <w:widowControl w:val="0"/>
        <w:autoSpaceDE w:val="0"/>
        <w:autoSpaceDN w:val="0"/>
        <w:adjustRightInd w:val="0"/>
        <w:rPr>
          <w:sz w:val="20"/>
          <w:lang w:val="sv-SE"/>
        </w:rPr>
      </w:pPr>
    </w:p>
    <w:p w14:paraId="30B78DE8" w14:textId="55E0630A" w:rsidR="00753A87" w:rsidRPr="008C5F22" w:rsidRDefault="00753A87" w:rsidP="0053037E">
      <w:pPr>
        <w:pStyle w:val="HTML-akronym1"/>
        <w:tabs>
          <w:tab w:val="left" w:pos="2835"/>
        </w:tabs>
        <w:jc w:val="left"/>
        <w:rPr>
          <w:b w:val="0"/>
          <w:sz w:val="24"/>
        </w:rPr>
      </w:pPr>
    </w:p>
    <w:p w14:paraId="1C444B61" w14:textId="030C8C6D" w:rsidR="009F147F" w:rsidRPr="008C5F22" w:rsidRDefault="009F147F" w:rsidP="0053037E">
      <w:pPr>
        <w:pStyle w:val="HTML-akronym1"/>
        <w:tabs>
          <w:tab w:val="left" w:pos="2835"/>
        </w:tabs>
        <w:jc w:val="left"/>
        <w:rPr>
          <w:b w:val="0"/>
          <w:sz w:val="24"/>
        </w:rPr>
      </w:pPr>
    </w:p>
    <w:p w14:paraId="1373F051" w14:textId="77777777" w:rsidR="009F147F" w:rsidRPr="008C5F22" w:rsidRDefault="009F147F" w:rsidP="0053037E">
      <w:pPr>
        <w:pStyle w:val="HTML-akronym1"/>
        <w:tabs>
          <w:tab w:val="left" w:pos="2835"/>
        </w:tabs>
        <w:jc w:val="left"/>
        <w:rPr>
          <w:b w:val="0"/>
          <w:sz w:val="24"/>
        </w:rPr>
      </w:pPr>
    </w:p>
    <w:p w14:paraId="0CCBBFAC" w14:textId="323C8D2D" w:rsidR="005B3493" w:rsidRDefault="00DF37F0" w:rsidP="0053037E">
      <w:pPr>
        <w:pStyle w:val="HTML-akronym1"/>
        <w:tabs>
          <w:tab w:val="left" w:pos="2835"/>
        </w:tabs>
        <w:jc w:val="left"/>
        <w:rPr>
          <w:b w:val="0"/>
          <w:sz w:val="24"/>
        </w:rPr>
      </w:pPr>
      <w:r>
        <w:rPr>
          <w:b w:val="0"/>
          <w:sz w:val="24"/>
        </w:rPr>
        <w:t>5-</w:t>
      </w:r>
      <w:r w:rsidR="005B3493">
        <w:rPr>
          <w:b w:val="0"/>
          <w:sz w:val="24"/>
        </w:rPr>
        <w:t xml:space="preserve">Svår </w:t>
      </w:r>
      <w:proofErr w:type="spellStart"/>
      <w:r w:rsidR="005B3493">
        <w:rPr>
          <w:b w:val="0"/>
          <w:sz w:val="24"/>
        </w:rPr>
        <w:t>bradykinin</w:t>
      </w:r>
      <w:proofErr w:type="spellEnd"/>
      <w:r w:rsidR="005B3493">
        <w:rPr>
          <w:b w:val="0"/>
          <w:sz w:val="24"/>
        </w:rPr>
        <w:t xml:space="preserve">-utlöst </w:t>
      </w:r>
      <w:proofErr w:type="spellStart"/>
      <w:r w:rsidR="005B3493">
        <w:rPr>
          <w:b w:val="0"/>
          <w:sz w:val="24"/>
        </w:rPr>
        <w:t>angi</w:t>
      </w:r>
      <w:r w:rsidR="006E7E8C">
        <w:rPr>
          <w:b w:val="0"/>
          <w:sz w:val="24"/>
        </w:rPr>
        <w:t>oödem</w:t>
      </w:r>
      <w:proofErr w:type="spellEnd"/>
      <w:r w:rsidR="005B3493">
        <w:rPr>
          <w:b w:val="0"/>
          <w:sz w:val="24"/>
        </w:rPr>
        <w:t xml:space="preserve"> kan behandlas med </w:t>
      </w:r>
      <w:proofErr w:type="spellStart"/>
      <w:r w:rsidR="0053037E" w:rsidRPr="00404D09">
        <w:rPr>
          <w:b w:val="0"/>
          <w:sz w:val="24"/>
        </w:rPr>
        <w:t>Berinert</w:t>
      </w:r>
      <w:proofErr w:type="spellEnd"/>
      <w:r w:rsidR="0053037E" w:rsidRPr="00404D09">
        <w:rPr>
          <w:b w:val="0"/>
          <w:sz w:val="24"/>
        </w:rPr>
        <w:sym w:font="Symbol" w:char="F0D2"/>
      </w:r>
      <w:r w:rsidR="0053037E" w:rsidRPr="00404D09">
        <w:rPr>
          <w:b w:val="0"/>
          <w:sz w:val="24"/>
        </w:rPr>
        <w:t xml:space="preserve"> och </w:t>
      </w:r>
      <w:proofErr w:type="spellStart"/>
      <w:r w:rsidR="0053037E" w:rsidRPr="00404D09">
        <w:rPr>
          <w:b w:val="0"/>
          <w:sz w:val="24"/>
        </w:rPr>
        <w:t>Firazyr</w:t>
      </w:r>
      <w:proofErr w:type="spellEnd"/>
      <w:r w:rsidR="0053037E" w:rsidRPr="00404D09">
        <w:rPr>
          <w:b w:val="0"/>
          <w:sz w:val="24"/>
        </w:rPr>
        <w:sym w:font="Symbol" w:char="F0D2"/>
      </w:r>
      <w:r w:rsidR="005B3493">
        <w:rPr>
          <w:b w:val="0"/>
          <w:sz w:val="24"/>
        </w:rPr>
        <w:t>.</w:t>
      </w:r>
      <w:r w:rsidR="0053037E" w:rsidRPr="00404D09">
        <w:rPr>
          <w:b w:val="0"/>
          <w:sz w:val="24"/>
        </w:rPr>
        <w:t xml:space="preserve"> </w:t>
      </w:r>
      <w:r w:rsidR="005B3493">
        <w:rPr>
          <w:b w:val="0"/>
          <w:sz w:val="24"/>
        </w:rPr>
        <w:t xml:space="preserve"> Hur fungerar dessa preparat</w:t>
      </w:r>
      <w:r w:rsidR="005B3493" w:rsidRPr="00404D09">
        <w:rPr>
          <w:b w:val="0"/>
          <w:sz w:val="24"/>
        </w:rPr>
        <w:t>?</w:t>
      </w:r>
      <w:r w:rsidR="005B3493">
        <w:rPr>
          <w:b w:val="0"/>
          <w:sz w:val="24"/>
        </w:rPr>
        <w:t xml:space="preserve"> (</w:t>
      </w:r>
      <w:hyperlink r:id="rId61" w:history="1">
        <w:r w:rsidR="005B3493" w:rsidRPr="005B3493">
          <w:rPr>
            <w:rStyle w:val="Hyperlink"/>
            <w:b w:val="0"/>
            <w:sz w:val="24"/>
          </w:rPr>
          <w:t>FASS</w:t>
        </w:r>
      </w:hyperlink>
      <w:r w:rsidR="005B3493">
        <w:rPr>
          <w:b w:val="0"/>
          <w:sz w:val="24"/>
        </w:rPr>
        <w:t>)</w:t>
      </w:r>
    </w:p>
    <w:p w14:paraId="7F84DA69" w14:textId="77777777" w:rsidR="0053037E" w:rsidRPr="00404D09" w:rsidRDefault="0053037E" w:rsidP="0053037E">
      <w:pPr>
        <w:pStyle w:val="HTML-akronym1"/>
        <w:tabs>
          <w:tab w:val="left" w:pos="2835"/>
        </w:tabs>
        <w:jc w:val="left"/>
        <w:rPr>
          <w:b w:val="0"/>
          <w:sz w:val="24"/>
        </w:rPr>
      </w:pPr>
    </w:p>
    <w:p w14:paraId="791712FC" w14:textId="77777777" w:rsidR="0053037E" w:rsidRPr="00404D09" w:rsidRDefault="0053037E" w:rsidP="0053037E">
      <w:pPr>
        <w:pStyle w:val="HTML-akronym1"/>
        <w:tabs>
          <w:tab w:val="left" w:pos="2835"/>
        </w:tabs>
        <w:jc w:val="left"/>
        <w:rPr>
          <w:b w:val="0"/>
          <w:sz w:val="24"/>
        </w:rPr>
      </w:pPr>
    </w:p>
    <w:p w14:paraId="054049EF" w14:textId="77777777" w:rsidR="0053037E" w:rsidRPr="00404D09" w:rsidRDefault="0053037E" w:rsidP="0053037E">
      <w:pPr>
        <w:pStyle w:val="HTML-akronym1"/>
        <w:tabs>
          <w:tab w:val="left" w:pos="2835"/>
        </w:tabs>
        <w:jc w:val="left"/>
        <w:rPr>
          <w:b w:val="0"/>
          <w:sz w:val="24"/>
        </w:rPr>
      </w:pPr>
    </w:p>
    <w:p w14:paraId="0E60F705" w14:textId="77777777" w:rsidR="0053037E" w:rsidRPr="00404D09" w:rsidRDefault="0053037E" w:rsidP="0053037E">
      <w:pPr>
        <w:pStyle w:val="HTML-akronym1"/>
        <w:tabs>
          <w:tab w:val="left" w:pos="2835"/>
        </w:tabs>
        <w:jc w:val="left"/>
        <w:rPr>
          <w:b w:val="0"/>
          <w:sz w:val="24"/>
        </w:rPr>
      </w:pPr>
    </w:p>
    <w:p w14:paraId="38F14033" w14:textId="77777777" w:rsidR="00EB56AD" w:rsidRPr="00E9546C" w:rsidRDefault="0053037E" w:rsidP="00F84435">
      <w:pPr>
        <w:pStyle w:val="Heading2"/>
      </w:pPr>
      <w:r w:rsidRPr="00404D09">
        <w:rPr>
          <w:lang w:eastAsia="ja-JP"/>
        </w:rPr>
        <w:br w:type="page"/>
      </w:r>
      <w:bookmarkStart w:id="341" w:name="_Toc349643518"/>
      <w:bookmarkStart w:id="342" w:name="_Toc349655377"/>
      <w:bookmarkStart w:id="343" w:name="_Toc349750817"/>
      <w:bookmarkStart w:id="344" w:name="_Toc349757665"/>
      <w:bookmarkStart w:id="345" w:name="_Toc377299319"/>
      <w:bookmarkStart w:id="346" w:name="_Toc400535845"/>
      <w:bookmarkStart w:id="347" w:name="_Toc400538339"/>
      <w:bookmarkStart w:id="348" w:name="_Toc444260703"/>
      <w:bookmarkStart w:id="349" w:name="_Toc444261667"/>
      <w:bookmarkStart w:id="350" w:name="_Toc444261777"/>
      <w:bookmarkStart w:id="351" w:name="_Toc444261811"/>
      <w:bookmarkStart w:id="352" w:name="_Toc444261864"/>
      <w:bookmarkStart w:id="353" w:name="_Toc444262849"/>
      <w:bookmarkStart w:id="354" w:name="_Toc65247469"/>
      <w:bookmarkStart w:id="355" w:name="_Toc68001931"/>
      <w:bookmarkStart w:id="356" w:name="_Toc243203837"/>
      <w:bookmarkStart w:id="357" w:name="_Toc248570152"/>
      <w:bookmarkStart w:id="358" w:name="_Toc248570198"/>
      <w:bookmarkStart w:id="359" w:name="_Toc248570277"/>
      <w:bookmarkStart w:id="360" w:name="_Toc269890615"/>
      <w:bookmarkStart w:id="361" w:name="_Toc269909958"/>
      <w:bookmarkStart w:id="362" w:name="_Toc315436199"/>
      <w:bookmarkStart w:id="363" w:name="_Toc68175110"/>
      <w:bookmarkStart w:id="364" w:name="_Toc68175200"/>
      <w:r w:rsidR="00DA58AD" w:rsidRPr="00E9546C">
        <w:lastRenderedPageBreak/>
        <w:t>5</w:t>
      </w:r>
      <w:r w:rsidRPr="00E9546C">
        <w:t>-</w:t>
      </w:r>
      <w:bookmarkEnd w:id="341"/>
      <w:r w:rsidR="00F84435" w:rsidRPr="00E9546C">
        <w:t>Krupp</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63"/>
      <w:bookmarkEnd w:id="364"/>
    </w:p>
    <w:p w14:paraId="1A38C603" w14:textId="57CD93C3" w:rsidR="00F84435" w:rsidRPr="00E9546C" w:rsidRDefault="00DF37F0" w:rsidP="005D5709">
      <w:pPr>
        <w:pStyle w:val="BodyText"/>
        <w:rPr>
          <w:lang w:val="en-US"/>
        </w:rPr>
      </w:pPr>
      <w:r>
        <w:t>1-</w:t>
      </w:r>
      <w:r w:rsidR="00F84435">
        <w:t>Vilka är de typiska symtom</w:t>
      </w:r>
      <w:r w:rsidR="00E007F3">
        <w:t>en</w:t>
      </w:r>
      <w:r w:rsidR="00F84435">
        <w:t xml:space="preserve"> hos ett barn med krupp?</w:t>
      </w:r>
      <w:r w:rsidR="007F29F2">
        <w:t xml:space="preserve"> </w:t>
      </w:r>
      <w:r w:rsidR="007F29F2" w:rsidRPr="00E9546C">
        <w:rPr>
          <w:lang w:val="en-US"/>
        </w:rPr>
        <w:t>(R</w:t>
      </w:r>
      <w:r w:rsidR="005142D5" w:rsidRPr="00E9546C">
        <w:rPr>
          <w:lang w:val="en-US"/>
        </w:rPr>
        <w:t>osen's 9th Chapter 167 s2075</w:t>
      </w:r>
      <w:r w:rsidR="004E1C8D" w:rsidRPr="00E9546C">
        <w:rPr>
          <w:lang w:val="en-US"/>
        </w:rPr>
        <w:t xml:space="preserve">, </w:t>
      </w:r>
      <w:hyperlink r:id="rId62" w:history="1">
        <w:r w:rsidR="00A279E0" w:rsidRPr="00E9546C">
          <w:rPr>
            <w:rStyle w:val="Hyperlink"/>
            <w:lang w:val="en-US"/>
          </w:rPr>
          <w:t>Bjornson 2013</w:t>
        </w:r>
      </w:hyperlink>
      <w:r w:rsidR="00A279E0" w:rsidRPr="00E9546C">
        <w:rPr>
          <w:lang w:val="en-US"/>
        </w:rPr>
        <w:t xml:space="preserve"> </w:t>
      </w:r>
      <w:r w:rsidR="00AB0501">
        <w:rPr>
          <w:lang w:val="en-US"/>
        </w:rPr>
        <w:fldChar w:fldCharType="begin"/>
      </w:r>
      <w:r w:rsidR="00AB0501">
        <w:rPr>
          <w:lang w:val="en-US"/>
        </w:rPr>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Pr>
          <w:noProof/>
          <w:lang w:val="en-US"/>
        </w:rPr>
        <w:t>[23]</w:t>
      </w:r>
      <w:r w:rsidR="00AB0501">
        <w:rPr>
          <w:lang w:val="en-US"/>
        </w:rPr>
        <w:fldChar w:fldCharType="end"/>
      </w:r>
      <w:r w:rsidR="00A279E0" w:rsidRPr="00E9546C">
        <w:rPr>
          <w:lang w:val="en-US"/>
        </w:rPr>
        <w:t xml:space="preserve"> </w:t>
      </w:r>
      <w:r w:rsidR="004E1C8D" w:rsidRPr="00E9546C">
        <w:rPr>
          <w:lang w:val="en-US"/>
        </w:rPr>
        <w:t>s1)</w:t>
      </w:r>
    </w:p>
    <w:p w14:paraId="0F1120A2" w14:textId="77777777" w:rsidR="007F29F2" w:rsidRPr="00E9546C" w:rsidRDefault="007F29F2" w:rsidP="005D5709">
      <w:pPr>
        <w:pStyle w:val="BodyText"/>
        <w:rPr>
          <w:lang w:val="en-US"/>
        </w:rPr>
      </w:pPr>
    </w:p>
    <w:p w14:paraId="4C155B14" w14:textId="6506AA9F" w:rsidR="00836D01" w:rsidRPr="00A76C4F" w:rsidRDefault="00836D01" w:rsidP="004E1C8D">
      <w:pPr>
        <w:pStyle w:val="BodyText2"/>
        <w:rPr>
          <w:lang w:val="en-US"/>
        </w:rPr>
      </w:pPr>
    </w:p>
    <w:p w14:paraId="6A53E27C" w14:textId="4BCC8E52" w:rsidR="005D5709" w:rsidRDefault="005D5709" w:rsidP="00E34DE7">
      <w:pPr>
        <w:pStyle w:val="BodyText"/>
        <w:rPr>
          <w:lang w:val="en-US"/>
        </w:rPr>
      </w:pPr>
    </w:p>
    <w:p w14:paraId="017CC399" w14:textId="77777777" w:rsidR="00B51BD5" w:rsidRPr="00E9546C" w:rsidRDefault="00B51BD5" w:rsidP="00E34DE7">
      <w:pPr>
        <w:pStyle w:val="BodyText"/>
        <w:rPr>
          <w:lang w:val="en-US"/>
        </w:rPr>
      </w:pPr>
    </w:p>
    <w:p w14:paraId="2F248F2E" w14:textId="63987407" w:rsidR="00E34DE7" w:rsidRDefault="00DF37F0" w:rsidP="00E34DE7">
      <w:pPr>
        <w:pStyle w:val="BodyText"/>
        <w:rPr>
          <w:lang w:eastAsia="ja-JP"/>
        </w:rPr>
      </w:pPr>
      <w:r>
        <w:rPr>
          <w:lang w:eastAsia="ja-JP"/>
        </w:rPr>
        <w:t>2-</w:t>
      </w:r>
      <w:r w:rsidR="00E34DE7">
        <w:rPr>
          <w:lang w:eastAsia="ja-JP"/>
        </w:rPr>
        <w:t xml:space="preserve">Vilka fynd </w:t>
      </w:r>
      <w:r w:rsidR="00CD6E18">
        <w:rPr>
          <w:lang w:eastAsia="ja-JP"/>
        </w:rPr>
        <w:t>sk</w:t>
      </w:r>
      <w:r w:rsidR="00570587">
        <w:rPr>
          <w:lang w:eastAsia="ja-JP"/>
        </w:rPr>
        <w:t>i</w:t>
      </w:r>
      <w:r w:rsidR="00CD6E18">
        <w:rPr>
          <w:lang w:eastAsia="ja-JP"/>
        </w:rPr>
        <w:t>l</w:t>
      </w:r>
      <w:r w:rsidR="00570587">
        <w:rPr>
          <w:lang w:eastAsia="ja-JP"/>
        </w:rPr>
        <w:t>jer mild, måttlig, svår och livshotande krupp från varandra? (</w:t>
      </w:r>
      <w:proofErr w:type="spellStart"/>
      <w:r w:rsidR="000871FD">
        <w:fldChar w:fldCharType="begin"/>
      </w:r>
      <w:r w:rsidR="000871FD">
        <w:instrText xml:space="preserve"> HYPERLINK "https://www.ncbi.nlm.nih.gov/pubmed/?term=23939212" </w:instrText>
      </w:r>
      <w:r w:rsidR="000871FD">
        <w:fldChar w:fldCharType="separate"/>
      </w:r>
      <w:r w:rsidR="00570587" w:rsidRPr="00A279E0">
        <w:rPr>
          <w:rStyle w:val="Hyperlink"/>
        </w:rPr>
        <w:t>Bjornson</w:t>
      </w:r>
      <w:proofErr w:type="spellEnd"/>
      <w:r w:rsidR="00570587" w:rsidRPr="00A279E0">
        <w:rPr>
          <w:rStyle w:val="Hyperlink"/>
        </w:rPr>
        <w:t xml:space="preserve"> 2013</w:t>
      </w:r>
      <w:r w:rsidR="000871FD">
        <w:rPr>
          <w:rStyle w:val="Hyperlink"/>
        </w:rPr>
        <w:fldChar w:fldCharType="end"/>
      </w:r>
      <w:r w:rsidR="00570587">
        <w:t xml:space="preserve"> </w:t>
      </w:r>
      <w:r w:rsidR="00AB0501">
        <w:fldChar w:fldCharType="begin"/>
      </w:r>
      <w:r w:rsidR="00AB0501">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fldChar w:fldCharType="separate"/>
      </w:r>
      <w:r w:rsidR="00AB0501">
        <w:rPr>
          <w:noProof/>
        </w:rPr>
        <w:t>[23]</w:t>
      </w:r>
      <w:r w:rsidR="00AB0501">
        <w:fldChar w:fldCharType="end"/>
      </w:r>
      <w:r w:rsidR="00570587" w:rsidRPr="00823141">
        <w:t xml:space="preserve"> </w:t>
      </w:r>
      <w:r w:rsidR="00570587">
        <w:t>s3 + Box 3)</w:t>
      </w:r>
    </w:p>
    <w:p w14:paraId="2895B346" w14:textId="77777777" w:rsidR="00E34DE7" w:rsidRDefault="00E34DE7" w:rsidP="00E34DE7">
      <w:pPr>
        <w:pStyle w:val="BodyText"/>
        <w:rPr>
          <w:lang w:eastAsia="ja-JP"/>
        </w:rPr>
      </w:pPr>
    </w:p>
    <w:p w14:paraId="458D574C" w14:textId="2A6875F6" w:rsidR="008B1497" w:rsidRPr="008C5F22" w:rsidRDefault="008B1497" w:rsidP="00E34DE7">
      <w:pPr>
        <w:pStyle w:val="BodyText"/>
        <w:rPr>
          <w:lang w:eastAsia="ja-JP"/>
        </w:rPr>
      </w:pPr>
    </w:p>
    <w:p w14:paraId="04822CBF" w14:textId="10FB5A38" w:rsidR="00B51BD5" w:rsidRPr="008C5F22" w:rsidRDefault="00B51BD5" w:rsidP="00E34DE7">
      <w:pPr>
        <w:pStyle w:val="BodyText"/>
        <w:rPr>
          <w:lang w:eastAsia="ja-JP"/>
        </w:rPr>
      </w:pPr>
    </w:p>
    <w:p w14:paraId="15C0C25E" w14:textId="77777777" w:rsidR="00B51BD5" w:rsidRPr="008C5F22" w:rsidRDefault="00B51BD5" w:rsidP="00E34DE7">
      <w:pPr>
        <w:pStyle w:val="BodyText"/>
        <w:rPr>
          <w:lang w:eastAsia="ja-JP"/>
        </w:rPr>
      </w:pPr>
    </w:p>
    <w:p w14:paraId="5A5AE363" w14:textId="79D4A0C2" w:rsidR="00E34DE7" w:rsidRPr="008C5F22" w:rsidRDefault="00DF37F0" w:rsidP="00E34DE7">
      <w:pPr>
        <w:pStyle w:val="BodyText"/>
        <w:rPr>
          <w:lang w:eastAsia="ja-JP"/>
        </w:rPr>
      </w:pPr>
      <w:r>
        <w:rPr>
          <w:lang w:eastAsia="ja-JP"/>
        </w:rPr>
        <w:t>3-</w:t>
      </w:r>
      <w:r w:rsidR="00CD6E18">
        <w:rPr>
          <w:lang w:eastAsia="ja-JP"/>
        </w:rPr>
        <w:t>När är syrgasbehandling rekommendera</w:t>
      </w:r>
      <w:r w:rsidR="00E007F3">
        <w:rPr>
          <w:lang w:eastAsia="ja-JP"/>
        </w:rPr>
        <w:t>t</w:t>
      </w:r>
      <w:r w:rsidR="00CD6E18">
        <w:rPr>
          <w:lang w:eastAsia="ja-JP"/>
        </w:rPr>
        <w:t>, och hur?</w:t>
      </w:r>
      <w:r w:rsidR="00AB7EEA">
        <w:rPr>
          <w:lang w:eastAsia="ja-JP"/>
        </w:rPr>
        <w:t xml:space="preserve"> </w:t>
      </w:r>
      <w:r w:rsidR="00AB7EEA" w:rsidRPr="008C5F22">
        <w:rPr>
          <w:lang w:eastAsia="ja-JP"/>
        </w:rPr>
        <w:t>(</w:t>
      </w:r>
      <w:proofErr w:type="spellStart"/>
      <w:r w:rsidR="00847D7F">
        <w:fldChar w:fldCharType="begin"/>
      </w:r>
      <w:r w:rsidR="00847D7F" w:rsidRPr="008C5F22">
        <w:instrText xml:space="preserve"> HYPERLINK "https://www.ncbi.nlm.nih.gov/pubmed/?term=23939212" </w:instrText>
      </w:r>
      <w:r w:rsidR="00847D7F">
        <w:fldChar w:fldCharType="separate"/>
      </w:r>
      <w:r w:rsidR="00AB7EEA" w:rsidRPr="008C5F22">
        <w:rPr>
          <w:rStyle w:val="Hyperlink"/>
        </w:rPr>
        <w:t>Bjornson</w:t>
      </w:r>
      <w:proofErr w:type="spellEnd"/>
      <w:r w:rsidR="00AB7EEA" w:rsidRPr="008C5F22">
        <w:rPr>
          <w:rStyle w:val="Hyperlink"/>
        </w:rPr>
        <w:t xml:space="preserve"> 2013</w:t>
      </w:r>
      <w:r w:rsidR="00847D7F">
        <w:rPr>
          <w:rStyle w:val="Hyperlink"/>
          <w:lang w:val="en-US"/>
        </w:rPr>
        <w:fldChar w:fldCharType="end"/>
      </w:r>
      <w:r w:rsidR="00AB7EEA" w:rsidRPr="008C5F22">
        <w:t xml:space="preserve"> </w:t>
      </w:r>
      <w:r w:rsidR="00AB0501">
        <w:rPr>
          <w:lang w:val="en-US"/>
        </w:rPr>
        <w:fldChar w:fldCharType="begin"/>
      </w:r>
      <w:r w:rsidR="00AB0501" w:rsidRPr="008C5F22">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sidRPr="008C5F22">
        <w:rPr>
          <w:noProof/>
        </w:rPr>
        <w:t>[23]</w:t>
      </w:r>
      <w:r w:rsidR="00AB0501">
        <w:rPr>
          <w:lang w:val="en-US"/>
        </w:rPr>
        <w:fldChar w:fldCharType="end"/>
      </w:r>
      <w:r w:rsidR="00AB7EEA" w:rsidRPr="008C5F22">
        <w:t xml:space="preserve"> </w:t>
      </w:r>
      <w:r w:rsidR="004C3408" w:rsidRPr="008C5F22">
        <w:t>s3</w:t>
      </w:r>
      <w:r w:rsidR="00AB7EEA" w:rsidRPr="008C5F22">
        <w:t>)</w:t>
      </w:r>
    </w:p>
    <w:p w14:paraId="6BD23291" w14:textId="77777777" w:rsidR="00111255" w:rsidRPr="008C5F22" w:rsidRDefault="00111255" w:rsidP="00E34DE7">
      <w:pPr>
        <w:pStyle w:val="BodyText"/>
        <w:rPr>
          <w:lang w:eastAsia="ja-JP"/>
        </w:rPr>
      </w:pPr>
    </w:p>
    <w:p w14:paraId="4932FD67" w14:textId="1EED4BD5" w:rsidR="00E34DE7" w:rsidRDefault="00E34DE7" w:rsidP="00E34DE7">
      <w:pPr>
        <w:pStyle w:val="BodyText"/>
        <w:rPr>
          <w:lang w:eastAsia="ja-JP"/>
        </w:rPr>
      </w:pPr>
    </w:p>
    <w:p w14:paraId="1082E4A4" w14:textId="088A1088" w:rsidR="00B51BD5" w:rsidRDefault="00B51BD5" w:rsidP="00E34DE7">
      <w:pPr>
        <w:pStyle w:val="BodyText"/>
        <w:rPr>
          <w:lang w:eastAsia="ja-JP"/>
        </w:rPr>
      </w:pPr>
    </w:p>
    <w:p w14:paraId="33A8DBEE" w14:textId="77777777" w:rsidR="00B51BD5" w:rsidRDefault="00B51BD5" w:rsidP="00E34DE7">
      <w:pPr>
        <w:pStyle w:val="BodyText"/>
        <w:rPr>
          <w:lang w:eastAsia="ja-JP"/>
        </w:rPr>
      </w:pPr>
    </w:p>
    <w:p w14:paraId="44303D92" w14:textId="4640C969" w:rsidR="00AB7EEA" w:rsidRPr="00B1600B" w:rsidRDefault="00DF37F0" w:rsidP="00E34DE7">
      <w:pPr>
        <w:pStyle w:val="BodyText"/>
        <w:rPr>
          <w:lang w:eastAsia="ja-JP"/>
        </w:rPr>
      </w:pPr>
      <w:r>
        <w:rPr>
          <w:lang w:eastAsia="ja-JP"/>
        </w:rPr>
        <w:t>4-</w:t>
      </w:r>
      <w:r w:rsidR="00AB7EEA">
        <w:rPr>
          <w:lang w:eastAsia="ja-JP"/>
        </w:rPr>
        <w:t xml:space="preserve">När är </w:t>
      </w:r>
      <w:proofErr w:type="spellStart"/>
      <w:r w:rsidR="00AB7EEA">
        <w:rPr>
          <w:lang w:eastAsia="ja-JP"/>
        </w:rPr>
        <w:t>nebuliserad</w:t>
      </w:r>
      <w:proofErr w:type="spellEnd"/>
      <w:r w:rsidR="00AB7EEA">
        <w:rPr>
          <w:lang w:eastAsia="ja-JP"/>
        </w:rPr>
        <w:t xml:space="preserve"> adrenalin rekommend</w:t>
      </w:r>
      <w:r w:rsidR="004C3408">
        <w:rPr>
          <w:lang w:eastAsia="ja-JP"/>
        </w:rPr>
        <w:t>era</w:t>
      </w:r>
      <w:r w:rsidR="00E007F3">
        <w:rPr>
          <w:lang w:eastAsia="ja-JP"/>
        </w:rPr>
        <w:t>t</w:t>
      </w:r>
      <w:r w:rsidR="004C3408">
        <w:rPr>
          <w:lang w:eastAsia="ja-JP"/>
        </w:rPr>
        <w:t xml:space="preserve"> och</w:t>
      </w:r>
      <w:r w:rsidR="00EE1718">
        <w:rPr>
          <w:lang w:eastAsia="ja-JP"/>
        </w:rPr>
        <w:t xml:space="preserve"> i</w:t>
      </w:r>
      <w:r w:rsidR="004C3408">
        <w:rPr>
          <w:lang w:eastAsia="ja-JP"/>
        </w:rPr>
        <w:t xml:space="preserve"> vilken dos? </w:t>
      </w:r>
      <w:r w:rsidR="004C3408" w:rsidRPr="00B1600B">
        <w:rPr>
          <w:lang w:eastAsia="ja-JP"/>
        </w:rPr>
        <w:t>(</w:t>
      </w:r>
      <w:proofErr w:type="spellStart"/>
      <w:r w:rsidR="00847D7F">
        <w:fldChar w:fldCharType="begin"/>
      </w:r>
      <w:r w:rsidR="00847D7F" w:rsidRPr="00B1600B">
        <w:instrText xml:space="preserve"> HYPERLINK "https://www.ncbi.nlm.nih.gov/pubmed/?term=23939212" </w:instrText>
      </w:r>
      <w:r w:rsidR="00847D7F">
        <w:fldChar w:fldCharType="separate"/>
      </w:r>
      <w:r w:rsidR="004C3408" w:rsidRPr="00B1600B">
        <w:rPr>
          <w:rStyle w:val="Hyperlink"/>
        </w:rPr>
        <w:t>Bjornson</w:t>
      </w:r>
      <w:proofErr w:type="spellEnd"/>
      <w:r w:rsidR="004C3408" w:rsidRPr="00B1600B">
        <w:rPr>
          <w:rStyle w:val="Hyperlink"/>
        </w:rPr>
        <w:t xml:space="preserve"> 2013</w:t>
      </w:r>
      <w:r w:rsidR="00847D7F">
        <w:rPr>
          <w:rStyle w:val="Hyperlink"/>
          <w:lang w:val="en-US"/>
        </w:rPr>
        <w:fldChar w:fldCharType="end"/>
      </w:r>
      <w:r w:rsidR="004C3408" w:rsidRPr="00B1600B">
        <w:t xml:space="preserve"> </w:t>
      </w:r>
      <w:r w:rsidR="00AB0501">
        <w:rPr>
          <w:lang w:val="en-US"/>
        </w:rPr>
        <w:fldChar w:fldCharType="begin"/>
      </w:r>
      <w:r w:rsidR="00AB0501" w:rsidRPr="00B1600B">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sidRPr="00B1600B">
        <w:rPr>
          <w:noProof/>
        </w:rPr>
        <w:t>[23]</w:t>
      </w:r>
      <w:r w:rsidR="00AB0501">
        <w:rPr>
          <w:lang w:val="en-US"/>
        </w:rPr>
        <w:fldChar w:fldCharType="end"/>
      </w:r>
      <w:r w:rsidR="004C3408" w:rsidRPr="00B1600B">
        <w:t xml:space="preserve"> </w:t>
      </w:r>
      <w:r w:rsidR="00432FD1" w:rsidRPr="00B1600B">
        <w:t xml:space="preserve">s4 </w:t>
      </w:r>
      <w:proofErr w:type="spellStart"/>
      <w:r w:rsidR="00432FD1" w:rsidRPr="00B1600B">
        <w:t>Figure</w:t>
      </w:r>
      <w:proofErr w:type="spellEnd"/>
      <w:r w:rsidR="00432FD1" w:rsidRPr="00B1600B">
        <w:t xml:space="preserve"> 1</w:t>
      </w:r>
      <w:r w:rsidR="004C3408" w:rsidRPr="00B1600B">
        <w:t>)</w:t>
      </w:r>
    </w:p>
    <w:p w14:paraId="09B6EC20" w14:textId="77777777" w:rsidR="00AB7EEA" w:rsidRPr="00B1600B" w:rsidRDefault="00AB7EEA" w:rsidP="00E34DE7">
      <w:pPr>
        <w:pStyle w:val="BodyText"/>
        <w:rPr>
          <w:lang w:eastAsia="ja-JP"/>
        </w:rPr>
      </w:pPr>
    </w:p>
    <w:p w14:paraId="48CB1582" w14:textId="700A033A" w:rsidR="00AB7EEA" w:rsidRPr="00B1600B" w:rsidRDefault="00AB7EEA" w:rsidP="00E34DE7">
      <w:pPr>
        <w:pStyle w:val="BodyText"/>
        <w:rPr>
          <w:lang w:eastAsia="ja-JP"/>
        </w:rPr>
      </w:pPr>
    </w:p>
    <w:p w14:paraId="4B2AAE62" w14:textId="3F70D3D2" w:rsidR="00B51BD5" w:rsidRPr="00B1600B" w:rsidRDefault="00B51BD5" w:rsidP="00E34DE7">
      <w:pPr>
        <w:pStyle w:val="BodyText"/>
        <w:rPr>
          <w:lang w:eastAsia="ja-JP"/>
        </w:rPr>
      </w:pPr>
    </w:p>
    <w:p w14:paraId="667B008B" w14:textId="77777777" w:rsidR="00B51BD5" w:rsidRPr="00B1600B" w:rsidRDefault="00B51BD5" w:rsidP="00E34DE7">
      <w:pPr>
        <w:pStyle w:val="BodyText"/>
        <w:rPr>
          <w:lang w:eastAsia="ja-JP"/>
        </w:rPr>
      </w:pPr>
    </w:p>
    <w:p w14:paraId="3204ED4D" w14:textId="45280B34" w:rsidR="00522D37" w:rsidRDefault="00DF37F0" w:rsidP="00E34DE7">
      <w:pPr>
        <w:pStyle w:val="BodyText"/>
        <w:rPr>
          <w:lang w:eastAsia="ja-JP"/>
        </w:rPr>
      </w:pPr>
      <w:r>
        <w:rPr>
          <w:lang w:eastAsia="ja-JP"/>
        </w:rPr>
        <w:t>5-</w:t>
      </w:r>
      <w:r w:rsidR="00522D37">
        <w:rPr>
          <w:lang w:eastAsia="ja-JP"/>
        </w:rPr>
        <w:t xml:space="preserve">Vilket tillstånd bör övervägas hos ett barn med hög feber som inte svarar på </w:t>
      </w:r>
      <w:proofErr w:type="spellStart"/>
      <w:r w:rsidR="00522D37">
        <w:rPr>
          <w:lang w:eastAsia="ja-JP"/>
        </w:rPr>
        <w:t>nebuliserad</w:t>
      </w:r>
      <w:proofErr w:type="spellEnd"/>
      <w:r w:rsidR="00522D37">
        <w:rPr>
          <w:lang w:eastAsia="ja-JP"/>
        </w:rPr>
        <w:t xml:space="preserve"> adrenalin? (</w:t>
      </w:r>
      <w:proofErr w:type="spellStart"/>
      <w:r w:rsidR="000871FD">
        <w:fldChar w:fldCharType="begin"/>
      </w:r>
      <w:r w:rsidR="000871FD">
        <w:instrText xml:space="preserve"> HYPERLINK "https://www.ncbi.nlm.nih.gov/pubmed/?term=23939212" </w:instrText>
      </w:r>
      <w:r w:rsidR="000871FD">
        <w:fldChar w:fldCharType="separate"/>
      </w:r>
      <w:r w:rsidR="00522D37" w:rsidRPr="00A279E0">
        <w:rPr>
          <w:rStyle w:val="Hyperlink"/>
        </w:rPr>
        <w:t>Bjornson</w:t>
      </w:r>
      <w:proofErr w:type="spellEnd"/>
      <w:r w:rsidR="00522D37" w:rsidRPr="00A279E0">
        <w:rPr>
          <w:rStyle w:val="Hyperlink"/>
        </w:rPr>
        <w:t xml:space="preserve"> 2013</w:t>
      </w:r>
      <w:r w:rsidR="000871FD">
        <w:rPr>
          <w:rStyle w:val="Hyperlink"/>
        </w:rPr>
        <w:fldChar w:fldCharType="end"/>
      </w:r>
      <w:r w:rsidR="00522D37">
        <w:t xml:space="preserve"> </w:t>
      </w:r>
      <w:r w:rsidR="00AB0501">
        <w:fldChar w:fldCharType="begin"/>
      </w:r>
      <w:r w:rsidR="00AB0501">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fldChar w:fldCharType="separate"/>
      </w:r>
      <w:r w:rsidR="00AB0501">
        <w:rPr>
          <w:noProof/>
        </w:rPr>
        <w:t>[23]</w:t>
      </w:r>
      <w:r w:rsidR="00AB0501">
        <w:fldChar w:fldCharType="end"/>
      </w:r>
      <w:r w:rsidR="00522D37" w:rsidRPr="00823141">
        <w:t xml:space="preserve"> </w:t>
      </w:r>
      <w:r w:rsidR="00542C2A">
        <w:t>s2</w:t>
      </w:r>
      <w:r w:rsidR="00522D37">
        <w:t>)</w:t>
      </w:r>
    </w:p>
    <w:p w14:paraId="02106AFC" w14:textId="77777777" w:rsidR="00522D37" w:rsidRDefault="00522D37" w:rsidP="00E34DE7">
      <w:pPr>
        <w:pStyle w:val="BodyText"/>
        <w:rPr>
          <w:lang w:eastAsia="ja-JP"/>
        </w:rPr>
      </w:pPr>
    </w:p>
    <w:p w14:paraId="4AA5AA36" w14:textId="17D0CBDC" w:rsidR="00522D37" w:rsidRDefault="00522D37" w:rsidP="00E34DE7">
      <w:pPr>
        <w:pStyle w:val="BodyText"/>
        <w:rPr>
          <w:lang w:eastAsia="ja-JP"/>
        </w:rPr>
      </w:pPr>
    </w:p>
    <w:p w14:paraId="402977F6" w14:textId="11EBE552" w:rsidR="00B51BD5" w:rsidRDefault="00B51BD5" w:rsidP="00E34DE7">
      <w:pPr>
        <w:pStyle w:val="BodyText"/>
        <w:rPr>
          <w:lang w:eastAsia="ja-JP"/>
        </w:rPr>
      </w:pPr>
    </w:p>
    <w:p w14:paraId="21C9432C" w14:textId="77777777" w:rsidR="00B51BD5" w:rsidRDefault="00B51BD5" w:rsidP="00E34DE7">
      <w:pPr>
        <w:pStyle w:val="BodyText"/>
        <w:rPr>
          <w:lang w:eastAsia="ja-JP"/>
        </w:rPr>
      </w:pPr>
    </w:p>
    <w:p w14:paraId="507FB268" w14:textId="38B17F57" w:rsidR="00EE1718" w:rsidRPr="00B1600B" w:rsidRDefault="00DF37F0" w:rsidP="00E34DE7">
      <w:pPr>
        <w:pStyle w:val="BodyText"/>
        <w:rPr>
          <w:lang w:eastAsia="ja-JP"/>
        </w:rPr>
      </w:pPr>
      <w:r>
        <w:rPr>
          <w:lang w:eastAsia="ja-JP"/>
        </w:rPr>
        <w:t>6-</w:t>
      </w:r>
      <w:r w:rsidR="00EE1718">
        <w:rPr>
          <w:lang w:eastAsia="ja-JP"/>
        </w:rPr>
        <w:t xml:space="preserve">När är </w:t>
      </w:r>
      <w:proofErr w:type="spellStart"/>
      <w:r w:rsidR="00EE1718">
        <w:rPr>
          <w:lang w:eastAsia="ja-JP"/>
        </w:rPr>
        <w:t>corticosteroider</w:t>
      </w:r>
      <w:proofErr w:type="spellEnd"/>
      <w:r w:rsidR="00EE1718">
        <w:rPr>
          <w:lang w:eastAsia="ja-JP"/>
        </w:rPr>
        <w:t xml:space="preserve"> rekommenderade, och i vilken dos? </w:t>
      </w:r>
      <w:r w:rsidR="00EE1718" w:rsidRPr="00B1600B">
        <w:rPr>
          <w:lang w:eastAsia="ja-JP"/>
        </w:rPr>
        <w:t>(</w:t>
      </w:r>
      <w:proofErr w:type="spellStart"/>
      <w:r w:rsidR="00847D7F">
        <w:fldChar w:fldCharType="begin"/>
      </w:r>
      <w:r w:rsidR="00847D7F" w:rsidRPr="00B1600B">
        <w:instrText xml:space="preserve"> HYPERLINK "https://www.ncbi.nlm.nih.gov/pubmed/?term=23939212" </w:instrText>
      </w:r>
      <w:r w:rsidR="00847D7F">
        <w:fldChar w:fldCharType="separate"/>
      </w:r>
      <w:r w:rsidR="00EE1718" w:rsidRPr="00B1600B">
        <w:rPr>
          <w:rStyle w:val="Hyperlink"/>
        </w:rPr>
        <w:t>Bjornson</w:t>
      </w:r>
      <w:proofErr w:type="spellEnd"/>
      <w:r w:rsidR="00EE1718" w:rsidRPr="00B1600B">
        <w:rPr>
          <w:rStyle w:val="Hyperlink"/>
        </w:rPr>
        <w:t xml:space="preserve"> 2013</w:t>
      </w:r>
      <w:r w:rsidR="00847D7F">
        <w:rPr>
          <w:rStyle w:val="Hyperlink"/>
          <w:lang w:val="en-US"/>
        </w:rPr>
        <w:fldChar w:fldCharType="end"/>
      </w:r>
      <w:r w:rsidR="00EE1718" w:rsidRPr="00B1600B">
        <w:t xml:space="preserve"> </w:t>
      </w:r>
      <w:r w:rsidR="00AB0501">
        <w:rPr>
          <w:lang w:val="en-US"/>
        </w:rPr>
        <w:fldChar w:fldCharType="begin"/>
      </w:r>
      <w:r w:rsidR="00AB0501" w:rsidRPr="00B1600B">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sidRPr="00B1600B">
        <w:rPr>
          <w:noProof/>
        </w:rPr>
        <w:t>[23]</w:t>
      </w:r>
      <w:r w:rsidR="00AB0501">
        <w:rPr>
          <w:lang w:val="en-US"/>
        </w:rPr>
        <w:fldChar w:fldCharType="end"/>
      </w:r>
      <w:r w:rsidR="00EE1718" w:rsidRPr="00B1600B">
        <w:t xml:space="preserve"> s4 </w:t>
      </w:r>
      <w:proofErr w:type="spellStart"/>
      <w:r w:rsidR="00EE1718" w:rsidRPr="00B1600B">
        <w:t>Figure</w:t>
      </w:r>
      <w:proofErr w:type="spellEnd"/>
      <w:r w:rsidR="00EE1718" w:rsidRPr="00B1600B">
        <w:t xml:space="preserve"> 1)</w:t>
      </w:r>
    </w:p>
    <w:p w14:paraId="4DEC22FC" w14:textId="77777777" w:rsidR="00AB7EEA" w:rsidRPr="00B1600B" w:rsidRDefault="00AB7EEA" w:rsidP="00E34DE7">
      <w:pPr>
        <w:pStyle w:val="BodyText"/>
        <w:rPr>
          <w:lang w:eastAsia="ja-JP"/>
        </w:rPr>
      </w:pPr>
    </w:p>
    <w:p w14:paraId="6421C20B" w14:textId="4122B44B" w:rsidR="00F74BA1" w:rsidRDefault="00F74BA1" w:rsidP="00E34DE7">
      <w:pPr>
        <w:pStyle w:val="BodyText"/>
        <w:rPr>
          <w:lang w:eastAsia="ja-JP"/>
        </w:rPr>
      </w:pPr>
    </w:p>
    <w:p w14:paraId="6B6B7BC2" w14:textId="1577AB81" w:rsidR="00B51BD5" w:rsidRDefault="00B51BD5" w:rsidP="00E34DE7">
      <w:pPr>
        <w:pStyle w:val="BodyText"/>
        <w:rPr>
          <w:lang w:eastAsia="ja-JP"/>
        </w:rPr>
      </w:pPr>
    </w:p>
    <w:p w14:paraId="2AFB283D" w14:textId="77777777" w:rsidR="00B51BD5" w:rsidRPr="00CA6792" w:rsidRDefault="00B51BD5" w:rsidP="00E34DE7">
      <w:pPr>
        <w:pStyle w:val="BodyText"/>
        <w:rPr>
          <w:lang w:eastAsia="ja-JP"/>
        </w:rPr>
      </w:pPr>
    </w:p>
    <w:p w14:paraId="7E1E1D33" w14:textId="5B0401F6" w:rsidR="00E34DE7" w:rsidRPr="00B1600B" w:rsidRDefault="00DF37F0" w:rsidP="00E34DE7">
      <w:pPr>
        <w:pStyle w:val="BodyText"/>
      </w:pPr>
      <w:r>
        <w:rPr>
          <w:lang w:eastAsia="ja-JP"/>
        </w:rPr>
        <w:t>7-</w:t>
      </w:r>
      <w:r w:rsidR="00F74BA1">
        <w:rPr>
          <w:lang w:eastAsia="ja-JP"/>
        </w:rPr>
        <w:t xml:space="preserve">När bör patienten läggas in?  </w:t>
      </w:r>
      <w:r w:rsidR="00F74BA1" w:rsidRPr="00B1600B">
        <w:rPr>
          <w:lang w:eastAsia="ja-JP"/>
        </w:rPr>
        <w:t>(</w:t>
      </w:r>
      <w:proofErr w:type="spellStart"/>
      <w:r w:rsidR="00847D7F">
        <w:fldChar w:fldCharType="begin"/>
      </w:r>
      <w:r w:rsidR="00847D7F" w:rsidRPr="00B1600B">
        <w:instrText xml:space="preserve"> HYPERLINK "https://www.ncbi.nlm.nih.gov/pubmed/?term=</w:instrText>
      </w:r>
      <w:r w:rsidR="00847D7F" w:rsidRPr="00B1600B">
        <w:instrText xml:space="preserve">23939212" </w:instrText>
      </w:r>
      <w:r w:rsidR="00847D7F">
        <w:fldChar w:fldCharType="separate"/>
      </w:r>
      <w:r w:rsidR="00F74BA1" w:rsidRPr="00B1600B">
        <w:rPr>
          <w:rStyle w:val="Hyperlink"/>
        </w:rPr>
        <w:t>Bjornson</w:t>
      </w:r>
      <w:proofErr w:type="spellEnd"/>
      <w:r w:rsidR="00F74BA1" w:rsidRPr="00B1600B">
        <w:rPr>
          <w:rStyle w:val="Hyperlink"/>
        </w:rPr>
        <w:t xml:space="preserve"> 2013</w:t>
      </w:r>
      <w:r w:rsidR="00847D7F">
        <w:rPr>
          <w:rStyle w:val="Hyperlink"/>
          <w:lang w:val="en-US"/>
        </w:rPr>
        <w:fldChar w:fldCharType="end"/>
      </w:r>
      <w:r w:rsidR="00F74BA1" w:rsidRPr="00B1600B">
        <w:t xml:space="preserve"> </w:t>
      </w:r>
      <w:r w:rsidR="00AB0501">
        <w:rPr>
          <w:lang w:val="en-US"/>
        </w:rPr>
        <w:fldChar w:fldCharType="begin"/>
      </w:r>
      <w:r w:rsidR="00AB0501" w:rsidRPr="00B1600B">
        <w:instrText xml:space="preserve"> ADDIN EN.CITE &lt;EndNote&gt;&lt;Cite&gt;&lt;Author&gt;Bjornson&lt;/Author&gt;&lt;Year&gt;2013&lt;/Year&gt;&lt;RecNum&gt;1837&lt;/RecNum&gt;&lt;DisplayText&gt;[23]&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AB0501">
        <w:rPr>
          <w:lang w:val="en-US"/>
        </w:rPr>
        <w:fldChar w:fldCharType="separate"/>
      </w:r>
      <w:r w:rsidR="00AB0501" w:rsidRPr="00B1600B">
        <w:rPr>
          <w:noProof/>
        </w:rPr>
        <w:t>[23]</w:t>
      </w:r>
      <w:r w:rsidR="00AB0501">
        <w:rPr>
          <w:lang w:val="en-US"/>
        </w:rPr>
        <w:fldChar w:fldCharType="end"/>
      </w:r>
      <w:r w:rsidR="00F74BA1" w:rsidRPr="00B1600B">
        <w:t xml:space="preserve"> s6)</w:t>
      </w:r>
    </w:p>
    <w:p w14:paraId="64531B5F" w14:textId="77777777" w:rsidR="00A033F7" w:rsidRPr="00B1600B" w:rsidRDefault="00A033F7" w:rsidP="009A5AE8">
      <w:pPr>
        <w:pStyle w:val="BodyText2"/>
      </w:pPr>
    </w:p>
    <w:p w14:paraId="6FE958EB" w14:textId="77777777" w:rsidR="00DF37F0" w:rsidRPr="00B1600B" w:rsidRDefault="00DF37F0">
      <w:pPr>
        <w:rPr>
          <w:rFonts w:eastAsia="MS Gothic"/>
          <w:b/>
          <w:bCs/>
          <w:iCs/>
          <w:szCs w:val="28"/>
          <w:lang w:val="sv-SE" w:eastAsia="ja-JP"/>
        </w:rPr>
      </w:pPr>
      <w:bookmarkStart w:id="365" w:name="_Toc349643519"/>
      <w:bookmarkStart w:id="366" w:name="_Toc349750818"/>
      <w:bookmarkStart w:id="367" w:name="_Toc349757666"/>
      <w:bookmarkStart w:id="368" w:name="_Toc377299320"/>
      <w:bookmarkStart w:id="369" w:name="_Toc400535846"/>
      <w:bookmarkStart w:id="370" w:name="_Toc400538340"/>
      <w:bookmarkStart w:id="371" w:name="_Toc444260704"/>
      <w:bookmarkStart w:id="372" w:name="_Toc444261668"/>
      <w:bookmarkStart w:id="373" w:name="_Toc444261778"/>
      <w:bookmarkStart w:id="374" w:name="_Toc444261812"/>
      <w:bookmarkStart w:id="375" w:name="_Toc444261865"/>
      <w:bookmarkStart w:id="376" w:name="_Toc444262850"/>
      <w:r w:rsidRPr="00B1600B">
        <w:rPr>
          <w:lang w:val="sv-SE" w:eastAsia="ja-JP"/>
        </w:rPr>
        <w:br w:type="page"/>
      </w:r>
    </w:p>
    <w:p w14:paraId="19320F7B" w14:textId="6899D0BA" w:rsidR="0053037E" w:rsidRPr="00E9546C" w:rsidRDefault="00DA58AD" w:rsidP="008C2764">
      <w:pPr>
        <w:pStyle w:val="Heading2"/>
        <w:rPr>
          <w:lang w:eastAsia="ja-JP"/>
        </w:rPr>
      </w:pPr>
      <w:bookmarkStart w:id="377" w:name="_Toc65247470"/>
      <w:bookmarkStart w:id="378" w:name="_Toc68001932"/>
      <w:bookmarkStart w:id="379" w:name="_Toc68175111"/>
      <w:bookmarkStart w:id="380" w:name="_Toc68175201"/>
      <w:r w:rsidRPr="00E9546C">
        <w:rPr>
          <w:lang w:eastAsia="ja-JP"/>
        </w:rPr>
        <w:lastRenderedPageBreak/>
        <w:t>6</w:t>
      </w:r>
      <w:r w:rsidR="00EB56AD" w:rsidRPr="00E9546C">
        <w:rPr>
          <w:lang w:eastAsia="ja-JP"/>
        </w:rPr>
        <w:t>-</w:t>
      </w:r>
      <w:r w:rsidR="0053037E" w:rsidRPr="00E9546C">
        <w:rPr>
          <w:lang w:eastAsia="ja-JP"/>
        </w:rPr>
        <w:t>Epiglottit</w:t>
      </w:r>
      <w:bookmarkEnd w:id="356"/>
      <w:bookmarkEnd w:id="357"/>
      <w:bookmarkEnd w:id="358"/>
      <w:bookmarkEnd w:id="359"/>
      <w:bookmarkEnd w:id="360"/>
      <w:bookmarkEnd w:id="361"/>
      <w:bookmarkEnd w:id="362"/>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p w14:paraId="3088A4E5" w14:textId="6698710C" w:rsidR="0053037E" w:rsidRPr="00404D09" w:rsidRDefault="00DF37F0" w:rsidP="0053037E">
      <w:pPr>
        <w:pStyle w:val="HTML-akronym1"/>
        <w:tabs>
          <w:tab w:val="left" w:pos="2835"/>
        </w:tabs>
        <w:jc w:val="left"/>
        <w:rPr>
          <w:b w:val="0"/>
          <w:sz w:val="24"/>
          <w:lang w:eastAsia="ja-JP"/>
        </w:rPr>
      </w:pPr>
      <w:r>
        <w:rPr>
          <w:b w:val="0"/>
          <w:sz w:val="24"/>
          <w:lang w:eastAsia="ja-JP"/>
        </w:rPr>
        <w:t>1-</w:t>
      </w:r>
      <w:r w:rsidR="0053037E" w:rsidRPr="00404D09">
        <w:rPr>
          <w:b w:val="0"/>
          <w:sz w:val="24"/>
          <w:lang w:eastAsia="ja-JP"/>
        </w:rPr>
        <w:t xml:space="preserve">En minneshjälp för att känna igen </w:t>
      </w:r>
      <w:proofErr w:type="spellStart"/>
      <w:r w:rsidR="0053037E" w:rsidRPr="00404D09">
        <w:rPr>
          <w:b w:val="0"/>
          <w:sz w:val="24"/>
          <w:lang w:eastAsia="ja-JP"/>
        </w:rPr>
        <w:t>epiglottit</w:t>
      </w:r>
      <w:proofErr w:type="spellEnd"/>
      <w:r w:rsidR="0053037E" w:rsidRPr="00404D09">
        <w:rPr>
          <w:b w:val="0"/>
          <w:sz w:val="24"/>
          <w:lang w:eastAsia="ja-JP"/>
        </w:rPr>
        <w:t xml:space="preserve"> är feber + 4 D:</w:t>
      </w:r>
    </w:p>
    <w:p w14:paraId="052ABC69" w14:textId="3B4EC5FB" w:rsidR="0053037E" w:rsidRPr="00404D09" w:rsidRDefault="004D1B16" w:rsidP="0053037E">
      <w:pPr>
        <w:pStyle w:val="HTML-akronym1"/>
        <w:tabs>
          <w:tab w:val="left" w:pos="2835"/>
        </w:tabs>
        <w:jc w:val="left"/>
        <w:rPr>
          <w:b w:val="0"/>
          <w:sz w:val="24"/>
          <w:lang w:eastAsia="ja-JP"/>
        </w:rPr>
      </w:pPr>
      <w:r>
        <w:rPr>
          <w:b w:val="0"/>
          <w:sz w:val="24"/>
          <w:lang w:eastAsia="ja-JP"/>
        </w:rPr>
        <w:t xml:space="preserve">- </w:t>
      </w:r>
      <w:proofErr w:type="spellStart"/>
      <w:r w:rsidR="0053037E" w:rsidRPr="00404D09">
        <w:rPr>
          <w:b w:val="0"/>
          <w:sz w:val="24"/>
          <w:lang w:eastAsia="ja-JP"/>
        </w:rPr>
        <w:t>Dy</w:t>
      </w:r>
      <w:r w:rsidR="003B5FFB">
        <w:rPr>
          <w:b w:val="0"/>
          <w:sz w:val="24"/>
          <w:lang w:eastAsia="ja-JP"/>
        </w:rPr>
        <w:t>s</w:t>
      </w:r>
      <w:r w:rsidR="0053037E" w:rsidRPr="00404D09">
        <w:rPr>
          <w:b w:val="0"/>
          <w:sz w:val="24"/>
          <w:lang w:eastAsia="ja-JP"/>
        </w:rPr>
        <w:t>pné</w:t>
      </w:r>
      <w:proofErr w:type="spellEnd"/>
    </w:p>
    <w:p w14:paraId="538ACC1B" w14:textId="77777777" w:rsidR="0053037E" w:rsidRPr="00404D09" w:rsidRDefault="004D1B16" w:rsidP="0053037E">
      <w:pPr>
        <w:pStyle w:val="HTML-akronym1"/>
        <w:tabs>
          <w:tab w:val="left" w:pos="2835"/>
        </w:tabs>
        <w:jc w:val="left"/>
        <w:rPr>
          <w:b w:val="0"/>
          <w:sz w:val="24"/>
          <w:lang w:eastAsia="ja-JP"/>
        </w:rPr>
      </w:pPr>
      <w:r>
        <w:rPr>
          <w:b w:val="0"/>
          <w:sz w:val="24"/>
          <w:lang w:eastAsia="ja-JP"/>
        </w:rPr>
        <w:t xml:space="preserve">- </w:t>
      </w:r>
      <w:proofErr w:type="spellStart"/>
      <w:r w:rsidR="0053037E" w:rsidRPr="00404D09">
        <w:rPr>
          <w:b w:val="0"/>
          <w:sz w:val="24"/>
          <w:lang w:eastAsia="ja-JP"/>
        </w:rPr>
        <w:t>Dysfagi</w:t>
      </w:r>
      <w:proofErr w:type="spellEnd"/>
      <w:r w:rsidR="0053037E" w:rsidRPr="00404D09">
        <w:rPr>
          <w:b w:val="0"/>
          <w:sz w:val="24"/>
          <w:lang w:eastAsia="ja-JP"/>
        </w:rPr>
        <w:t xml:space="preserve"> (+ halsont och smärta vid sväljning)</w:t>
      </w:r>
    </w:p>
    <w:p w14:paraId="0EC4F7FC" w14:textId="77777777" w:rsidR="0053037E" w:rsidRPr="00404D09" w:rsidRDefault="004D1B16" w:rsidP="0053037E">
      <w:pPr>
        <w:pStyle w:val="HTML-akronym1"/>
        <w:tabs>
          <w:tab w:val="left" w:pos="2835"/>
        </w:tabs>
        <w:jc w:val="left"/>
        <w:rPr>
          <w:b w:val="0"/>
          <w:sz w:val="24"/>
          <w:lang w:eastAsia="ja-JP"/>
        </w:rPr>
      </w:pPr>
      <w:r>
        <w:rPr>
          <w:b w:val="0"/>
          <w:sz w:val="24"/>
          <w:lang w:eastAsia="ja-JP"/>
        </w:rPr>
        <w:t xml:space="preserve">- </w:t>
      </w:r>
      <w:proofErr w:type="spellStart"/>
      <w:r w:rsidR="0053037E" w:rsidRPr="00404D09">
        <w:rPr>
          <w:b w:val="0"/>
          <w:sz w:val="24"/>
          <w:lang w:eastAsia="ja-JP"/>
        </w:rPr>
        <w:t>Dysfoni</w:t>
      </w:r>
      <w:proofErr w:type="spellEnd"/>
    </w:p>
    <w:p w14:paraId="356A3FA9" w14:textId="77777777" w:rsidR="0053037E" w:rsidRPr="00404D09" w:rsidRDefault="004D1B16" w:rsidP="0053037E">
      <w:pPr>
        <w:pStyle w:val="HTML-akronym1"/>
        <w:tabs>
          <w:tab w:val="left" w:pos="2835"/>
        </w:tabs>
        <w:jc w:val="left"/>
        <w:rPr>
          <w:b w:val="0"/>
          <w:sz w:val="24"/>
          <w:lang w:eastAsia="ja-JP"/>
        </w:rPr>
      </w:pPr>
      <w:r>
        <w:rPr>
          <w:b w:val="0"/>
          <w:sz w:val="24"/>
          <w:lang w:eastAsia="ja-JP"/>
        </w:rPr>
        <w:t xml:space="preserve">- </w:t>
      </w:r>
      <w:r w:rsidR="0053037E" w:rsidRPr="00404D09">
        <w:rPr>
          <w:b w:val="0"/>
          <w:sz w:val="24"/>
          <w:lang w:eastAsia="ja-JP"/>
        </w:rPr>
        <w:t>Dregel</w:t>
      </w:r>
    </w:p>
    <w:p w14:paraId="48190A50" w14:textId="1B1E610A" w:rsidR="0053037E" w:rsidRDefault="0053037E" w:rsidP="00785226">
      <w:pPr>
        <w:pStyle w:val="HTML-akronym1"/>
        <w:tabs>
          <w:tab w:val="left" w:pos="2835"/>
        </w:tabs>
        <w:jc w:val="left"/>
        <w:rPr>
          <w:b w:val="0"/>
          <w:sz w:val="24"/>
          <w:lang w:eastAsia="ja-JP"/>
        </w:rPr>
      </w:pPr>
      <w:r w:rsidRPr="00404D09">
        <w:rPr>
          <w:b w:val="0"/>
          <w:sz w:val="24"/>
          <w:lang w:eastAsia="ja-JP"/>
        </w:rPr>
        <w:t xml:space="preserve">Hur </w:t>
      </w:r>
      <w:r w:rsidR="003B5FFB">
        <w:rPr>
          <w:b w:val="0"/>
          <w:sz w:val="24"/>
          <w:lang w:eastAsia="ja-JP"/>
        </w:rPr>
        <w:t xml:space="preserve">bra är denna minnesregel? </w:t>
      </w:r>
      <w:r w:rsidR="009719DA">
        <w:rPr>
          <w:b w:val="0"/>
          <w:sz w:val="24"/>
          <w:lang w:eastAsia="ja-JP"/>
        </w:rPr>
        <w:t xml:space="preserve">Vilka är de vanligaste symptomen och när ska man vara extra vaksam och tänka på </w:t>
      </w:r>
      <w:proofErr w:type="spellStart"/>
      <w:r w:rsidR="009719DA">
        <w:rPr>
          <w:b w:val="0"/>
          <w:sz w:val="24"/>
          <w:lang w:eastAsia="ja-JP"/>
        </w:rPr>
        <w:t>epiglottit</w:t>
      </w:r>
      <w:proofErr w:type="spellEnd"/>
      <w:r w:rsidR="009719DA">
        <w:rPr>
          <w:b w:val="0"/>
          <w:sz w:val="24"/>
          <w:lang w:eastAsia="ja-JP"/>
        </w:rPr>
        <w:t>? (</w:t>
      </w:r>
      <w:proofErr w:type="spellStart"/>
      <w:r w:rsidR="000871FD">
        <w:fldChar w:fldCharType="begin"/>
      </w:r>
      <w:r w:rsidR="000871FD">
        <w:instrText xml:space="preserve"> HYPERLINK "https://coreem.net/core/epiglottitis/" </w:instrText>
      </w:r>
      <w:r w:rsidR="000871FD">
        <w:fldChar w:fldCharType="separate"/>
      </w:r>
      <w:r w:rsidR="009719DA" w:rsidRPr="009719DA">
        <w:rPr>
          <w:rStyle w:val="Hyperlink"/>
          <w:b w:val="0"/>
          <w:sz w:val="24"/>
          <w:lang w:eastAsia="ja-JP"/>
        </w:rPr>
        <w:t>CoreEM</w:t>
      </w:r>
      <w:proofErr w:type="spellEnd"/>
      <w:r w:rsidR="000871FD">
        <w:rPr>
          <w:rStyle w:val="Hyperlink"/>
          <w:b w:val="0"/>
          <w:sz w:val="24"/>
          <w:lang w:eastAsia="ja-JP"/>
        </w:rPr>
        <w:fldChar w:fldCharType="end"/>
      </w:r>
      <w:r w:rsidR="009719DA">
        <w:rPr>
          <w:b w:val="0"/>
          <w:sz w:val="24"/>
          <w:lang w:eastAsia="ja-JP"/>
        </w:rPr>
        <w:t>)</w:t>
      </w:r>
    </w:p>
    <w:p w14:paraId="0988C27D" w14:textId="77777777" w:rsidR="00785226" w:rsidRDefault="00785226" w:rsidP="0053037E">
      <w:pPr>
        <w:pStyle w:val="HTML-akronym1"/>
        <w:tabs>
          <w:tab w:val="left" w:pos="2835"/>
        </w:tabs>
        <w:jc w:val="left"/>
        <w:rPr>
          <w:sz w:val="24"/>
          <w:lang w:eastAsia="ja-JP"/>
        </w:rPr>
      </w:pPr>
    </w:p>
    <w:p w14:paraId="03AD89B1" w14:textId="77777777" w:rsidR="0053037E" w:rsidRPr="00404D09" w:rsidRDefault="0053037E" w:rsidP="0053037E">
      <w:pPr>
        <w:pStyle w:val="HTMLAddress"/>
        <w:tabs>
          <w:tab w:val="left" w:pos="2835"/>
        </w:tabs>
        <w:rPr>
          <w:b/>
          <w:lang w:eastAsia="ja-JP"/>
        </w:rPr>
      </w:pPr>
    </w:p>
    <w:p w14:paraId="3387EA9F" w14:textId="2D1E445E" w:rsidR="0053037E" w:rsidRDefault="0053037E" w:rsidP="00560519"/>
    <w:p w14:paraId="7D319CCB" w14:textId="77777777" w:rsidR="00BC0269" w:rsidRPr="00560519" w:rsidRDefault="00BC0269" w:rsidP="00560519"/>
    <w:p w14:paraId="4C303D88" w14:textId="5444B610" w:rsidR="001A6BBB" w:rsidRPr="00560519" w:rsidRDefault="00560519" w:rsidP="00560519">
      <w:r w:rsidRPr="00560519">
        <w:t>2-</w:t>
      </w:r>
      <w:r w:rsidR="001A6BBB" w:rsidRPr="00560519">
        <w:t>Vem drabbas av epiglottit nuförtiden i Sverige, barn eller vuxna?</w:t>
      </w:r>
      <w:r w:rsidR="00A661E5" w:rsidRPr="00560519">
        <w:t xml:space="preserve"> (</w:t>
      </w:r>
      <w:r w:rsidR="00847D7F">
        <w:fldChar w:fldCharType="begin"/>
      </w:r>
      <w:r w:rsidR="00847D7F">
        <w:instrText xml:space="preserve"> HYPERLINK "http://www.lakartidningen.se/Functions/OldArticleView.aspx?articleId=8104" </w:instrText>
      </w:r>
      <w:r w:rsidR="00847D7F">
        <w:fldChar w:fldCharType="separate"/>
      </w:r>
      <w:r w:rsidR="00A43C4E" w:rsidRPr="00560519">
        <w:rPr>
          <w:rStyle w:val="Hyperlink"/>
        </w:rPr>
        <w:t>Isakson 2007</w:t>
      </w:r>
      <w:r w:rsidR="00847D7F">
        <w:rPr>
          <w:rStyle w:val="Hyperlink"/>
        </w:rPr>
        <w:fldChar w:fldCharType="end"/>
      </w:r>
      <w:r w:rsidR="001A6BBB" w:rsidRPr="00560519">
        <w:t xml:space="preserve"> </w:t>
      </w:r>
      <w:r w:rsidR="00AB0501">
        <w:fldChar w:fldCharType="begin">
          <w:fldData xml:space="preserve">PEVuZE5vdGU+PENpdGU+PEF1dGhvcj5Jc2Frc29uPC9BdXRob3I+PFllYXI+MjAwNzwvWWVhcj48
UmVjTnVtPjE4NDA8L1JlY051bT48RGlzcGxheVRleHQ+WzMz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AB0501">
        <w:instrText xml:space="preserve"> ADDIN EN.CITE </w:instrText>
      </w:r>
      <w:r w:rsidR="00AB0501">
        <w:fldChar w:fldCharType="begin">
          <w:fldData xml:space="preserve">PEVuZE5vdGU+PENpdGU+PEF1dGhvcj5Jc2Frc29uPC9BdXRob3I+PFllYXI+MjAwNzwvWWVhcj48
UmVjTnVtPjE4NDA8L1JlY051bT48RGlzcGxheVRleHQ+WzMz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AB0501">
        <w:instrText xml:space="preserve"> ADDIN EN.CITE.DATA </w:instrText>
      </w:r>
      <w:r w:rsidR="00AB0501">
        <w:fldChar w:fldCharType="end"/>
      </w:r>
      <w:r w:rsidR="00AB0501">
        <w:fldChar w:fldCharType="separate"/>
      </w:r>
      <w:r w:rsidR="00AB0501">
        <w:rPr>
          <w:noProof/>
        </w:rPr>
        <w:t>[33]</w:t>
      </w:r>
      <w:r w:rsidR="00AB0501">
        <w:fldChar w:fldCharType="end"/>
      </w:r>
      <w:r w:rsidR="000D14EA" w:rsidRPr="00560519">
        <w:t xml:space="preserve"> </w:t>
      </w:r>
      <w:r w:rsidR="001A6BBB" w:rsidRPr="00560519">
        <w:t>s3532 Fig 1)</w:t>
      </w:r>
    </w:p>
    <w:p w14:paraId="71B566F1" w14:textId="77777777" w:rsidR="001A6BBB" w:rsidRDefault="001A6BBB" w:rsidP="0053037E">
      <w:pPr>
        <w:pStyle w:val="HTMLAddress"/>
        <w:tabs>
          <w:tab w:val="left" w:pos="2835"/>
        </w:tabs>
        <w:rPr>
          <w:lang w:eastAsia="ja-JP"/>
        </w:rPr>
      </w:pPr>
    </w:p>
    <w:p w14:paraId="573B204A" w14:textId="77777777" w:rsidR="001A6BBB" w:rsidRDefault="001A6BBB" w:rsidP="0053037E">
      <w:pPr>
        <w:pStyle w:val="HTMLAddress"/>
        <w:tabs>
          <w:tab w:val="left" w:pos="2835"/>
        </w:tabs>
        <w:rPr>
          <w:lang w:eastAsia="ja-JP"/>
        </w:rPr>
      </w:pPr>
    </w:p>
    <w:p w14:paraId="125290BA" w14:textId="735915FF" w:rsidR="001A6BBB" w:rsidRDefault="001A6BBB" w:rsidP="0053037E">
      <w:pPr>
        <w:pStyle w:val="HTMLAddress"/>
        <w:tabs>
          <w:tab w:val="left" w:pos="2835"/>
        </w:tabs>
        <w:rPr>
          <w:lang w:eastAsia="ja-JP"/>
        </w:rPr>
      </w:pPr>
    </w:p>
    <w:p w14:paraId="3BADDA63" w14:textId="77777777" w:rsidR="00BC0269" w:rsidRDefault="00BC0269" w:rsidP="0053037E">
      <w:pPr>
        <w:pStyle w:val="HTMLAddress"/>
        <w:tabs>
          <w:tab w:val="left" w:pos="2835"/>
        </w:tabs>
        <w:rPr>
          <w:lang w:eastAsia="ja-JP"/>
        </w:rPr>
      </w:pPr>
    </w:p>
    <w:p w14:paraId="7E4A6223" w14:textId="77777777" w:rsidR="00831670" w:rsidRPr="00404D09" w:rsidRDefault="00831670" w:rsidP="00831670">
      <w:pPr>
        <w:pStyle w:val="HTML-akronym1"/>
        <w:tabs>
          <w:tab w:val="left" w:pos="2835"/>
        </w:tabs>
        <w:jc w:val="left"/>
        <w:rPr>
          <w:b w:val="0"/>
          <w:sz w:val="24"/>
        </w:rPr>
      </w:pPr>
      <w:r>
        <w:rPr>
          <w:b w:val="0"/>
          <w:sz w:val="24"/>
        </w:rPr>
        <w:t>3-Vilka symptom/</w:t>
      </w:r>
      <w:r w:rsidRPr="00404D09">
        <w:rPr>
          <w:b w:val="0"/>
          <w:sz w:val="24"/>
        </w:rPr>
        <w:t xml:space="preserve">kliniska fynd var närvarande vid </w:t>
      </w:r>
      <w:r>
        <w:rPr>
          <w:b w:val="0"/>
          <w:sz w:val="24"/>
        </w:rPr>
        <w:t>anmälningsärendet</w:t>
      </w:r>
      <w:r w:rsidRPr="00404D09">
        <w:rPr>
          <w:b w:val="0"/>
          <w:sz w:val="24"/>
        </w:rPr>
        <w:t xml:space="preserve"> där läkaren missade e</w:t>
      </w:r>
      <w:r>
        <w:rPr>
          <w:b w:val="0"/>
          <w:sz w:val="24"/>
        </w:rPr>
        <w:t xml:space="preserve">n </w:t>
      </w:r>
      <w:proofErr w:type="spellStart"/>
      <w:r>
        <w:rPr>
          <w:b w:val="0"/>
          <w:sz w:val="24"/>
        </w:rPr>
        <w:t>epiglottit</w:t>
      </w:r>
      <w:proofErr w:type="spellEnd"/>
      <w:r w:rsidRPr="00404D09">
        <w:rPr>
          <w:b w:val="0"/>
          <w:sz w:val="24"/>
        </w:rPr>
        <w:t>? (</w:t>
      </w:r>
      <w:hyperlink r:id="rId63" w:history="1">
        <w:r w:rsidRPr="002821BB">
          <w:rPr>
            <w:rStyle w:val="Hyperlink"/>
            <w:b w:val="0"/>
            <w:sz w:val="24"/>
          </w:rPr>
          <w:t xml:space="preserve">Kvinnan med </w:t>
        </w:r>
        <w:proofErr w:type="spellStart"/>
        <w:r w:rsidRPr="002821BB">
          <w:rPr>
            <w:rStyle w:val="Hyperlink"/>
            <w:b w:val="0"/>
            <w:sz w:val="24"/>
          </w:rPr>
          <w:t>epiglottit</w:t>
        </w:r>
        <w:proofErr w:type="spellEnd"/>
        <w:r w:rsidRPr="002821BB">
          <w:rPr>
            <w:rStyle w:val="Hyperlink"/>
            <w:b w:val="0"/>
            <w:sz w:val="24"/>
          </w:rPr>
          <w:t xml:space="preserve"> avled-läkare varnas</w:t>
        </w:r>
      </w:hyperlink>
      <w:r>
        <w:rPr>
          <w:b w:val="0"/>
          <w:sz w:val="24"/>
        </w:rPr>
        <w:t>)</w:t>
      </w:r>
    </w:p>
    <w:p w14:paraId="55ABCDCA" w14:textId="12A39AB5" w:rsidR="00831670" w:rsidRDefault="00831670" w:rsidP="0053037E">
      <w:pPr>
        <w:pStyle w:val="HTMLAddress"/>
        <w:tabs>
          <w:tab w:val="left" w:pos="2835"/>
        </w:tabs>
        <w:rPr>
          <w:lang w:eastAsia="ja-JP"/>
        </w:rPr>
      </w:pPr>
    </w:p>
    <w:p w14:paraId="2972DF28" w14:textId="179FE075" w:rsidR="00831670" w:rsidRDefault="00831670" w:rsidP="0053037E">
      <w:pPr>
        <w:pStyle w:val="HTMLAddress"/>
        <w:tabs>
          <w:tab w:val="left" w:pos="2835"/>
        </w:tabs>
        <w:rPr>
          <w:lang w:eastAsia="ja-JP"/>
        </w:rPr>
      </w:pPr>
    </w:p>
    <w:p w14:paraId="6B72AFD5" w14:textId="29D07B96" w:rsidR="00BC0269" w:rsidRDefault="00BC0269" w:rsidP="0053037E">
      <w:pPr>
        <w:pStyle w:val="HTMLAddress"/>
        <w:tabs>
          <w:tab w:val="left" w:pos="2835"/>
        </w:tabs>
        <w:rPr>
          <w:lang w:eastAsia="ja-JP"/>
        </w:rPr>
      </w:pPr>
    </w:p>
    <w:p w14:paraId="3E21F10D" w14:textId="77777777" w:rsidR="00BC0269" w:rsidRDefault="00BC0269" w:rsidP="0053037E">
      <w:pPr>
        <w:pStyle w:val="HTMLAddress"/>
        <w:tabs>
          <w:tab w:val="left" w:pos="2835"/>
        </w:tabs>
        <w:rPr>
          <w:lang w:eastAsia="ja-JP"/>
        </w:rPr>
      </w:pPr>
    </w:p>
    <w:p w14:paraId="0486DAE2" w14:textId="55D83DB7" w:rsidR="0053037E" w:rsidRPr="00404D09" w:rsidRDefault="00831670" w:rsidP="0053037E">
      <w:pPr>
        <w:pStyle w:val="HTMLAddress"/>
        <w:tabs>
          <w:tab w:val="left" w:pos="2835"/>
        </w:tabs>
        <w:rPr>
          <w:lang w:eastAsia="ja-JP"/>
        </w:rPr>
      </w:pPr>
      <w:r>
        <w:rPr>
          <w:lang w:eastAsia="ja-JP"/>
        </w:rPr>
        <w:t>4</w:t>
      </w:r>
      <w:r w:rsidR="00560519">
        <w:rPr>
          <w:lang w:eastAsia="ja-JP"/>
        </w:rPr>
        <w:t>-</w:t>
      </w:r>
      <w:r w:rsidR="0081267C">
        <w:rPr>
          <w:lang w:eastAsia="ja-JP"/>
        </w:rPr>
        <w:t xml:space="preserve">Hur ser </w:t>
      </w:r>
      <w:proofErr w:type="spellStart"/>
      <w:r w:rsidR="0081267C">
        <w:rPr>
          <w:lang w:eastAsia="ja-JP"/>
        </w:rPr>
        <w:t>epiglottis</w:t>
      </w:r>
      <w:proofErr w:type="spellEnd"/>
      <w:r w:rsidR="0081267C">
        <w:rPr>
          <w:lang w:eastAsia="ja-JP"/>
        </w:rPr>
        <w:t xml:space="preserve"> ut vid </w:t>
      </w:r>
      <w:proofErr w:type="spellStart"/>
      <w:r w:rsidR="0081267C">
        <w:rPr>
          <w:lang w:eastAsia="ja-JP"/>
        </w:rPr>
        <w:t>epiglottit</w:t>
      </w:r>
      <w:proofErr w:type="spellEnd"/>
      <w:r w:rsidR="0081267C">
        <w:rPr>
          <w:lang w:eastAsia="ja-JP"/>
        </w:rPr>
        <w:t xml:space="preserve">? </w:t>
      </w:r>
      <w:r w:rsidR="0053037E" w:rsidRPr="00404D09">
        <w:rPr>
          <w:lang w:eastAsia="ja-JP"/>
        </w:rPr>
        <w:t>(</w:t>
      </w:r>
      <w:proofErr w:type="spellStart"/>
      <w:r w:rsidR="000871FD">
        <w:fldChar w:fldCharType="begin"/>
      </w:r>
      <w:r w:rsidR="000871FD">
        <w:instrText xml:space="preserve"> HYPERLINK "http://www.nejm.org/doi/full/10.1056/NEJMvcm0706392" \l "figure=preview.gif" </w:instrText>
      </w:r>
      <w:r w:rsidR="000871FD">
        <w:fldChar w:fldCharType="separate"/>
      </w:r>
      <w:r w:rsidR="0053037E" w:rsidRPr="00093387">
        <w:rPr>
          <w:rStyle w:val="Hyperlink"/>
          <w:lang w:eastAsia="ja-JP"/>
        </w:rPr>
        <w:t>Holsinger</w:t>
      </w:r>
      <w:proofErr w:type="spellEnd"/>
      <w:r w:rsidR="0053037E" w:rsidRPr="00093387">
        <w:rPr>
          <w:rStyle w:val="Hyperlink"/>
          <w:lang w:eastAsia="ja-JP"/>
        </w:rPr>
        <w:t xml:space="preserve"> 2008</w:t>
      </w:r>
      <w:r w:rsidR="000871FD">
        <w:rPr>
          <w:rStyle w:val="Hyperlink"/>
          <w:lang w:eastAsia="ja-JP"/>
        </w:rPr>
        <w:fldChar w:fldCharType="end"/>
      </w:r>
      <w:r w:rsidR="0081267C">
        <w:rPr>
          <w:lang w:eastAsia="ja-JP"/>
        </w:rPr>
        <w:t xml:space="preserve"> </w:t>
      </w:r>
      <w:r w:rsidR="00AB0501">
        <w:rPr>
          <w:lang w:eastAsia="ja-JP"/>
        </w:rPr>
        <w:fldChar w:fldCharType="begin"/>
      </w:r>
      <w:r w:rsidR="00AB0501">
        <w:rPr>
          <w:lang w:eastAsia="ja-JP"/>
        </w:rPr>
        <w:instrText xml:space="preserve"> ADDIN EN.CITE &lt;EndNote&gt;&lt;Cite&gt;&lt;Author&gt;Holsinger&lt;/Author&gt;&lt;Year&gt;2008&lt;/Year&gt;&lt;RecNum&gt;1835&lt;/RecNum&gt;&lt;DisplayText&gt;[22]&lt;/DisplayText&gt;&lt;record&gt;&lt;rec-number&gt;1835&lt;/rec-number&gt;&lt;foreign-keys&gt;&lt;key app="EN" db-id="5rd9tv29z5xd0revrw5xdxzy5w5zpd9tvz55" timestamp="1488087899"&gt;1835&lt;/key&gt;&lt;/foreign-keys&gt;&lt;ref-type name="Journal Article"&gt;17&lt;/ref-type&gt;&lt;contributors&gt;&lt;authors&gt;&lt;author&gt;Holsinger, F. C.&lt;/author&gt;&lt;author&gt;Kies, M. S.&lt;/author&gt;&lt;author&gt;Weinstock, Y. E.&lt;/author&gt;&lt;author&gt;Lewin, J. S.&lt;/author&gt;&lt;author&gt;Hajibashi, S.&lt;/author&gt;&lt;author&gt;Nolen, D. D.&lt;/author&gt;&lt;author&gt;Weber, R.&lt;/author&gt;&lt;author&gt;Laccourreye, O.&lt;/author&gt;&lt;/authors&gt;&lt;/contributors&gt;&lt;auth-address&gt;Department of Head and Neck Surgery, University of Texas M.D. Anderson Cancer Center, Houston, TX 77030-4009, USA. holsinger@mdanderson.org&lt;/auth-address&gt;&lt;titles&gt;&lt;title&gt;Videos in clinical medicine. Examination of the larynx and pharynx&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lt;/pages&gt;&lt;volume&gt;358&lt;/volume&gt;&lt;number&gt;3&lt;/number&gt;&lt;edition&gt;2008/01/18&lt;/edition&gt;&lt;keywords&gt;&lt;keyword&gt;Humans&lt;/keyword&gt;&lt;keyword&gt;Laryngeal Diseases/*diagnosis&lt;/keyword&gt;&lt;keyword&gt;Laryngoscopes&lt;/keyword&gt;&lt;keyword&gt;Laryngoscopy/contraindications/*methods&lt;/keyword&gt;&lt;keyword&gt;Pharyngeal Diseases/diagnosis&lt;/keyword&gt;&lt;keyword&gt;Pharynx&lt;/keyword&gt;&lt;/keywords&gt;&lt;dates&gt;&lt;year&gt;2008&lt;/year&gt;&lt;pub-dates&gt;&lt;date&gt;Jan 17&lt;/date&gt;&lt;/pub-dates&gt;&lt;/dates&gt;&lt;isbn&gt;0028-4793&lt;/isbn&gt;&lt;accession-num&gt;18199857&lt;/accession-num&gt;&lt;urls&gt;&lt;/urls&gt;&lt;electronic-resource-num&gt;10.1056/NEJMvcm0706392&lt;/electronic-resource-num&gt;&lt;remote-database-provider&gt;NLM&lt;/remote-database-provider&gt;&lt;language&gt;eng&lt;/language&gt;&lt;/record&gt;&lt;/Cite&gt;&lt;/EndNote&gt;</w:instrText>
      </w:r>
      <w:r w:rsidR="00AB0501">
        <w:rPr>
          <w:lang w:eastAsia="ja-JP"/>
        </w:rPr>
        <w:fldChar w:fldCharType="separate"/>
      </w:r>
      <w:r w:rsidR="00AB0501">
        <w:rPr>
          <w:noProof/>
          <w:lang w:eastAsia="ja-JP"/>
        </w:rPr>
        <w:t>[22]</w:t>
      </w:r>
      <w:r w:rsidR="00AB0501">
        <w:rPr>
          <w:lang w:eastAsia="ja-JP"/>
        </w:rPr>
        <w:fldChar w:fldCharType="end"/>
      </w:r>
      <w:r w:rsidR="00BE0B37" w:rsidRPr="00BE0B37">
        <w:rPr>
          <w:lang w:eastAsia="ja-JP"/>
        </w:rPr>
        <w:t xml:space="preserve"> </w:t>
      </w:r>
      <w:r w:rsidR="00CF6241">
        <w:rPr>
          <w:lang w:eastAsia="ja-JP"/>
        </w:rPr>
        <w:t>01:4</w:t>
      </w:r>
      <w:r w:rsidR="00C722FE">
        <w:rPr>
          <w:lang w:eastAsia="ja-JP"/>
        </w:rPr>
        <w:t xml:space="preserve">0, </w:t>
      </w:r>
      <w:r w:rsidR="00686A3B">
        <w:rPr>
          <w:lang w:eastAsia="ja-JP"/>
        </w:rPr>
        <w:t xml:space="preserve">se även </w:t>
      </w:r>
      <w:r w:rsidR="00C722FE">
        <w:rPr>
          <w:lang w:eastAsia="ja-JP"/>
        </w:rPr>
        <w:t>bilder</w:t>
      </w:r>
      <w:r w:rsidR="00686A3B">
        <w:rPr>
          <w:lang w:eastAsia="ja-JP"/>
        </w:rPr>
        <w:t xml:space="preserve"> på </w:t>
      </w:r>
      <w:proofErr w:type="spellStart"/>
      <w:r w:rsidR="00686A3B">
        <w:rPr>
          <w:lang w:eastAsia="ja-JP"/>
        </w:rPr>
        <w:t>google</w:t>
      </w:r>
      <w:proofErr w:type="spellEnd"/>
      <w:r w:rsidR="0081267C">
        <w:rPr>
          <w:lang w:eastAsia="ja-JP"/>
        </w:rPr>
        <w:t>)</w:t>
      </w:r>
    </w:p>
    <w:p w14:paraId="4487C321" w14:textId="77777777" w:rsidR="0053037E" w:rsidRDefault="0053037E" w:rsidP="0053037E">
      <w:pPr>
        <w:pStyle w:val="HTMLAddress"/>
        <w:tabs>
          <w:tab w:val="left" w:pos="2835"/>
        </w:tabs>
        <w:rPr>
          <w:lang w:eastAsia="ja-JP"/>
        </w:rPr>
      </w:pPr>
    </w:p>
    <w:p w14:paraId="27559737" w14:textId="77777777" w:rsidR="0053037E" w:rsidRDefault="0053037E" w:rsidP="0053037E">
      <w:pPr>
        <w:pStyle w:val="HTMLAddress"/>
        <w:tabs>
          <w:tab w:val="left" w:pos="2835"/>
        </w:tabs>
        <w:rPr>
          <w:lang w:eastAsia="ja-JP"/>
        </w:rPr>
      </w:pPr>
    </w:p>
    <w:p w14:paraId="1996E4BC" w14:textId="3729451B" w:rsidR="00F05B31" w:rsidRDefault="00F05B31" w:rsidP="002569AB">
      <w:pPr>
        <w:pStyle w:val="HTMLAddress"/>
        <w:tabs>
          <w:tab w:val="left" w:pos="2835"/>
        </w:tabs>
        <w:rPr>
          <w:lang w:eastAsia="ja-JP"/>
        </w:rPr>
      </w:pPr>
    </w:p>
    <w:p w14:paraId="454CFE4A" w14:textId="77777777" w:rsidR="00BC0269" w:rsidRDefault="00BC0269" w:rsidP="002569AB">
      <w:pPr>
        <w:pStyle w:val="HTMLAddress"/>
        <w:tabs>
          <w:tab w:val="left" w:pos="2835"/>
        </w:tabs>
        <w:rPr>
          <w:lang w:eastAsia="ja-JP"/>
        </w:rPr>
      </w:pPr>
    </w:p>
    <w:p w14:paraId="4CD1CC46" w14:textId="356FDF56" w:rsidR="00876D2C" w:rsidRDefault="00831670" w:rsidP="002569AB">
      <w:pPr>
        <w:pStyle w:val="HTMLAddress"/>
        <w:tabs>
          <w:tab w:val="left" w:pos="2835"/>
        </w:tabs>
        <w:rPr>
          <w:lang w:eastAsia="ja-JP"/>
        </w:rPr>
      </w:pPr>
      <w:r>
        <w:rPr>
          <w:lang w:eastAsia="ja-JP"/>
        </w:rPr>
        <w:t>5</w:t>
      </w:r>
      <w:r w:rsidR="00560519">
        <w:rPr>
          <w:lang w:eastAsia="ja-JP"/>
        </w:rPr>
        <w:t>-</w:t>
      </w:r>
      <w:r w:rsidR="00C722FE">
        <w:rPr>
          <w:lang w:eastAsia="ja-JP"/>
        </w:rPr>
        <w:t xml:space="preserve">Patienter med </w:t>
      </w:r>
      <w:proofErr w:type="spellStart"/>
      <w:r w:rsidR="00C722FE">
        <w:rPr>
          <w:lang w:eastAsia="ja-JP"/>
        </w:rPr>
        <w:t>epiglottit</w:t>
      </w:r>
      <w:proofErr w:type="spellEnd"/>
      <w:r w:rsidR="00C722FE">
        <w:rPr>
          <w:lang w:eastAsia="ja-JP"/>
        </w:rPr>
        <w:t xml:space="preserve"> intuberas som regel.  Vilken antibiotika rekommenderas i Sverige? </w:t>
      </w:r>
      <w:hyperlink r:id="rId64" w:history="1">
        <w:r w:rsidR="00A43C4E" w:rsidRPr="00A43C4E">
          <w:rPr>
            <w:rStyle w:val="Hyperlink"/>
            <w:lang w:eastAsia="ja-JP"/>
          </w:rPr>
          <w:t>Isakson 2007</w:t>
        </w:r>
      </w:hyperlink>
      <w:r w:rsidR="008A38FF">
        <w:rPr>
          <w:lang w:eastAsia="ja-JP"/>
        </w:rPr>
        <w:t xml:space="preserve"> </w:t>
      </w:r>
      <w:r w:rsidR="00AB0501">
        <w:rPr>
          <w:lang w:eastAsia="ja-JP"/>
        </w:rPr>
        <w:fldChar w:fldCharType="begin">
          <w:fldData xml:space="preserve">PEVuZE5vdGU+PENpdGU+PEF1dGhvcj5Jc2Frc29uPC9BdXRob3I+PFllYXI+MjAwNzwvWWVhcj48
UmVjTnVtPjE4NDA8L1JlY051bT48RGlzcGxheVRleHQ+WzMz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AB0501">
        <w:rPr>
          <w:lang w:eastAsia="ja-JP"/>
        </w:rPr>
        <w:instrText xml:space="preserve"> ADDIN EN.CITE </w:instrText>
      </w:r>
      <w:r w:rsidR="00AB0501">
        <w:rPr>
          <w:lang w:eastAsia="ja-JP"/>
        </w:rPr>
        <w:fldChar w:fldCharType="begin">
          <w:fldData xml:space="preserve">PEVuZE5vdGU+PENpdGU+PEF1dGhvcj5Jc2Frc29uPC9BdXRob3I+PFllYXI+MjAwNzwvWWVhcj48
UmVjTnVtPjE4NDA8L1JlY051bT48RGlzcGxheVRleHQ+WzMz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AB0501">
        <w:rPr>
          <w:lang w:eastAsia="ja-JP"/>
        </w:rPr>
        <w:instrText xml:space="preserve"> ADDIN EN.CITE.DATA </w:instrText>
      </w:r>
      <w:r w:rsidR="00AB0501">
        <w:rPr>
          <w:lang w:eastAsia="ja-JP"/>
        </w:rPr>
      </w:r>
      <w:r w:rsidR="00AB0501">
        <w:rPr>
          <w:lang w:eastAsia="ja-JP"/>
        </w:rPr>
        <w:fldChar w:fldCharType="end"/>
      </w:r>
      <w:r w:rsidR="00AB0501">
        <w:rPr>
          <w:lang w:eastAsia="ja-JP"/>
        </w:rPr>
        <w:fldChar w:fldCharType="separate"/>
      </w:r>
      <w:r w:rsidR="00AB0501">
        <w:rPr>
          <w:noProof/>
          <w:lang w:eastAsia="ja-JP"/>
        </w:rPr>
        <w:t>[33]</w:t>
      </w:r>
      <w:r w:rsidR="00AB0501">
        <w:rPr>
          <w:lang w:eastAsia="ja-JP"/>
        </w:rPr>
        <w:fldChar w:fldCharType="end"/>
      </w:r>
      <w:r w:rsidR="000D14EA" w:rsidRPr="000D14EA">
        <w:rPr>
          <w:lang w:eastAsia="ja-JP"/>
        </w:rPr>
        <w:t xml:space="preserve"> </w:t>
      </w:r>
      <w:r w:rsidR="00C722FE">
        <w:rPr>
          <w:lang w:eastAsia="ja-JP"/>
        </w:rPr>
        <w:t>s3532)</w:t>
      </w:r>
    </w:p>
    <w:p w14:paraId="5A139F61" w14:textId="77777777" w:rsidR="00785226" w:rsidRDefault="00785226" w:rsidP="002569AB">
      <w:pPr>
        <w:pStyle w:val="HTMLAddress"/>
        <w:tabs>
          <w:tab w:val="left" w:pos="2835"/>
        </w:tabs>
        <w:rPr>
          <w:lang w:eastAsia="ja-JP"/>
        </w:rPr>
      </w:pPr>
    </w:p>
    <w:p w14:paraId="08E4583D" w14:textId="77777777" w:rsidR="00831670" w:rsidRPr="00404D09" w:rsidRDefault="00831670" w:rsidP="00831670">
      <w:pPr>
        <w:pStyle w:val="BodyText"/>
        <w:rPr>
          <w:lang w:eastAsia="ja-JP"/>
        </w:rPr>
      </w:pPr>
    </w:p>
    <w:p w14:paraId="3B19D914" w14:textId="77777777" w:rsidR="00831670" w:rsidRPr="00D76CCB" w:rsidRDefault="00831670" w:rsidP="00831670">
      <w:pPr>
        <w:pStyle w:val="BodyText2"/>
        <w:rPr>
          <w:b/>
        </w:rPr>
      </w:pPr>
    </w:p>
    <w:p w14:paraId="228E3545" w14:textId="77777777" w:rsidR="00831670" w:rsidRDefault="00831670" w:rsidP="002569AB">
      <w:pPr>
        <w:pStyle w:val="HTMLAddress"/>
        <w:tabs>
          <w:tab w:val="left" w:pos="2835"/>
        </w:tabs>
        <w:rPr>
          <w:lang w:eastAsia="ja-JP"/>
        </w:rPr>
      </w:pPr>
    </w:p>
    <w:p w14:paraId="27967A50" w14:textId="77777777" w:rsidR="0053037E" w:rsidRPr="00404D09" w:rsidRDefault="0053037E" w:rsidP="00876D2C">
      <w:pPr>
        <w:pStyle w:val="Heading2"/>
        <w:rPr>
          <w:lang w:eastAsia="ja-JP"/>
        </w:rPr>
      </w:pPr>
      <w:r w:rsidRPr="00404D09">
        <w:br w:type="page"/>
      </w:r>
      <w:bookmarkStart w:id="381" w:name="_Toc248570199"/>
      <w:bookmarkStart w:id="382" w:name="_Toc248570278"/>
      <w:bookmarkStart w:id="383" w:name="_Toc269890616"/>
      <w:bookmarkStart w:id="384" w:name="_Toc269909959"/>
      <w:bookmarkStart w:id="385" w:name="_Toc315436200"/>
      <w:bookmarkStart w:id="386" w:name="_Toc349643520"/>
      <w:bookmarkStart w:id="387" w:name="_Toc349655378"/>
      <w:bookmarkStart w:id="388" w:name="_Toc349750819"/>
      <w:bookmarkStart w:id="389" w:name="_Toc349757667"/>
      <w:bookmarkStart w:id="390" w:name="_Toc377299321"/>
      <w:bookmarkStart w:id="391" w:name="_Toc400535847"/>
      <w:bookmarkStart w:id="392" w:name="_Toc400538341"/>
      <w:bookmarkStart w:id="393" w:name="_Toc444260705"/>
      <w:bookmarkStart w:id="394" w:name="_Toc444261669"/>
      <w:bookmarkStart w:id="395" w:name="_Toc444261779"/>
      <w:bookmarkStart w:id="396" w:name="_Toc444261813"/>
      <w:bookmarkStart w:id="397" w:name="_Toc444261866"/>
      <w:bookmarkStart w:id="398" w:name="_Toc444262851"/>
      <w:bookmarkStart w:id="399" w:name="_Toc65247471"/>
      <w:bookmarkStart w:id="400" w:name="_Toc68001933"/>
      <w:bookmarkStart w:id="401" w:name="_Toc68175112"/>
      <w:bookmarkStart w:id="402" w:name="_Toc68175202"/>
      <w:r w:rsidR="00DA58AD" w:rsidRPr="00E9546C">
        <w:lastRenderedPageBreak/>
        <w:t>7</w:t>
      </w:r>
      <w:r w:rsidRPr="00E9546C">
        <w:t>-</w:t>
      </w:r>
      <w:bookmarkEnd w:id="381"/>
      <w:bookmarkEnd w:id="382"/>
      <w:bookmarkEnd w:id="383"/>
      <w:r w:rsidR="005D4486" w:rsidRPr="00E9546C">
        <w:t>Övriga halsinfektioner</w:t>
      </w:r>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14:paraId="52DF2395" w14:textId="77777777" w:rsidR="0053037E" w:rsidRPr="00404D09" w:rsidRDefault="0053037E" w:rsidP="0053037E">
      <w:pPr>
        <w:pStyle w:val="BodyText"/>
      </w:pPr>
      <w:r w:rsidRPr="00404D09">
        <w:t>Det finns ett par övriga infektiösa tillstånd som kan hota den övre luftvägen:</w:t>
      </w:r>
    </w:p>
    <w:p w14:paraId="5564E0C5" w14:textId="77777777" w:rsidR="0053037E" w:rsidRPr="00404D09" w:rsidRDefault="005D4486" w:rsidP="0053037E">
      <w:pPr>
        <w:pStyle w:val="BodyText"/>
      </w:pPr>
      <w:r>
        <w:t>1-Peritonsillär abscess</w:t>
      </w:r>
    </w:p>
    <w:p w14:paraId="1A0FD703" w14:textId="77777777" w:rsidR="0053037E" w:rsidRPr="00404D09" w:rsidRDefault="0053037E" w:rsidP="0053037E">
      <w:pPr>
        <w:pStyle w:val="BodyText"/>
      </w:pPr>
      <w:r w:rsidRPr="00404D09">
        <w:t>2-Parotit</w:t>
      </w:r>
    </w:p>
    <w:p w14:paraId="6CB841B7" w14:textId="657B5F19" w:rsidR="0053037E" w:rsidRPr="00404D09" w:rsidRDefault="0053037E" w:rsidP="0053037E">
      <w:pPr>
        <w:pStyle w:val="BodyText"/>
      </w:pPr>
      <w:r w:rsidRPr="00404D09">
        <w:t>3-</w:t>
      </w:r>
      <w:r w:rsidR="00785226">
        <w:t>Submandibulära infektioner</w:t>
      </w:r>
      <w:r w:rsidR="005D4486">
        <w:t xml:space="preserve"> (</w:t>
      </w:r>
      <w:r w:rsidRPr="00404D09">
        <w:t xml:space="preserve">Ludwigs </w:t>
      </w:r>
      <w:r w:rsidR="005D4486">
        <w:t>angina)</w:t>
      </w:r>
    </w:p>
    <w:p w14:paraId="73BDE916" w14:textId="23B18306" w:rsidR="0053037E" w:rsidRPr="00404D09" w:rsidRDefault="0053037E" w:rsidP="0053037E">
      <w:pPr>
        <w:pStyle w:val="BodyText"/>
      </w:pPr>
      <w:r w:rsidRPr="00404D09">
        <w:t>4-</w:t>
      </w:r>
      <w:r w:rsidR="00785226">
        <w:t>P</w:t>
      </w:r>
      <w:r w:rsidRPr="00404D09">
        <w:t xml:space="preserve">arafaryngeala </w:t>
      </w:r>
      <w:r w:rsidR="00785226">
        <w:t>infektioner</w:t>
      </w:r>
    </w:p>
    <w:p w14:paraId="57A3E880" w14:textId="01329430" w:rsidR="0053037E" w:rsidRPr="00404D09" w:rsidRDefault="0053037E" w:rsidP="0053037E">
      <w:pPr>
        <w:pStyle w:val="BodyText"/>
      </w:pPr>
      <w:r w:rsidRPr="00404D09">
        <w:t>5-</w:t>
      </w:r>
      <w:r w:rsidR="00785226">
        <w:t>R</w:t>
      </w:r>
      <w:r w:rsidRPr="00404D09">
        <w:t>etrofaryngeala</w:t>
      </w:r>
      <w:r w:rsidR="00785226">
        <w:t xml:space="preserve"> infektioner</w:t>
      </w:r>
      <w:r w:rsidR="00550C14">
        <w:t xml:space="preserve"> (t ex </w:t>
      </w:r>
      <w:hyperlink r:id="rId65" w:history="1">
        <w:r w:rsidR="007F463F">
          <w:rPr>
            <w:rStyle w:val="Hyperlink"/>
            <w:bCs/>
            <w:szCs w:val="16"/>
          </w:rPr>
          <w:t>Lin 2011</w:t>
        </w:r>
      </w:hyperlink>
      <w:r w:rsidR="000D6E86">
        <w:rPr>
          <w:bCs/>
          <w:szCs w:val="16"/>
        </w:rPr>
        <w:t xml:space="preserve"> </w:t>
      </w:r>
      <w:r w:rsidR="00AB0501">
        <w:rPr>
          <w:bCs/>
          <w:szCs w:val="16"/>
        </w:rPr>
        <w:fldChar w:fldCharType="begin">
          <w:fldData xml:space="preserve">PEVuZE5vdGU+PENpdGU+PEF1dGhvcj5MaW48L0F1dGhvcj48WWVhcj4yMDExPC9ZZWFyPjxSZWNO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MTI3Ni05PC9wYWdlcz48dm9sdW1lPjE4Mzwv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</w:fldData>
        </w:fldChar>
      </w:r>
      <w:r w:rsidR="00AB0501">
        <w:rPr>
          <w:bCs/>
          <w:szCs w:val="16"/>
        </w:rPr>
        <w:instrText xml:space="preserve"> ADDIN EN.CITE </w:instrText>
      </w:r>
      <w:r w:rsidR="00AB0501">
        <w:rPr>
          <w:bCs/>
          <w:szCs w:val="16"/>
        </w:rPr>
        <w:fldChar w:fldCharType="begin">
          <w:fldData xml:space="preserve">PEVuZE5vdGU+PENpdGU+PEF1dGhvcj5MaW48L0F1dGhvcj48WWVhcj4yMDExPC9ZZWFyPjxSZWNO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MTI3Ni05PC9wYWdlcz48dm9sdW1lPjE4Mzwv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</w:fldData>
        </w:fldChar>
      </w:r>
      <w:r w:rsidR="00AB0501">
        <w:rPr>
          <w:bCs/>
          <w:szCs w:val="16"/>
        </w:rPr>
        <w:instrText xml:space="preserve"> ADDIN EN.CITE.DATA </w:instrText>
      </w:r>
      <w:r w:rsidR="00AB0501">
        <w:rPr>
          <w:bCs/>
          <w:szCs w:val="16"/>
        </w:rPr>
      </w:r>
      <w:r w:rsidR="00AB0501">
        <w:rPr>
          <w:bCs/>
          <w:szCs w:val="16"/>
        </w:rPr>
        <w:fldChar w:fldCharType="end"/>
      </w:r>
      <w:r w:rsidR="00AB0501">
        <w:rPr>
          <w:bCs/>
          <w:szCs w:val="16"/>
        </w:rPr>
        <w:fldChar w:fldCharType="separate"/>
      </w:r>
      <w:r w:rsidR="00AB0501">
        <w:rPr>
          <w:bCs/>
          <w:noProof/>
          <w:szCs w:val="16"/>
        </w:rPr>
        <w:t>[34]</w:t>
      </w:r>
      <w:r w:rsidR="00AB0501">
        <w:rPr>
          <w:bCs/>
          <w:szCs w:val="16"/>
        </w:rPr>
        <w:fldChar w:fldCharType="end"/>
      </w:r>
      <w:r w:rsidR="000D6E86">
        <w:rPr>
          <w:bCs/>
          <w:szCs w:val="16"/>
        </w:rPr>
        <w:t>)</w:t>
      </w:r>
    </w:p>
    <w:p w14:paraId="461B6BEA" w14:textId="77777777" w:rsidR="0053037E" w:rsidRPr="00404D09" w:rsidRDefault="0053037E" w:rsidP="0053037E">
      <w:pPr>
        <w:pStyle w:val="HTML-akronym1"/>
        <w:tabs>
          <w:tab w:val="left" w:pos="2835"/>
        </w:tabs>
        <w:jc w:val="left"/>
        <w:rPr>
          <w:b w:val="0"/>
          <w:sz w:val="24"/>
        </w:rPr>
      </w:pPr>
    </w:p>
    <w:p w14:paraId="2507BBB0" w14:textId="4F5681DF" w:rsidR="0053037E" w:rsidRPr="00404D09" w:rsidRDefault="008114A3" w:rsidP="0053037E">
      <w:pPr>
        <w:pStyle w:val="HTML-akronym1"/>
        <w:tabs>
          <w:tab w:val="left" w:pos="2835"/>
        </w:tabs>
        <w:jc w:val="left"/>
        <w:rPr>
          <w:b w:val="0"/>
          <w:sz w:val="24"/>
        </w:rPr>
      </w:pPr>
      <w:r>
        <w:rPr>
          <w:b w:val="0"/>
          <w:sz w:val="24"/>
        </w:rPr>
        <w:t>1-</w:t>
      </w:r>
      <w:r w:rsidR="00A50044">
        <w:rPr>
          <w:b w:val="0"/>
          <w:sz w:val="24"/>
        </w:rPr>
        <w:t>Nämn olika</w:t>
      </w:r>
      <w:r w:rsidR="0053037E" w:rsidRPr="00404D09">
        <w:rPr>
          <w:b w:val="0"/>
          <w:sz w:val="24"/>
        </w:rPr>
        <w:t xml:space="preserve"> symtom / kliniska fynd som kan förekomma vid dessa tillstånd</w:t>
      </w:r>
      <w:r w:rsidR="00A50044">
        <w:rPr>
          <w:b w:val="0"/>
          <w:sz w:val="24"/>
        </w:rPr>
        <w:t xml:space="preserve"> (</w:t>
      </w:r>
      <w:hyperlink r:id="rId66" w:anchor="a10" w:history="1">
        <w:r w:rsidR="00A50044" w:rsidRPr="00A50044">
          <w:rPr>
            <w:rStyle w:val="Hyperlink"/>
            <w:b w:val="0"/>
            <w:sz w:val="24"/>
          </w:rPr>
          <w:t xml:space="preserve">Medscape Deep </w:t>
        </w:r>
        <w:proofErr w:type="spellStart"/>
        <w:r w:rsidR="00A50044" w:rsidRPr="00A50044">
          <w:rPr>
            <w:rStyle w:val="Hyperlink"/>
            <w:b w:val="0"/>
            <w:sz w:val="24"/>
          </w:rPr>
          <w:t>Neck</w:t>
        </w:r>
        <w:proofErr w:type="spellEnd"/>
        <w:r w:rsidR="00A50044" w:rsidRPr="00A50044">
          <w:rPr>
            <w:rStyle w:val="Hyperlink"/>
            <w:b w:val="0"/>
            <w:sz w:val="24"/>
          </w:rPr>
          <w:t xml:space="preserve"> Space </w:t>
        </w:r>
        <w:proofErr w:type="spellStart"/>
        <w:r w:rsidR="00A50044" w:rsidRPr="00A50044">
          <w:rPr>
            <w:rStyle w:val="Hyperlink"/>
            <w:b w:val="0"/>
            <w:sz w:val="24"/>
          </w:rPr>
          <w:t>Infections</w:t>
        </w:r>
        <w:proofErr w:type="spellEnd"/>
      </w:hyperlink>
      <w:r w:rsidR="00A50044">
        <w:rPr>
          <w:b w:val="0"/>
          <w:sz w:val="24"/>
        </w:rPr>
        <w:t>)</w:t>
      </w:r>
    </w:p>
    <w:p w14:paraId="34B813F3" w14:textId="77777777" w:rsidR="0053037E" w:rsidRPr="00404D09" w:rsidRDefault="0053037E" w:rsidP="0053037E">
      <w:pPr>
        <w:pStyle w:val="HTML-akronym1"/>
        <w:tabs>
          <w:tab w:val="left" w:pos="2835"/>
        </w:tabs>
        <w:jc w:val="left"/>
        <w:rPr>
          <w:b w:val="0"/>
          <w:sz w:val="24"/>
        </w:rPr>
      </w:pPr>
    </w:p>
    <w:p w14:paraId="6B5E3A63" w14:textId="0AF415DC" w:rsidR="0053037E" w:rsidRPr="00B1600B" w:rsidRDefault="0053037E" w:rsidP="0053037E">
      <w:pPr>
        <w:pStyle w:val="HTML-akronym1"/>
        <w:tabs>
          <w:tab w:val="left" w:pos="2835"/>
        </w:tabs>
        <w:jc w:val="left"/>
        <w:rPr>
          <w:b w:val="0"/>
          <w:sz w:val="24"/>
        </w:rPr>
      </w:pPr>
    </w:p>
    <w:p w14:paraId="50F74222" w14:textId="38B0E872" w:rsidR="00AC6A08" w:rsidRPr="00B1600B" w:rsidRDefault="00AC6A08" w:rsidP="0053037E">
      <w:pPr>
        <w:pStyle w:val="HTML-akronym1"/>
        <w:tabs>
          <w:tab w:val="left" w:pos="2835"/>
        </w:tabs>
        <w:jc w:val="left"/>
        <w:rPr>
          <w:b w:val="0"/>
          <w:sz w:val="24"/>
        </w:rPr>
      </w:pPr>
    </w:p>
    <w:p w14:paraId="75D22BF0" w14:textId="77777777" w:rsidR="00AC6A08" w:rsidRPr="00B1600B" w:rsidRDefault="00AC6A08" w:rsidP="0053037E">
      <w:pPr>
        <w:pStyle w:val="HTML-akronym1"/>
        <w:tabs>
          <w:tab w:val="left" w:pos="2835"/>
        </w:tabs>
        <w:jc w:val="left"/>
        <w:rPr>
          <w:b w:val="0"/>
          <w:sz w:val="24"/>
        </w:rPr>
      </w:pPr>
    </w:p>
    <w:p w14:paraId="18F2D6F0" w14:textId="7DBDB2D3" w:rsidR="0053037E" w:rsidRPr="00404D09" w:rsidRDefault="00831670" w:rsidP="0053037E">
      <w:pPr>
        <w:pStyle w:val="HTML-akronym1"/>
        <w:tabs>
          <w:tab w:val="left" w:pos="2835"/>
        </w:tabs>
        <w:jc w:val="left"/>
        <w:rPr>
          <w:b w:val="0"/>
          <w:sz w:val="24"/>
        </w:rPr>
      </w:pPr>
      <w:r>
        <w:rPr>
          <w:b w:val="0"/>
          <w:sz w:val="24"/>
        </w:rPr>
        <w:t>2</w:t>
      </w:r>
      <w:r w:rsidR="008114A3">
        <w:rPr>
          <w:b w:val="0"/>
          <w:sz w:val="24"/>
        </w:rPr>
        <w:t>-</w:t>
      </w:r>
      <w:r w:rsidR="0053037E" w:rsidRPr="00404D09">
        <w:rPr>
          <w:b w:val="0"/>
          <w:sz w:val="24"/>
        </w:rPr>
        <w:t xml:space="preserve">Vilka är två komplikationer av </w:t>
      </w:r>
      <w:proofErr w:type="spellStart"/>
      <w:r w:rsidR="0053037E" w:rsidRPr="00404D09">
        <w:rPr>
          <w:b w:val="0"/>
          <w:sz w:val="24"/>
        </w:rPr>
        <w:t>parafaryngeala</w:t>
      </w:r>
      <w:proofErr w:type="spellEnd"/>
      <w:r w:rsidR="0053037E" w:rsidRPr="00404D09">
        <w:rPr>
          <w:b w:val="0"/>
          <w:sz w:val="24"/>
        </w:rPr>
        <w:t xml:space="preserve"> infektioner (</w:t>
      </w:r>
      <w:proofErr w:type="spellStart"/>
      <w:r w:rsidR="000871FD">
        <w:fldChar w:fldCharType="begin"/>
      </w:r>
      <w:r w:rsidR="000871FD">
        <w:instrText xml:space="preserve"> HYPERLINK "http://www.nejm.org/doi/full/10.1056/NEJMicm065036" </w:instrText>
      </w:r>
      <w:r w:rsidR="000871FD">
        <w:fldChar w:fldCharType="separate"/>
      </w:r>
      <w:r w:rsidR="0053037E" w:rsidRPr="00093387">
        <w:rPr>
          <w:rStyle w:val="Hyperlink"/>
          <w:b w:val="0"/>
          <w:sz w:val="24"/>
        </w:rPr>
        <w:t>Heavey</w:t>
      </w:r>
      <w:proofErr w:type="spellEnd"/>
      <w:r w:rsidR="0053037E" w:rsidRPr="00093387">
        <w:rPr>
          <w:rStyle w:val="Hyperlink"/>
          <w:b w:val="0"/>
          <w:sz w:val="24"/>
        </w:rPr>
        <w:t xml:space="preserve"> 2008</w:t>
      </w:r>
      <w:r w:rsidR="000871FD">
        <w:rPr>
          <w:rStyle w:val="Hyperlink"/>
          <w:b w:val="0"/>
          <w:sz w:val="24"/>
        </w:rPr>
        <w:fldChar w:fldCharType="end"/>
      </w:r>
      <w:r w:rsidR="00F26409">
        <w:rPr>
          <w:b w:val="0"/>
          <w:sz w:val="24"/>
        </w:rPr>
        <w:t xml:space="preserve"> </w:t>
      </w:r>
      <w:r w:rsidR="00AB0501">
        <w:rPr>
          <w:b w:val="0"/>
          <w:sz w:val="24"/>
        </w:rPr>
        <w:fldChar w:fldCharType="begin"/>
      </w:r>
      <w:r w:rsidR="00AB0501">
        <w:rPr>
          <w:b w:val="0"/>
          <w:sz w:val="24"/>
        </w:rPr>
        <w:instrText xml:space="preserve"> ADDIN EN.CITE &lt;EndNote&gt;&lt;Cite&gt;&lt;Author&gt;Heavey&lt;/Author&gt;&lt;Year&gt;2008&lt;/Year&gt;&lt;RecNum&gt;1842&lt;/RecNum&gt;&lt;DisplayText&gt;[35]&lt;/DisplayText&gt;&lt;record&gt;&lt;rec-number&gt;1842&lt;/rec-number&gt;&lt;foreign-keys&gt;&lt;key app="EN" db-id="5rd9tv29z5xd0revrw5xdxzy5w5zpd9tvz55" timestamp="1488088802"&gt;1842&lt;/key&gt;&lt;/foreign-keys&gt;&lt;ref-type name="Journal Article"&gt;17&lt;/ref-type&gt;&lt;contributors&gt;&lt;authors&gt;&lt;author&gt;Heavey, J.&lt;/author&gt;&lt;author&gt;Gupta, N.&lt;/author&gt;&lt;/authors&gt;&lt;/contributors&gt;&lt;auth-address&gt;University of Virginia, Charlottesville, VA 22903, USA. heavey@alum.dartmouth.org&lt;/auth-address&gt;&lt;titles&gt;&lt;title&gt;Images in clinical medicine. Ludwig&amp;apos;s angin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01&lt;/pages&gt;&lt;volume&gt;359&lt;/volume&gt;&lt;number&gt;14&lt;/number&gt;&lt;edition&gt;2008/10/04&lt;/edition&gt;&lt;keywords&gt;&lt;keyword&gt;Humans&lt;/keyword&gt;&lt;keyword&gt;Ludwig&amp;apos;s Angina/*diagnosis/etiology&lt;/keyword&gt;&lt;keyword&gt;Male&lt;/keyword&gt;&lt;keyword&gt;Middle Aged&lt;/keyword&gt;&lt;keyword&gt;Periapical Abscess/complications&lt;/keyword&gt;&lt;keyword&gt;Toothache/complications&lt;/keyword&gt;&lt;/keywords&gt;&lt;dates&gt;&lt;year&gt;2008&lt;/year&gt;&lt;pub-dates&gt;&lt;date&gt;Oct 02&lt;/date&gt;&lt;/pub-dates&gt;&lt;/dates&gt;&lt;isbn&gt;0028-4793&lt;/isbn&gt;&lt;accession-num&gt;18832248&lt;/accession-num&gt;&lt;urls&gt;&lt;/urls&gt;&lt;electronic-resource-num&gt;10.1056/NEJMicm065036&lt;/electronic-resource-num&gt;&lt;remote-database-provider&gt;NLM&lt;/remote-database-provider&gt;&lt;language&gt;eng&lt;/language&gt;&lt;/record&gt;&lt;/Cite&gt;&lt;/EndNote&gt;</w:instrText>
      </w:r>
      <w:r w:rsidR="00AB0501">
        <w:rPr>
          <w:b w:val="0"/>
          <w:sz w:val="24"/>
        </w:rPr>
        <w:fldChar w:fldCharType="separate"/>
      </w:r>
      <w:r w:rsidR="00AB0501">
        <w:rPr>
          <w:b w:val="0"/>
          <w:noProof/>
          <w:sz w:val="24"/>
        </w:rPr>
        <w:t>[35]</w:t>
      </w:r>
      <w:r w:rsidR="00AB0501">
        <w:rPr>
          <w:b w:val="0"/>
          <w:sz w:val="24"/>
        </w:rPr>
        <w:fldChar w:fldCharType="end"/>
      </w:r>
      <w:r w:rsidR="002C2F66">
        <w:rPr>
          <w:b w:val="0"/>
          <w:sz w:val="24"/>
        </w:rPr>
        <w:t>,</w:t>
      </w:r>
      <w:r w:rsidR="0053037E" w:rsidRPr="00404D09">
        <w:rPr>
          <w:b w:val="0"/>
          <w:sz w:val="24"/>
        </w:rPr>
        <w:t xml:space="preserve"> </w:t>
      </w:r>
      <w:hyperlink r:id="rId67" w:history="1">
        <w:proofErr w:type="spellStart"/>
        <w:r w:rsidR="0053037E" w:rsidRPr="00093387">
          <w:rPr>
            <w:rStyle w:val="Hyperlink"/>
            <w:b w:val="0"/>
            <w:sz w:val="24"/>
          </w:rPr>
          <w:t>Bliss</w:t>
        </w:r>
        <w:proofErr w:type="spellEnd"/>
        <w:r w:rsidR="0053037E" w:rsidRPr="00093387">
          <w:rPr>
            <w:rStyle w:val="Hyperlink"/>
            <w:b w:val="0"/>
            <w:sz w:val="24"/>
          </w:rPr>
          <w:t xml:space="preserve"> 2004</w:t>
        </w:r>
      </w:hyperlink>
      <w:r w:rsidR="00AA49CE">
        <w:rPr>
          <w:b w:val="0"/>
          <w:sz w:val="24"/>
        </w:rPr>
        <w:t xml:space="preserve"> </w:t>
      </w:r>
      <w:r w:rsidR="00AB0501">
        <w:rPr>
          <w:b w:val="0"/>
          <w:sz w:val="24"/>
        </w:rPr>
        <w:fldChar w:fldCharType="begin">
          <w:fldData xml:space="preserve">PEVuZE5vdGU+PENpdGU+PEF1dGhvcj5CbGlzczwvQXV0aG9yPjxZZWFyPjIwMDQ8L1llYXI+PFJl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zNy00MjwvcGFnZXM+PHZvbHVtZT4zNTA8L3ZvbHVtZT48bnVt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</w:fldData>
        </w:fldChar>
      </w:r>
      <w:r w:rsidR="00AB0501">
        <w:rPr>
          <w:b w:val="0"/>
          <w:sz w:val="24"/>
        </w:rPr>
        <w:instrText xml:space="preserve"> ADDIN EN.CITE </w:instrText>
      </w:r>
      <w:r w:rsidR="00AB0501">
        <w:rPr>
          <w:b w:val="0"/>
          <w:sz w:val="24"/>
        </w:rPr>
        <w:fldChar w:fldCharType="begin">
          <w:fldData xml:space="preserve">PEVuZE5vdGU+PENpdGU+PEF1dGhvcj5CbGlzczwvQXV0aG9yPjxZZWFyPjIwMDQ8L1llYXI+PFJl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zNy00MjwvcGFnZXM+PHZvbHVtZT4zNTA8L3ZvbHVtZT48bnVt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</w:fldData>
        </w:fldChar>
      </w:r>
      <w:r w:rsidR="00AB0501">
        <w:rPr>
          <w:b w:val="0"/>
          <w:sz w:val="24"/>
        </w:rPr>
        <w:instrText xml:space="preserve"> ADDIN EN.CITE.DATA </w:instrText>
      </w:r>
      <w:r w:rsidR="00AB0501">
        <w:rPr>
          <w:b w:val="0"/>
          <w:sz w:val="24"/>
        </w:rPr>
      </w:r>
      <w:r w:rsidR="00AB0501">
        <w:rPr>
          <w:b w:val="0"/>
          <w:sz w:val="24"/>
        </w:rPr>
        <w:fldChar w:fldCharType="end"/>
      </w:r>
      <w:r w:rsidR="00AB0501">
        <w:rPr>
          <w:b w:val="0"/>
          <w:sz w:val="24"/>
        </w:rPr>
        <w:fldChar w:fldCharType="separate"/>
      </w:r>
      <w:r w:rsidR="00AB0501">
        <w:rPr>
          <w:b w:val="0"/>
          <w:noProof/>
          <w:sz w:val="24"/>
        </w:rPr>
        <w:t>[36]</w:t>
      </w:r>
      <w:r w:rsidR="00AB0501">
        <w:rPr>
          <w:b w:val="0"/>
          <w:sz w:val="24"/>
        </w:rPr>
        <w:fldChar w:fldCharType="end"/>
      </w:r>
      <w:r w:rsidR="00AA49CE">
        <w:rPr>
          <w:b w:val="0"/>
          <w:sz w:val="24"/>
        </w:rPr>
        <w:t>)</w:t>
      </w:r>
    </w:p>
    <w:p w14:paraId="372C691D" w14:textId="77777777" w:rsidR="00DE59F7" w:rsidRDefault="00DE59F7" w:rsidP="00AC6A08">
      <w:pPr>
        <w:pStyle w:val="Heading1"/>
        <w:jc w:val="left"/>
      </w:pPr>
    </w:p>
    <w:p w14:paraId="6BB7F822" w14:textId="1AEC7DD1" w:rsidR="00DE59F7" w:rsidRDefault="00DE59F7" w:rsidP="00D247F5">
      <w:pPr>
        <w:pStyle w:val="BodyText"/>
      </w:pPr>
    </w:p>
    <w:p w14:paraId="7DA3767E" w14:textId="0305A920" w:rsidR="00AC6A08" w:rsidRDefault="00AC6A08" w:rsidP="00D247F5">
      <w:pPr>
        <w:pStyle w:val="BodyText"/>
      </w:pPr>
    </w:p>
    <w:p w14:paraId="0B35F317" w14:textId="77777777" w:rsidR="00AC6A08" w:rsidRDefault="00AC6A08" w:rsidP="00D247F5">
      <w:pPr>
        <w:pStyle w:val="BodyText"/>
      </w:pPr>
    </w:p>
    <w:p w14:paraId="5DE60B29" w14:textId="2C9E1D3C" w:rsidR="00B4702B" w:rsidRPr="00B1600B" w:rsidRDefault="00831670" w:rsidP="00397214">
      <w:pPr>
        <w:pStyle w:val="BodyText"/>
      </w:pPr>
      <w:r>
        <w:t>3</w:t>
      </w:r>
      <w:r w:rsidR="00B4702B">
        <w:t>-</w:t>
      </w:r>
      <w:r w:rsidR="00397214">
        <w:t xml:space="preserve">Riskfaktorer, anamnes och status vid Ludwigs angina? </w:t>
      </w:r>
      <w:r w:rsidR="00397214" w:rsidRPr="00B1600B">
        <w:t>(</w:t>
      </w:r>
      <w:proofErr w:type="spellStart"/>
      <w:r w:rsidR="00847D7F">
        <w:fldChar w:fldCharType="begin"/>
      </w:r>
      <w:r w:rsidR="00847D7F" w:rsidRPr="00B1600B">
        <w:instrText xml:space="preserve"> HYPERLINK "https://pubmed.ncbi.nlm.nih.gov/33383265/" </w:instrText>
      </w:r>
      <w:r w:rsidR="00847D7F">
        <w:fldChar w:fldCharType="separate"/>
      </w:r>
      <w:r w:rsidR="00B4702B" w:rsidRPr="00B1600B">
        <w:rPr>
          <w:rStyle w:val="Hyperlink"/>
        </w:rPr>
        <w:t>Bridwell</w:t>
      </w:r>
      <w:proofErr w:type="spellEnd"/>
      <w:r w:rsidR="00B4702B" w:rsidRPr="00B1600B">
        <w:rPr>
          <w:rStyle w:val="Hyperlink"/>
        </w:rPr>
        <w:t xml:space="preserve"> 2020</w:t>
      </w:r>
      <w:r w:rsidR="00847D7F">
        <w:rPr>
          <w:rStyle w:val="Hyperlink"/>
          <w:lang w:val="en-US"/>
        </w:rPr>
        <w:fldChar w:fldCharType="end"/>
      </w:r>
      <w:r w:rsidR="00B4702B" w:rsidRPr="00B1600B">
        <w:t xml:space="preserve"> </w:t>
      </w:r>
      <w:r w:rsidR="00AB0501">
        <w:rPr>
          <w:lang w:val="en-US"/>
        </w:rPr>
        <w:fldChar w:fldCharType="begin"/>
      </w:r>
      <w:r w:rsidR="00AB0501" w:rsidRPr="00B1600B">
        <w:instrText xml:space="preserve"> ADDIN EN.CITE &lt;EndNote&gt;&lt;Cite&gt;&lt;Author&gt;Bridwell&lt;/Author&gt;&lt;Year&gt;2020&lt;/Year&gt;&lt;RecNum&gt;3172&lt;/RecNum&gt;&lt;DisplayText&gt;[37]&lt;/DisplayText&gt;&lt;record&gt;&lt;rec-number&gt;3172&lt;/rec-number&gt;&lt;foreign-keys&gt;&lt;key app="EN" db-id="5rd9tv29z5xd0revrw5xdxzy5w5zpd9tvz55" timestamp="1614351474"&gt;3172&lt;/key&gt;&lt;/foreign-keys&gt;&lt;ref-type name="Journal Article"&gt;17&lt;/ref-type&gt;&lt;contributors&gt;&lt;authors&gt;&lt;author&gt;Bridwell, R.&lt;/author&gt;&lt;author&gt;Gottlieb, M.&lt;/author&gt;&lt;author&gt;Koyfman, A.&lt;/author&gt;&lt;author&gt;Long, B.&lt;/author&gt;&lt;/authors&gt;&lt;/contributors&gt;&lt;auth-address&gt;Department of Emergency Medicine, Brooke Army Medical Center, San Antonio, TX, United States of America.&amp;#xD;Department of Emergency Medicine, Rush University Medical Center, Chicago, IL, United States of America.&amp;#xD;Department of Emergency Medicine, UT Southwestern Medical Center, Dallas, TX, United States of America.&amp;#xD;Department of Emergency Medicine, Brooke Army Medical Center, San Antonio, TX, United States of America. Electronic address: Brit.long@yahoo.com.&lt;/auth-address&gt;&lt;titles&gt;&lt;title&gt;Diagnosis and management of Ludwig&amp;apos;s angina: An evidence-based review&lt;/title&gt;&lt;secondary-title&gt;Am J Emerg Med&lt;/secondary-title&gt;&lt;/titles&gt;&lt;periodical&gt;&lt;full-title&gt;Am J Emerg Med&lt;/full-title&gt;&lt;abbr-1&gt;The American journal of emergency medicine&lt;/abbr-1&gt;&lt;/periodical&gt;&lt;pages&gt;1-5&lt;/pages&gt;&lt;volume&gt;41&lt;/volume&gt;&lt;edition&gt;2021/01/01&lt;/edition&gt;&lt;keywords&gt;&lt;keyword&gt;Airway&lt;/keyword&gt;&lt;keyword&gt;Infectious disease&lt;/keyword&gt;&lt;keyword&gt;Otolaryngology&lt;/keyword&gt;&lt;keyword&gt;Submandibular&lt;/keyword&gt;&lt;keyword&gt;ludwig&amp;apos;s angina&lt;/keyword&gt;&lt;/keywords&gt;&lt;dates&gt;&lt;year&gt;2020&lt;/year&gt;&lt;pub-dates&gt;&lt;date&gt;Dec 23&lt;/date&gt;&lt;/pub-dates&gt;&lt;/dates&gt;&lt;isbn&gt;0735-6757&lt;/isbn&gt;&lt;accession-num&gt;33383265&lt;/accession-num&gt;&lt;urls&gt;&lt;/urls&gt;&lt;electronic-resource-num&gt;10.1016/j.ajem.2020.12.030&lt;/electronic-resource-num&gt;&lt;remote-database-provider&gt;NLM&lt;/remote-database-provider&gt;&lt;language&gt;eng&lt;/language&gt;&lt;/record&gt;&lt;/Cite&gt;&lt;/EndNote&gt;</w:instrText>
      </w:r>
      <w:r w:rsidR="00AB0501">
        <w:rPr>
          <w:lang w:val="en-US"/>
        </w:rPr>
        <w:fldChar w:fldCharType="separate"/>
      </w:r>
      <w:r w:rsidR="00AB0501" w:rsidRPr="00B1600B">
        <w:rPr>
          <w:noProof/>
        </w:rPr>
        <w:t>[37]</w:t>
      </w:r>
      <w:r w:rsidR="00AB0501">
        <w:rPr>
          <w:lang w:val="en-US"/>
        </w:rPr>
        <w:fldChar w:fldCharType="end"/>
      </w:r>
      <w:r w:rsidR="00397214" w:rsidRPr="00B1600B">
        <w:t xml:space="preserve"> </w:t>
      </w:r>
      <w:r w:rsidR="00FA2935" w:rsidRPr="00B1600B">
        <w:t>Tabell 1 +</w:t>
      </w:r>
      <w:r w:rsidR="00397214" w:rsidRPr="00B1600B">
        <w:t xml:space="preserve"> 3.2)</w:t>
      </w:r>
    </w:p>
    <w:p w14:paraId="18DEF8C0" w14:textId="77777777" w:rsidR="00B16049" w:rsidRPr="00B1600B" w:rsidRDefault="00B16049" w:rsidP="00FA2935">
      <w:pPr>
        <w:pStyle w:val="BodyText2"/>
      </w:pPr>
    </w:p>
    <w:p w14:paraId="7D7A74F6" w14:textId="77777777" w:rsidR="00B4702B" w:rsidRPr="00B1600B" w:rsidRDefault="00B4702B" w:rsidP="00D247F5">
      <w:pPr>
        <w:pStyle w:val="BodyText"/>
      </w:pPr>
    </w:p>
    <w:p w14:paraId="0BB733DB" w14:textId="77777777" w:rsidR="00D247F5" w:rsidRPr="00E9546C" w:rsidRDefault="00D247F5" w:rsidP="00AD0644">
      <w:pPr>
        <w:pStyle w:val="Heading2"/>
      </w:pPr>
      <w:r w:rsidRPr="00CA6792">
        <w:br w:type="page"/>
      </w:r>
      <w:bookmarkStart w:id="403" w:name="_Toc400538342"/>
      <w:bookmarkStart w:id="404" w:name="_Toc444260706"/>
      <w:bookmarkStart w:id="405" w:name="_Toc444261670"/>
      <w:bookmarkStart w:id="406" w:name="_Toc444261780"/>
      <w:bookmarkStart w:id="407" w:name="_Toc444261814"/>
      <w:bookmarkStart w:id="408" w:name="_Toc444261867"/>
      <w:bookmarkStart w:id="409" w:name="_Toc444262852"/>
      <w:bookmarkStart w:id="410" w:name="_Toc65247472"/>
      <w:bookmarkStart w:id="411" w:name="_Toc68001934"/>
      <w:bookmarkStart w:id="412" w:name="_Toc68175113"/>
      <w:bookmarkStart w:id="413" w:name="_Toc68175203"/>
      <w:r w:rsidRPr="00E9546C">
        <w:lastRenderedPageBreak/>
        <w:t>8-</w:t>
      </w:r>
      <w:bookmarkEnd w:id="403"/>
      <w:r w:rsidR="00184F58" w:rsidRPr="00E9546C">
        <w:t>Bakre näsblödning</w:t>
      </w:r>
      <w:bookmarkEnd w:id="404"/>
      <w:bookmarkEnd w:id="405"/>
      <w:bookmarkEnd w:id="406"/>
      <w:bookmarkEnd w:id="407"/>
      <w:bookmarkEnd w:id="408"/>
      <w:bookmarkEnd w:id="409"/>
      <w:bookmarkEnd w:id="410"/>
      <w:bookmarkEnd w:id="411"/>
      <w:bookmarkEnd w:id="412"/>
      <w:bookmarkEnd w:id="413"/>
    </w:p>
    <w:p w14:paraId="0E4D03A5" w14:textId="445FDCCB" w:rsidR="00D247F5" w:rsidRDefault="008114A3" w:rsidP="00D247F5">
      <w:pPr>
        <w:pStyle w:val="BodyText"/>
      </w:pPr>
      <w:r>
        <w:t>1-</w:t>
      </w:r>
      <w:r w:rsidR="00D247F5">
        <w:t>Hur skyddar man luftvägen från en bakre näsblödning</w:t>
      </w:r>
      <w:r w:rsidR="0070234B">
        <w:t xml:space="preserve"> med hjälp av </w:t>
      </w:r>
      <w:r w:rsidR="002F5A52">
        <w:t xml:space="preserve">en </w:t>
      </w:r>
      <w:r w:rsidR="0070234B">
        <w:t>Foleykateter</w:t>
      </w:r>
      <w:r w:rsidR="00D247F5">
        <w:t>?</w:t>
      </w:r>
      <w:r w:rsidR="00F056DF">
        <w:t xml:space="preserve"> (</w:t>
      </w:r>
      <w:hyperlink r:id="rId68" w:history="1">
        <w:r w:rsidR="00C13EEA" w:rsidRPr="00C13EEA">
          <w:rPr>
            <w:rStyle w:val="Hyperlink"/>
          </w:rPr>
          <w:t>Svensson 2016</w:t>
        </w:r>
      </w:hyperlink>
      <w:r w:rsidR="00C13EEA">
        <w:t xml:space="preserve"> </w:t>
      </w:r>
      <w:r w:rsidR="00AB0501">
        <w:fldChar w:fldCharType="begin"/>
      </w:r>
      <w:r w:rsidR="00AB0501">
        <w:instrText xml:space="preserve"> ADDIN EN.CITE &lt;EndNote&gt;&lt;Cite&gt;&lt;Author&gt;Svensson&lt;/Author&gt;&lt;Year&gt;2016&lt;/Year&gt;&lt;RecNum&gt;2539&lt;/RecNum&gt;&lt;DisplayText&gt;[38]&lt;/DisplayText&gt;&lt;record&gt;&lt;rec-number&gt;2539&lt;/rec-number&gt;&lt;foreign-keys&gt;&lt;key app="EN" db-id="5rd9tv29z5xd0revrw5xdxzy5w5zpd9tvz55" timestamp="1538911993"&gt;2539&lt;/key&gt;&lt;/foreign-keys&gt;&lt;ref-type name="Journal Article"&gt;17&lt;/ref-type&gt;&lt;contributors&gt;&lt;authors&gt;&lt;author&gt;Svensson, U. K.&lt;/author&gt;&lt;author&gt;Hellgren, J.&lt;/author&gt;&lt;/authors&gt;&lt;/contributors&gt;&lt;auth-address&gt;ONH-kliniken - Sahlgrenska Goteborg, Sweden - Goteborg, Sweden.&amp;#xD;ONH-kliniken - Sahlgrenska Goteborg, Sweden Institutionen for Kliniska Vetenskaper - Avdelningen for ONH Goteborg, Sweden.&lt;/auth-address&gt;&lt;titles&gt;&lt;title&gt;[Not Available]&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3&lt;/volume&gt;&lt;edition&gt;2016/03/02&lt;/edition&gt;&lt;keywords&gt;&lt;keyword&gt;Ambulatory Care&lt;/keyword&gt;&lt;keyword&gt;Critical Pathways&lt;/keyword&gt;&lt;keyword&gt;Epistaxis/etiology/*therapy&lt;/keyword&gt;&lt;keyword&gt;Humans&lt;/keyword&gt;&lt;keyword&gt;Nose/blood supply&lt;/keyword&gt;&lt;keyword&gt;Practice Guidelines as Topic&lt;/keyword&gt;&lt;keyword&gt;Sweden&lt;/keyword&gt;&lt;/keywords&gt;&lt;dates&gt;&lt;year&gt;2016&lt;/year&gt;&lt;pub-dates&gt;&lt;date&gt;Feb 23&lt;/date&gt;&lt;/pub-dates&gt;&lt;/dates&gt;&lt;orig-pub&gt;ABC om - Praktisk handlaggning av nasblodning.&lt;/orig-pub&gt;&lt;isbn&gt;0023-7205&lt;/isbn&gt;&lt;accession-num&gt;26928680&lt;/accession-num&gt;&lt;urls&gt;&lt;/urls&gt;&lt;remote-database-provider&gt;NLM&lt;/remote-database-provider&gt;&lt;language&gt;swe&lt;/language&gt;&lt;/record&gt;&lt;/Cite&gt;&lt;/EndNote&gt;</w:instrText>
      </w:r>
      <w:r w:rsidR="00AB0501">
        <w:fldChar w:fldCharType="separate"/>
      </w:r>
      <w:r w:rsidR="00AB0501">
        <w:rPr>
          <w:noProof/>
        </w:rPr>
        <w:t>[38]</w:t>
      </w:r>
      <w:r w:rsidR="00AB0501">
        <w:fldChar w:fldCharType="end"/>
      </w:r>
      <w:r w:rsidR="00C13EEA">
        <w:t xml:space="preserve"> </w:t>
      </w:r>
      <w:r w:rsidR="006F54A5">
        <w:t>s</w:t>
      </w:r>
      <w:r w:rsidR="0070234B">
        <w:t>3-5</w:t>
      </w:r>
      <w:r w:rsidR="00621EB0">
        <w:t xml:space="preserve"> och </w:t>
      </w:r>
      <w:hyperlink r:id="rId69" w:history="1">
        <w:r w:rsidR="00621EB0" w:rsidRPr="00621EB0">
          <w:rPr>
            <w:rStyle w:val="Hyperlink"/>
          </w:rPr>
          <w:t>SWESEMS UTBILDNINGSMATERIAL</w:t>
        </w:r>
      </w:hyperlink>
      <w:r w:rsidR="00621EB0">
        <w:t>, anteckningar 17-23</w:t>
      </w:r>
      <w:r w:rsidR="006F54A5">
        <w:t>)</w:t>
      </w:r>
    </w:p>
    <w:p w14:paraId="3B91956D" w14:textId="77777777" w:rsidR="00D247F5" w:rsidRDefault="00D247F5" w:rsidP="00D247F5">
      <w:pPr>
        <w:pStyle w:val="BodyText"/>
      </w:pPr>
    </w:p>
    <w:p w14:paraId="351D6911" w14:textId="77777777" w:rsidR="00D247F5" w:rsidRPr="00D247F5" w:rsidRDefault="00D247F5" w:rsidP="00D247F5">
      <w:pPr>
        <w:pStyle w:val="BodyText"/>
      </w:pPr>
    </w:p>
    <w:p w14:paraId="445487B8" w14:textId="77777777" w:rsidR="00D247F5" w:rsidRDefault="00D247F5" w:rsidP="00641D6A">
      <w:pPr>
        <w:pStyle w:val="Heading1"/>
      </w:pPr>
    </w:p>
    <w:p w14:paraId="7F19958A" w14:textId="77777777" w:rsidR="00AB0501" w:rsidRDefault="00641D6A" w:rsidP="00875C69">
      <w:pPr>
        <w:pStyle w:val="Heading1"/>
      </w:pPr>
      <w:r>
        <w:br w:type="page"/>
      </w:r>
      <w:bookmarkStart w:id="414" w:name="_Toc243203839"/>
      <w:bookmarkStart w:id="415" w:name="_Toc248570154"/>
      <w:bookmarkStart w:id="416" w:name="_Toc248570201"/>
      <w:bookmarkStart w:id="417" w:name="_Toc248570280"/>
      <w:bookmarkStart w:id="418" w:name="_Toc269890617"/>
      <w:bookmarkStart w:id="419" w:name="_Toc269909960"/>
      <w:bookmarkStart w:id="420" w:name="_Toc315436212"/>
      <w:bookmarkStart w:id="421" w:name="_Toc349643532"/>
      <w:bookmarkStart w:id="422" w:name="_Toc349655390"/>
      <w:bookmarkStart w:id="423" w:name="_Toc349750831"/>
      <w:bookmarkStart w:id="424" w:name="_Toc349757679"/>
      <w:bookmarkStart w:id="425" w:name="_Toc377299333"/>
      <w:bookmarkStart w:id="426" w:name="_Toc400535859"/>
      <w:bookmarkStart w:id="427" w:name="_Toc400538355"/>
      <w:bookmarkStart w:id="428" w:name="_Toc444260719"/>
      <w:bookmarkStart w:id="429" w:name="_Toc444261683"/>
      <w:bookmarkStart w:id="430" w:name="_Toc444261793"/>
      <w:bookmarkStart w:id="431" w:name="_Toc444261827"/>
      <w:bookmarkStart w:id="432" w:name="_Toc444261880"/>
      <w:bookmarkStart w:id="433" w:name="_Toc444262864"/>
      <w:bookmarkStart w:id="434" w:name="_Toc65247473"/>
      <w:bookmarkStart w:id="435" w:name="_Toc68001935"/>
      <w:bookmarkStart w:id="436" w:name="_Toc68175114"/>
      <w:bookmarkStart w:id="437" w:name="_Toc68175204"/>
      <w:r w:rsidR="00076436" w:rsidRPr="00875C69">
        <w:lastRenderedPageBreak/>
        <w:t>REFERENSER</w:t>
      </w:r>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p w14:paraId="4F242948" w14:textId="77777777" w:rsidR="00AB0501" w:rsidRDefault="00AB0501" w:rsidP="00875C69">
      <w:pPr>
        <w:pStyle w:val="Heading1"/>
      </w:pPr>
    </w:p>
    <w:p w14:paraId="38BB8AE9" w14:textId="77777777" w:rsidR="003A7AE8" w:rsidRPr="003A7AE8" w:rsidRDefault="00AB0501" w:rsidP="003A7AE8">
      <w:pPr>
        <w:pStyle w:val="EndNoteBibliography"/>
        <w:rPr>
          <w:noProof/>
        </w:rPr>
      </w:pPr>
      <w:r>
        <w:fldChar w:fldCharType="begin"/>
      </w:r>
      <w:r>
        <w:instrText xml:space="preserve"> ADDIN EN.REFLIST </w:instrText>
      </w:r>
      <w:r>
        <w:fldChar w:fldCharType="separate"/>
      </w:r>
      <w:r w:rsidR="003A7AE8" w:rsidRPr="003A7AE8">
        <w:rPr>
          <w:noProof/>
        </w:rPr>
        <w:t>1.</w:t>
      </w:r>
      <w:r w:rsidR="003A7AE8" w:rsidRPr="003A7AE8">
        <w:rPr>
          <w:noProof/>
        </w:rPr>
        <w:tab/>
        <w:t xml:space="preserve">Albrecht E, Schoettker P. Images in clinical medicine. The jaw-thrust maneuver. </w:t>
      </w:r>
      <w:r w:rsidR="003A7AE8" w:rsidRPr="003A7AE8">
        <w:rPr>
          <w:i/>
          <w:noProof/>
        </w:rPr>
        <w:t>The New England journal of medicine</w:t>
      </w:r>
      <w:r w:rsidR="003A7AE8" w:rsidRPr="003A7AE8">
        <w:rPr>
          <w:noProof/>
        </w:rPr>
        <w:t>. 2010;</w:t>
      </w:r>
      <w:r w:rsidR="003A7AE8" w:rsidRPr="003A7AE8">
        <w:rPr>
          <w:b/>
          <w:noProof/>
        </w:rPr>
        <w:t>363</w:t>
      </w:r>
      <w:r w:rsidR="003A7AE8" w:rsidRPr="003A7AE8">
        <w:rPr>
          <w:noProof/>
        </w:rPr>
        <w:t>:e32.</w:t>
      </w:r>
    </w:p>
    <w:p w14:paraId="039CEC29" w14:textId="77777777" w:rsidR="003A7AE8" w:rsidRPr="003A7AE8" w:rsidRDefault="003A7AE8" w:rsidP="003A7AE8">
      <w:pPr>
        <w:pStyle w:val="EndNoteBibliography"/>
        <w:rPr>
          <w:noProof/>
        </w:rPr>
      </w:pPr>
      <w:r w:rsidRPr="003A7AE8">
        <w:rPr>
          <w:noProof/>
        </w:rPr>
        <w:t>2.</w:t>
      </w:r>
      <w:r w:rsidRPr="003A7AE8">
        <w:rPr>
          <w:noProof/>
        </w:rPr>
        <w:tab/>
        <w:t xml:space="preserve">Murphy C, Wong DT. Airway management and oxygenation in obese patients. </w:t>
      </w:r>
      <w:r w:rsidRPr="003A7AE8">
        <w:rPr>
          <w:i/>
          <w:noProof/>
        </w:rPr>
        <w:t>Canadian Journal of Anesthesia/Journal canadien d'anesthésie</w:t>
      </w:r>
      <w:r w:rsidRPr="003A7AE8">
        <w:rPr>
          <w:noProof/>
        </w:rPr>
        <w:t>. 2013;</w:t>
      </w:r>
      <w:r w:rsidRPr="003A7AE8">
        <w:rPr>
          <w:b/>
          <w:noProof/>
        </w:rPr>
        <w:t>60</w:t>
      </w:r>
      <w:r w:rsidRPr="003A7AE8">
        <w:rPr>
          <w:noProof/>
        </w:rPr>
        <w:t>:929-945.</w:t>
      </w:r>
    </w:p>
    <w:p w14:paraId="00C859F3" w14:textId="77777777" w:rsidR="003A7AE8" w:rsidRPr="003A7AE8" w:rsidRDefault="003A7AE8" w:rsidP="003A7AE8">
      <w:pPr>
        <w:pStyle w:val="EndNoteBibliography"/>
        <w:rPr>
          <w:noProof/>
        </w:rPr>
      </w:pPr>
      <w:r w:rsidRPr="003A7AE8">
        <w:rPr>
          <w:noProof/>
        </w:rPr>
        <w:t>3.</w:t>
      </w:r>
      <w:r w:rsidRPr="003A7AE8">
        <w:rPr>
          <w:noProof/>
        </w:rPr>
        <w:tab/>
        <w:t xml:space="preserve">Roberts K, Whalley H, Bleetman A. The nasopharyngeal airway: dispelling myths and establishing the facts. </w:t>
      </w:r>
      <w:r w:rsidRPr="003A7AE8">
        <w:rPr>
          <w:i/>
          <w:noProof/>
        </w:rPr>
        <w:t>Emergency medicine journal : EMJ</w:t>
      </w:r>
      <w:r w:rsidRPr="003A7AE8">
        <w:rPr>
          <w:noProof/>
        </w:rPr>
        <w:t>. 2005;</w:t>
      </w:r>
      <w:r w:rsidRPr="003A7AE8">
        <w:rPr>
          <w:b/>
          <w:noProof/>
        </w:rPr>
        <w:t>22</w:t>
      </w:r>
      <w:r w:rsidRPr="003A7AE8">
        <w:rPr>
          <w:noProof/>
        </w:rPr>
        <w:t>:394-396.</w:t>
      </w:r>
    </w:p>
    <w:p w14:paraId="63093A9E" w14:textId="77777777" w:rsidR="003A7AE8" w:rsidRPr="003A7AE8" w:rsidRDefault="003A7AE8" w:rsidP="003A7AE8">
      <w:pPr>
        <w:pStyle w:val="EndNoteBibliography"/>
        <w:rPr>
          <w:noProof/>
        </w:rPr>
      </w:pPr>
      <w:r w:rsidRPr="003A7AE8">
        <w:rPr>
          <w:noProof/>
        </w:rPr>
        <w:t>4.</w:t>
      </w:r>
      <w:r w:rsidRPr="003A7AE8">
        <w:rPr>
          <w:noProof/>
        </w:rPr>
        <w:tab/>
        <w:t xml:space="preserve">Ellis DY, Lambert C, Shirley P. Intracranial placement of nasopharyngeal airways: is it all that rare? </w:t>
      </w:r>
      <w:r w:rsidRPr="003A7AE8">
        <w:rPr>
          <w:i/>
          <w:noProof/>
        </w:rPr>
        <w:t>Emergency medicine journal : EMJ</w:t>
      </w:r>
      <w:r w:rsidRPr="003A7AE8">
        <w:rPr>
          <w:noProof/>
        </w:rPr>
        <w:t>. 2006;</w:t>
      </w:r>
      <w:r w:rsidRPr="003A7AE8">
        <w:rPr>
          <w:b/>
          <w:noProof/>
        </w:rPr>
        <w:t>23</w:t>
      </w:r>
      <w:r w:rsidRPr="003A7AE8">
        <w:rPr>
          <w:noProof/>
        </w:rPr>
        <w:t>:661.</w:t>
      </w:r>
    </w:p>
    <w:p w14:paraId="3CE12A6F" w14:textId="77777777" w:rsidR="003A7AE8" w:rsidRPr="003A7AE8" w:rsidRDefault="003A7AE8" w:rsidP="003A7AE8">
      <w:pPr>
        <w:pStyle w:val="EndNoteBibliography"/>
        <w:rPr>
          <w:noProof/>
        </w:rPr>
      </w:pPr>
      <w:r w:rsidRPr="003A7AE8">
        <w:rPr>
          <w:noProof/>
        </w:rPr>
        <w:t>5.</w:t>
      </w:r>
      <w:r w:rsidRPr="003A7AE8">
        <w:rPr>
          <w:noProof/>
        </w:rPr>
        <w:tab/>
        <w:t xml:space="preserve">Steinbruner D, Mazur R, Mahoney PF. Intracranial placement of a nasopharyngeal airway in a gun shot victim. </w:t>
      </w:r>
      <w:r w:rsidRPr="003A7AE8">
        <w:rPr>
          <w:i/>
          <w:noProof/>
        </w:rPr>
        <w:t>Emergency medicine journal : EMJ</w:t>
      </w:r>
      <w:r w:rsidRPr="003A7AE8">
        <w:rPr>
          <w:noProof/>
        </w:rPr>
        <w:t>. 2007;</w:t>
      </w:r>
      <w:r w:rsidRPr="003A7AE8">
        <w:rPr>
          <w:b/>
          <w:noProof/>
        </w:rPr>
        <w:t>24</w:t>
      </w:r>
      <w:r w:rsidRPr="003A7AE8">
        <w:rPr>
          <w:noProof/>
        </w:rPr>
        <w:t>:311-311.</w:t>
      </w:r>
    </w:p>
    <w:p w14:paraId="7D340C5A" w14:textId="77777777" w:rsidR="003A7AE8" w:rsidRPr="003A7AE8" w:rsidRDefault="003A7AE8" w:rsidP="003A7AE8">
      <w:pPr>
        <w:pStyle w:val="EndNoteBibliography"/>
        <w:rPr>
          <w:noProof/>
        </w:rPr>
      </w:pPr>
      <w:r w:rsidRPr="003A7AE8">
        <w:rPr>
          <w:noProof/>
        </w:rPr>
        <w:t>6.</w:t>
      </w:r>
      <w:r w:rsidRPr="003A7AE8">
        <w:rPr>
          <w:noProof/>
        </w:rPr>
        <w:tab/>
        <w:t xml:space="preserve">Lighthall G, Harrison TK, Chu LF. Videos in clinical medicine: Laryngeal mask airway in medical emergencies. </w:t>
      </w:r>
      <w:r w:rsidRPr="003A7AE8">
        <w:rPr>
          <w:i/>
          <w:noProof/>
        </w:rPr>
        <w:t>The New England journal of medicine</w:t>
      </w:r>
      <w:r w:rsidRPr="003A7AE8">
        <w:rPr>
          <w:noProof/>
        </w:rPr>
        <w:t>. 2013;</w:t>
      </w:r>
      <w:r w:rsidRPr="003A7AE8">
        <w:rPr>
          <w:b/>
          <w:noProof/>
        </w:rPr>
        <w:t>369</w:t>
      </w:r>
      <w:r w:rsidRPr="003A7AE8">
        <w:rPr>
          <w:noProof/>
        </w:rPr>
        <w:t>:e26.</w:t>
      </w:r>
    </w:p>
    <w:p w14:paraId="2369AAEC" w14:textId="77777777" w:rsidR="003A7AE8" w:rsidRPr="003A7AE8" w:rsidRDefault="003A7AE8" w:rsidP="003A7AE8">
      <w:pPr>
        <w:pStyle w:val="EndNoteBibliography"/>
        <w:rPr>
          <w:noProof/>
        </w:rPr>
      </w:pPr>
      <w:r w:rsidRPr="003A7AE8">
        <w:rPr>
          <w:noProof/>
        </w:rPr>
        <w:t>7.</w:t>
      </w:r>
      <w:r w:rsidRPr="003A7AE8">
        <w:rPr>
          <w:noProof/>
        </w:rPr>
        <w:tab/>
        <w:t xml:space="preserve">Detsky ME, Jivraj N, Adhikari NK, Friedrich JO, Pinto R, Simel DL, et al. Will This Patient Be Difficult to Intubate?: The Rational Clinical Examination Systematic Review. </w:t>
      </w:r>
      <w:r w:rsidRPr="003A7AE8">
        <w:rPr>
          <w:i/>
          <w:noProof/>
        </w:rPr>
        <w:t>Jama</w:t>
      </w:r>
      <w:r w:rsidRPr="003A7AE8">
        <w:rPr>
          <w:noProof/>
        </w:rPr>
        <w:t>. 2019;</w:t>
      </w:r>
      <w:r w:rsidRPr="003A7AE8">
        <w:rPr>
          <w:b/>
          <w:noProof/>
        </w:rPr>
        <w:t>321</w:t>
      </w:r>
      <w:r w:rsidRPr="003A7AE8">
        <w:rPr>
          <w:noProof/>
        </w:rPr>
        <w:t>:493-503.</w:t>
      </w:r>
    </w:p>
    <w:p w14:paraId="0FE46C7F" w14:textId="77777777" w:rsidR="003A7AE8" w:rsidRPr="003A7AE8" w:rsidRDefault="003A7AE8" w:rsidP="003A7AE8">
      <w:pPr>
        <w:pStyle w:val="EndNoteBibliography"/>
        <w:rPr>
          <w:noProof/>
        </w:rPr>
      </w:pPr>
      <w:r w:rsidRPr="003A7AE8">
        <w:rPr>
          <w:noProof/>
        </w:rPr>
        <w:t>8.</w:t>
      </w:r>
      <w:r w:rsidRPr="003A7AE8">
        <w:rPr>
          <w:noProof/>
        </w:rPr>
        <w:tab/>
        <w:t xml:space="preserve">Kabrhel C, Thomsen TW, Setnik GS, Walls RM. Videos in clinical medicine. Orotracheal intubation. </w:t>
      </w:r>
      <w:r w:rsidRPr="003A7AE8">
        <w:rPr>
          <w:i/>
          <w:noProof/>
        </w:rPr>
        <w:t>The New England journal of medicine</w:t>
      </w:r>
      <w:r w:rsidRPr="003A7AE8">
        <w:rPr>
          <w:noProof/>
        </w:rPr>
        <w:t>. 2007;</w:t>
      </w:r>
      <w:r w:rsidRPr="003A7AE8">
        <w:rPr>
          <w:b/>
          <w:noProof/>
        </w:rPr>
        <w:t>356</w:t>
      </w:r>
      <w:r w:rsidRPr="003A7AE8">
        <w:rPr>
          <w:noProof/>
        </w:rPr>
        <w:t>:e15.</w:t>
      </w:r>
    </w:p>
    <w:p w14:paraId="4ED8A02F" w14:textId="77777777" w:rsidR="003A7AE8" w:rsidRPr="003A7AE8" w:rsidRDefault="003A7AE8" w:rsidP="003A7AE8">
      <w:pPr>
        <w:pStyle w:val="EndNoteBibliography"/>
        <w:rPr>
          <w:noProof/>
        </w:rPr>
      </w:pPr>
      <w:r w:rsidRPr="003A7AE8">
        <w:rPr>
          <w:noProof/>
        </w:rPr>
        <w:t>9.</w:t>
      </w:r>
      <w:r w:rsidRPr="003A7AE8">
        <w:rPr>
          <w:noProof/>
        </w:rPr>
        <w:tab/>
        <w:t xml:space="preserve">Frerk C, Difficult Airway Society intubation guidelines working g, Mitchell VS, Difficult Airway Society intubation guidelines working g, McNarry AF, Difficult Airway Society intubation guidelines working g, et al. Difficult Airway Society 2015 guidelines for management of unanticipated difficult intubation in adults†. </w:t>
      </w:r>
      <w:r w:rsidRPr="003A7AE8">
        <w:rPr>
          <w:i/>
          <w:noProof/>
        </w:rPr>
        <w:t>BJA: British Journal of Anaesthesia</w:t>
      </w:r>
      <w:r w:rsidRPr="003A7AE8">
        <w:rPr>
          <w:noProof/>
        </w:rPr>
        <w:t>. 2015;</w:t>
      </w:r>
      <w:r w:rsidRPr="003A7AE8">
        <w:rPr>
          <w:b/>
          <w:noProof/>
        </w:rPr>
        <w:t>115</w:t>
      </w:r>
      <w:r w:rsidRPr="003A7AE8">
        <w:rPr>
          <w:noProof/>
        </w:rPr>
        <w:t>:827-848.</w:t>
      </w:r>
    </w:p>
    <w:p w14:paraId="405F5DCA" w14:textId="77777777" w:rsidR="003A7AE8" w:rsidRPr="003A7AE8" w:rsidRDefault="003A7AE8" w:rsidP="003A7AE8">
      <w:pPr>
        <w:pStyle w:val="EndNoteBibliography"/>
        <w:rPr>
          <w:noProof/>
        </w:rPr>
      </w:pPr>
      <w:r w:rsidRPr="003A7AE8">
        <w:rPr>
          <w:noProof/>
        </w:rPr>
        <w:t>10.</w:t>
      </w:r>
      <w:r w:rsidRPr="003A7AE8">
        <w:rPr>
          <w:noProof/>
        </w:rPr>
        <w:tab/>
        <w:t xml:space="preserve">Driver BE, Prekker ME, Klein LR, Reardon RF, Miner JR, Fagerstrom ET, et al. Effect of Use of a Bougie vs Endotracheal Tube and Stylet on First-Attempt Intubation Success Among Patients With Difficult Airways Undergoing Emergency Intubation: A Randomized Clinical Trial. </w:t>
      </w:r>
      <w:r w:rsidRPr="003A7AE8">
        <w:rPr>
          <w:i/>
          <w:noProof/>
        </w:rPr>
        <w:t>Jama</w:t>
      </w:r>
      <w:r w:rsidRPr="003A7AE8">
        <w:rPr>
          <w:noProof/>
        </w:rPr>
        <w:t>. 2018;</w:t>
      </w:r>
      <w:r w:rsidRPr="003A7AE8">
        <w:rPr>
          <w:b/>
          <w:noProof/>
        </w:rPr>
        <w:t>319</w:t>
      </w:r>
      <w:r w:rsidRPr="003A7AE8">
        <w:rPr>
          <w:noProof/>
        </w:rPr>
        <w:t>:2179-2189.</w:t>
      </w:r>
    </w:p>
    <w:p w14:paraId="52A9D985" w14:textId="77777777" w:rsidR="003A7AE8" w:rsidRPr="003A7AE8" w:rsidRDefault="003A7AE8" w:rsidP="003A7AE8">
      <w:pPr>
        <w:pStyle w:val="EndNoteBibliography"/>
        <w:rPr>
          <w:noProof/>
        </w:rPr>
      </w:pPr>
      <w:r w:rsidRPr="003A7AE8">
        <w:rPr>
          <w:noProof/>
        </w:rPr>
        <w:t>11.</w:t>
      </w:r>
      <w:r w:rsidRPr="003A7AE8">
        <w:rPr>
          <w:noProof/>
        </w:rPr>
        <w:tab/>
        <w:t xml:space="preserve">Merelman AH, Perlmutter MC, Strayer RJ. Alternatives to Rapid Sequence Intubation: Contemporary Airway Management with Ketamine. </w:t>
      </w:r>
      <w:r w:rsidRPr="003A7AE8">
        <w:rPr>
          <w:i/>
          <w:noProof/>
        </w:rPr>
        <w:t>The western journal of emergency medicine</w:t>
      </w:r>
      <w:r w:rsidRPr="003A7AE8">
        <w:rPr>
          <w:noProof/>
        </w:rPr>
        <w:t>. 2019;</w:t>
      </w:r>
      <w:r w:rsidRPr="003A7AE8">
        <w:rPr>
          <w:b/>
          <w:noProof/>
        </w:rPr>
        <w:t>20</w:t>
      </w:r>
      <w:r w:rsidRPr="003A7AE8">
        <w:rPr>
          <w:noProof/>
        </w:rPr>
        <w:t>:466-471.</w:t>
      </w:r>
    </w:p>
    <w:p w14:paraId="58CACAB1" w14:textId="77777777" w:rsidR="003A7AE8" w:rsidRPr="003A7AE8" w:rsidRDefault="003A7AE8" w:rsidP="003A7AE8">
      <w:pPr>
        <w:pStyle w:val="EndNoteBibliography"/>
        <w:rPr>
          <w:noProof/>
        </w:rPr>
      </w:pPr>
      <w:r w:rsidRPr="003A7AE8">
        <w:rPr>
          <w:noProof/>
        </w:rPr>
        <w:t>12.</w:t>
      </w:r>
      <w:r w:rsidRPr="003A7AE8">
        <w:rPr>
          <w:noProof/>
        </w:rPr>
        <w:tab/>
        <w:t xml:space="preserve">April MD, Arana A, Reynolds JC, Carlson JN, Davis WT, Schauer SG, et al. Peri-intubation cardiac arrest in the Emergency Department: A National Emergency Airway Registry (NEAR) study. </w:t>
      </w:r>
      <w:r w:rsidRPr="003A7AE8">
        <w:rPr>
          <w:i/>
          <w:noProof/>
        </w:rPr>
        <w:t>Resuscitation</w:t>
      </w:r>
      <w:r w:rsidRPr="003A7AE8">
        <w:rPr>
          <w:noProof/>
        </w:rPr>
        <w:t>. 2021.</w:t>
      </w:r>
    </w:p>
    <w:p w14:paraId="7708B915" w14:textId="5AEDB68F" w:rsidR="003A7AE8" w:rsidRPr="003A7AE8" w:rsidRDefault="003A7AE8" w:rsidP="003A7AE8">
      <w:pPr>
        <w:pStyle w:val="EndNoteBibliography"/>
        <w:rPr>
          <w:noProof/>
        </w:rPr>
      </w:pPr>
      <w:r w:rsidRPr="003A7AE8">
        <w:rPr>
          <w:noProof/>
        </w:rPr>
        <w:t>13.</w:t>
      </w:r>
      <w:r w:rsidRPr="003A7AE8">
        <w:rPr>
          <w:noProof/>
        </w:rPr>
        <w:tab/>
        <w:t xml:space="preserve">Weingart S, Helman A. Airway Pitfalls – Live from EMU 2018. Emergency Medicine Cases. </w:t>
      </w:r>
      <w:hyperlink r:id="rId70" w:history="1">
        <w:r w:rsidRPr="003A7AE8">
          <w:rPr>
            <w:rStyle w:val="Hyperlink"/>
            <w:noProof/>
          </w:rPr>
          <w:t>https://emergencymedicinecases.com/airway-pitfalls-emu2018</w:t>
        </w:r>
      </w:hyperlink>
      <w:r w:rsidRPr="003A7AE8">
        <w:rPr>
          <w:noProof/>
        </w:rPr>
        <w:t>.</w:t>
      </w:r>
    </w:p>
    <w:p w14:paraId="31008861" w14:textId="77777777" w:rsidR="003A7AE8" w:rsidRPr="003A7AE8" w:rsidRDefault="003A7AE8" w:rsidP="003A7AE8">
      <w:pPr>
        <w:pStyle w:val="EndNoteBibliography"/>
        <w:rPr>
          <w:noProof/>
        </w:rPr>
      </w:pPr>
      <w:r w:rsidRPr="003A7AE8">
        <w:rPr>
          <w:noProof/>
        </w:rPr>
        <w:t>14.</w:t>
      </w:r>
      <w:r w:rsidRPr="003A7AE8">
        <w:rPr>
          <w:noProof/>
        </w:rPr>
        <w:tab/>
        <w:t xml:space="preserve">Weingart SD, Levitan RM. Preoxygenation and prevention of desaturation during emergency airway management. </w:t>
      </w:r>
      <w:r w:rsidRPr="003A7AE8">
        <w:rPr>
          <w:i/>
          <w:noProof/>
        </w:rPr>
        <w:t>Annals of emergency medicine</w:t>
      </w:r>
      <w:r w:rsidRPr="003A7AE8">
        <w:rPr>
          <w:noProof/>
        </w:rPr>
        <w:t>. 2012;</w:t>
      </w:r>
      <w:r w:rsidRPr="003A7AE8">
        <w:rPr>
          <w:b/>
          <w:noProof/>
        </w:rPr>
        <w:t>59</w:t>
      </w:r>
      <w:r w:rsidRPr="003A7AE8">
        <w:rPr>
          <w:noProof/>
        </w:rPr>
        <w:t>:165-175.e161.</w:t>
      </w:r>
    </w:p>
    <w:p w14:paraId="340AEDB7" w14:textId="77777777" w:rsidR="003A7AE8" w:rsidRPr="003A7AE8" w:rsidRDefault="003A7AE8" w:rsidP="003A7AE8">
      <w:pPr>
        <w:pStyle w:val="EndNoteBibliography"/>
        <w:rPr>
          <w:noProof/>
        </w:rPr>
      </w:pPr>
      <w:r w:rsidRPr="003A7AE8">
        <w:rPr>
          <w:noProof/>
        </w:rPr>
        <w:t>15.</w:t>
      </w:r>
      <w:r w:rsidRPr="003A7AE8">
        <w:rPr>
          <w:noProof/>
        </w:rPr>
        <w:tab/>
        <w:t xml:space="preserve">Kornas RL, Owyang CG, Sakles JC, Foley LJ, Mosier JM. Evaluation and Management of the Physiologically Difficult Airway: Consensus Recommendations From Society for Airway Management. </w:t>
      </w:r>
      <w:r w:rsidRPr="003A7AE8">
        <w:rPr>
          <w:i/>
          <w:noProof/>
        </w:rPr>
        <w:t>Anesthesia and analgesia</w:t>
      </w:r>
      <w:r w:rsidRPr="003A7AE8">
        <w:rPr>
          <w:noProof/>
        </w:rPr>
        <w:t>. 2021;</w:t>
      </w:r>
      <w:r w:rsidRPr="003A7AE8">
        <w:rPr>
          <w:b/>
          <w:noProof/>
        </w:rPr>
        <w:t>132</w:t>
      </w:r>
      <w:r w:rsidRPr="003A7AE8">
        <w:rPr>
          <w:noProof/>
        </w:rPr>
        <w:t>:395-405.</w:t>
      </w:r>
    </w:p>
    <w:p w14:paraId="4AD2EADA" w14:textId="77777777" w:rsidR="003A7AE8" w:rsidRPr="003A7AE8" w:rsidRDefault="003A7AE8" w:rsidP="003A7AE8">
      <w:pPr>
        <w:pStyle w:val="EndNoteBibliography"/>
        <w:rPr>
          <w:noProof/>
        </w:rPr>
      </w:pPr>
      <w:r w:rsidRPr="003A7AE8">
        <w:rPr>
          <w:noProof/>
        </w:rPr>
        <w:t>16.</w:t>
      </w:r>
      <w:r w:rsidRPr="003A7AE8">
        <w:rPr>
          <w:noProof/>
        </w:rPr>
        <w:tab/>
        <w:t xml:space="preserve">Mohr NM, Pape SG, Runde D, Kaji AH, Walls RM, Brown CA, 3rd. Etomidate Use Is Associated With Less Hypotension Than Ketamine for Emergency Department Sepsis Intubations: A NEAR Cohort Study. </w:t>
      </w:r>
      <w:r w:rsidRPr="003A7AE8">
        <w:rPr>
          <w:i/>
          <w:noProof/>
        </w:rPr>
        <w:t>Academic emergency medicine : official journal of the Society for Academic Emergency Medicine</w:t>
      </w:r>
      <w:r w:rsidRPr="003A7AE8">
        <w:rPr>
          <w:noProof/>
        </w:rPr>
        <w:t>. 2020;</w:t>
      </w:r>
      <w:r w:rsidRPr="003A7AE8">
        <w:rPr>
          <w:b/>
          <w:noProof/>
        </w:rPr>
        <w:t>27</w:t>
      </w:r>
      <w:r w:rsidRPr="003A7AE8">
        <w:rPr>
          <w:noProof/>
        </w:rPr>
        <w:t>:1140-1149.</w:t>
      </w:r>
    </w:p>
    <w:p w14:paraId="74A429F1" w14:textId="77777777" w:rsidR="003A7AE8" w:rsidRPr="003A7AE8" w:rsidRDefault="003A7AE8" w:rsidP="003A7AE8">
      <w:pPr>
        <w:pStyle w:val="EndNoteBibliography"/>
        <w:rPr>
          <w:noProof/>
        </w:rPr>
      </w:pPr>
      <w:r w:rsidRPr="003A7AE8">
        <w:rPr>
          <w:noProof/>
        </w:rPr>
        <w:t>17.</w:t>
      </w:r>
      <w:r w:rsidRPr="003A7AE8">
        <w:rPr>
          <w:noProof/>
        </w:rPr>
        <w:tab/>
        <w:t xml:space="preserve">April MD, Arana A, Schauer SG, Davis WT, Oliver JJ, Fantegrossi A, et al. Ketamine Versus Etomidate and Peri-intubation Hypotension: A National Emergency Airway Registry Study. </w:t>
      </w:r>
      <w:r w:rsidRPr="003A7AE8">
        <w:rPr>
          <w:i/>
          <w:noProof/>
        </w:rPr>
        <w:t>Academic emergency medicine : official journal of the Society for Academic Emergency Medicine</w:t>
      </w:r>
      <w:r w:rsidRPr="003A7AE8">
        <w:rPr>
          <w:noProof/>
        </w:rPr>
        <w:t>. 2020;</w:t>
      </w:r>
      <w:r w:rsidRPr="003A7AE8">
        <w:rPr>
          <w:b/>
          <w:noProof/>
        </w:rPr>
        <w:t>27</w:t>
      </w:r>
      <w:r w:rsidRPr="003A7AE8">
        <w:rPr>
          <w:noProof/>
        </w:rPr>
        <w:t>:1106-1115.</w:t>
      </w:r>
    </w:p>
    <w:p w14:paraId="1B2B085D" w14:textId="321B6DEA" w:rsidR="003A7AE8" w:rsidRPr="003A7AE8" w:rsidRDefault="003A7AE8" w:rsidP="003A7AE8">
      <w:pPr>
        <w:pStyle w:val="EndNoteBibliography"/>
        <w:rPr>
          <w:noProof/>
        </w:rPr>
      </w:pPr>
      <w:r w:rsidRPr="003A7AE8">
        <w:rPr>
          <w:noProof/>
        </w:rPr>
        <w:t>18.</w:t>
      </w:r>
      <w:r w:rsidRPr="003A7AE8">
        <w:rPr>
          <w:noProof/>
        </w:rPr>
        <w:tab/>
        <w:t xml:space="preserve">Chrimes N. The Vortex Approach to airway management. In: Riley R, editor. Australian Anaesthesia 2019. </w:t>
      </w:r>
      <w:hyperlink r:id="rId71" w:history="1">
        <w:r w:rsidRPr="003A7AE8">
          <w:rPr>
            <w:rStyle w:val="Hyperlink"/>
            <w:noProof/>
          </w:rPr>
          <w:t>http://www.anzca.edu.au/documents/blue-book-2019.pdf</w:t>
        </w:r>
      </w:hyperlink>
      <w:r w:rsidRPr="003A7AE8">
        <w:rPr>
          <w:noProof/>
        </w:rPr>
        <w:t xml:space="preserve">: Pharmacology and </w:t>
      </w:r>
      <w:r w:rsidRPr="003A7AE8">
        <w:rPr>
          <w:noProof/>
        </w:rPr>
        <w:lastRenderedPageBreak/>
        <w:t>Anaesthesiology Unit, School of Medicine and Pharmacology, University of Western Australia; 2019. p. 3-12.</w:t>
      </w:r>
    </w:p>
    <w:p w14:paraId="456B2F35" w14:textId="77777777" w:rsidR="003A7AE8" w:rsidRPr="003A7AE8" w:rsidRDefault="003A7AE8" w:rsidP="003A7AE8">
      <w:pPr>
        <w:pStyle w:val="EndNoteBibliography"/>
        <w:rPr>
          <w:noProof/>
        </w:rPr>
      </w:pPr>
      <w:r w:rsidRPr="003A7AE8">
        <w:rPr>
          <w:noProof/>
        </w:rPr>
        <w:t>19.</w:t>
      </w:r>
      <w:r w:rsidRPr="003A7AE8">
        <w:rPr>
          <w:noProof/>
        </w:rPr>
        <w:tab/>
        <w:t xml:space="preserve">Hsiao J, Pacheco-Fowler V. Videos in clinical medicine. Cricothyroidotomy. </w:t>
      </w:r>
      <w:r w:rsidRPr="003A7AE8">
        <w:rPr>
          <w:i/>
          <w:noProof/>
        </w:rPr>
        <w:t>The New England journal of medicine</w:t>
      </w:r>
      <w:r w:rsidRPr="003A7AE8">
        <w:rPr>
          <w:noProof/>
        </w:rPr>
        <w:t>. 2008;</w:t>
      </w:r>
      <w:r w:rsidRPr="003A7AE8">
        <w:rPr>
          <w:b/>
          <w:noProof/>
        </w:rPr>
        <w:t>358</w:t>
      </w:r>
      <w:r w:rsidRPr="003A7AE8">
        <w:rPr>
          <w:noProof/>
        </w:rPr>
        <w:t>:e25.</w:t>
      </w:r>
    </w:p>
    <w:p w14:paraId="7C1C8526" w14:textId="77777777" w:rsidR="003A7AE8" w:rsidRPr="003A7AE8" w:rsidRDefault="003A7AE8" w:rsidP="003A7AE8">
      <w:pPr>
        <w:pStyle w:val="EndNoteBibliography"/>
        <w:rPr>
          <w:noProof/>
        </w:rPr>
      </w:pPr>
      <w:r w:rsidRPr="003A7AE8">
        <w:rPr>
          <w:noProof/>
        </w:rPr>
        <w:t>20.</w:t>
      </w:r>
      <w:r w:rsidRPr="003A7AE8">
        <w:rPr>
          <w:noProof/>
        </w:rPr>
        <w:tab/>
        <w:t xml:space="preserve">Macdonald JC, Tien HC. Emergency battlefield cricothyrotomy. </w:t>
      </w:r>
      <w:r w:rsidRPr="003A7AE8">
        <w:rPr>
          <w:i/>
          <w:noProof/>
        </w:rPr>
        <w:t>CMAJ : Canadian Medical Association journal = journal de l'Association medicale canadienne</w:t>
      </w:r>
      <w:r w:rsidRPr="003A7AE8">
        <w:rPr>
          <w:noProof/>
        </w:rPr>
        <w:t>. 2008;</w:t>
      </w:r>
      <w:r w:rsidRPr="003A7AE8">
        <w:rPr>
          <w:b/>
          <w:noProof/>
        </w:rPr>
        <w:t>178</w:t>
      </w:r>
      <w:r w:rsidRPr="003A7AE8">
        <w:rPr>
          <w:noProof/>
        </w:rPr>
        <w:t>:1133-1135.</w:t>
      </w:r>
    </w:p>
    <w:p w14:paraId="730A1332" w14:textId="77777777" w:rsidR="003A7AE8" w:rsidRPr="003A7AE8" w:rsidRDefault="003A7AE8" w:rsidP="003A7AE8">
      <w:pPr>
        <w:pStyle w:val="EndNoteBibliography"/>
        <w:rPr>
          <w:noProof/>
        </w:rPr>
      </w:pPr>
      <w:r w:rsidRPr="003A7AE8">
        <w:rPr>
          <w:noProof/>
        </w:rPr>
        <w:t>21.</w:t>
      </w:r>
      <w:r w:rsidRPr="003A7AE8">
        <w:rPr>
          <w:noProof/>
        </w:rPr>
        <w:tab/>
        <w:t xml:space="preserve">Bouroche G, Motamed C, de Guibert JM, Hartl D, Bourgain JL. Rescue transtracheal jet ventilation during difficult intubation in patients with upper airway cancer. </w:t>
      </w:r>
      <w:r w:rsidRPr="003A7AE8">
        <w:rPr>
          <w:i/>
          <w:noProof/>
        </w:rPr>
        <w:t>Anaesth Crit Care Pain Med</w:t>
      </w:r>
      <w:r w:rsidRPr="003A7AE8">
        <w:rPr>
          <w:noProof/>
        </w:rPr>
        <w:t>. 2018;</w:t>
      </w:r>
      <w:r w:rsidRPr="003A7AE8">
        <w:rPr>
          <w:b/>
          <w:noProof/>
        </w:rPr>
        <w:t>37</w:t>
      </w:r>
      <w:r w:rsidRPr="003A7AE8">
        <w:rPr>
          <w:noProof/>
        </w:rPr>
        <w:t>:539-544.</w:t>
      </w:r>
    </w:p>
    <w:p w14:paraId="4E81285D" w14:textId="77777777" w:rsidR="003A7AE8" w:rsidRPr="003A7AE8" w:rsidRDefault="003A7AE8" w:rsidP="003A7AE8">
      <w:pPr>
        <w:pStyle w:val="EndNoteBibliography"/>
        <w:rPr>
          <w:noProof/>
        </w:rPr>
      </w:pPr>
      <w:r w:rsidRPr="003A7AE8">
        <w:rPr>
          <w:noProof/>
        </w:rPr>
        <w:t>22.</w:t>
      </w:r>
      <w:r w:rsidRPr="003A7AE8">
        <w:rPr>
          <w:noProof/>
        </w:rPr>
        <w:tab/>
        <w:t xml:space="preserve">Holsinger FC, Kies MS, Weinstock YE, Lewin JS, Hajibashi S, Nolen DD, et al. Videos in clinical medicine. Examination of the larynx and pharynx. </w:t>
      </w:r>
      <w:r w:rsidRPr="003A7AE8">
        <w:rPr>
          <w:i/>
          <w:noProof/>
        </w:rPr>
        <w:t>The New England journal of medicine</w:t>
      </w:r>
      <w:r w:rsidRPr="003A7AE8">
        <w:rPr>
          <w:noProof/>
        </w:rPr>
        <w:t>. 2008;</w:t>
      </w:r>
      <w:r w:rsidRPr="003A7AE8">
        <w:rPr>
          <w:b/>
          <w:noProof/>
        </w:rPr>
        <w:t>358</w:t>
      </w:r>
      <w:r w:rsidRPr="003A7AE8">
        <w:rPr>
          <w:noProof/>
        </w:rPr>
        <w:t>:e2.</w:t>
      </w:r>
    </w:p>
    <w:p w14:paraId="2D2D7452" w14:textId="77777777" w:rsidR="003A7AE8" w:rsidRPr="003A7AE8" w:rsidRDefault="003A7AE8" w:rsidP="003A7AE8">
      <w:pPr>
        <w:pStyle w:val="EndNoteBibliography"/>
        <w:rPr>
          <w:noProof/>
        </w:rPr>
      </w:pPr>
      <w:r w:rsidRPr="003A7AE8">
        <w:rPr>
          <w:noProof/>
        </w:rPr>
        <w:t>23.</w:t>
      </w:r>
      <w:r w:rsidRPr="003A7AE8">
        <w:rPr>
          <w:noProof/>
        </w:rPr>
        <w:tab/>
        <w:t xml:space="preserve">Bjornson CL, Johnson DW. Croup in children. </w:t>
      </w:r>
      <w:r w:rsidRPr="003A7AE8">
        <w:rPr>
          <w:i/>
          <w:noProof/>
        </w:rPr>
        <w:t>CMAJ : Canadian Medical Association journal = journal de l'Association medicale canadienne</w:t>
      </w:r>
      <w:r w:rsidRPr="003A7AE8">
        <w:rPr>
          <w:noProof/>
        </w:rPr>
        <w:t>. 2013;</w:t>
      </w:r>
      <w:r w:rsidRPr="003A7AE8">
        <w:rPr>
          <w:b/>
          <w:noProof/>
        </w:rPr>
        <w:t>185</w:t>
      </w:r>
      <w:r w:rsidRPr="003A7AE8">
        <w:rPr>
          <w:noProof/>
        </w:rPr>
        <w:t>:1317-1323.</w:t>
      </w:r>
    </w:p>
    <w:p w14:paraId="4076AC8D" w14:textId="77777777" w:rsidR="003A7AE8" w:rsidRPr="003A7AE8" w:rsidRDefault="003A7AE8" w:rsidP="003A7AE8">
      <w:pPr>
        <w:pStyle w:val="EndNoteBibliography"/>
        <w:rPr>
          <w:noProof/>
        </w:rPr>
      </w:pPr>
      <w:r w:rsidRPr="003A7AE8">
        <w:rPr>
          <w:noProof/>
        </w:rPr>
        <w:t>24.</w:t>
      </w:r>
      <w:r w:rsidRPr="003A7AE8">
        <w:rPr>
          <w:noProof/>
        </w:rPr>
        <w:tab/>
        <w:t xml:space="preserve">Nilsson O, Norlander T, Linder A. [Foreign body in the airways]. </w:t>
      </w:r>
      <w:r w:rsidRPr="003A7AE8">
        <w:rPr>
          <w:i/>
          <w:noProof/>
        </w:rPr>
        <w:t>Lakartidningen</w:t>
      </w:r>
      <w:r w:rsidRPr="003A7AE8">
        <w:rPr>
          <w:noProof/>
        </w:rPr>
        <w:t>. 2012;</w:t>
      </w:r>
      <w:r w:rsidRPr="003A7AE8">
        <w:rPr>
          <w:b/>
          <w:noProof/>
        </w:rPr>
        <w:t>109</w:t>
      </w:r>
      <w:r w:rsidRPr="003A7AE8">
        <w:rPr>
          <w:noProof/>
        </w:rPr>
        <w:t>:2361-2365.</w:t>
      </w:r>
    </w:p>
    <w:p w14:paraId="3150733B" w14:textId="77777777" w:rsidR="003A7AE8" w:rsidRPr="003A7AE8" w:rsidRDefault="003A7AE8" w:rsidP="003A7AE8">
      <w:pPr>
        <w:pStyle w:val="EndNoteBibliography"/>
        <w:rPr>
          <w:noProof/>
        </w:rPr>
      </w:pPr>
      <w:r w:rsidRPr="003A7AE8">
        <w:rPr>
          <w:noProof/>
        </w:rPr>
        <w:t>25.</w:t>
      </w:r>
      <w:r w:rsidRPr="003A7AE8">
        <w:rPr>
          <w:noProof/>
        </w:rPr>
        <w:tab/>
        <w:t xml:space="preserve">Zarrin-Khameh N, Lyon RE. Images in clinical medicine. Asphyxia due to an inhaled foreign body. </w:t>
      </w:r>
      <w:r w:rsidRPr="003A7AE8">
        <w:rPr>
          <w:i/>
          <w:noProof/>
        </w:rPr>
        <w:t>The New England journal of medicine</w:t>
      </w:r>
      <w:r w:rsidRPr="003A7AE8">
        <w:rPr>
          <w:noProof/>
        </w:rPr>
        <w:t>. 2005;</w:t>
      </w:r>
      <w:r w:rsidRPr="003A7AE8">
        <w:rPr>
          <w:b/>
          <w:noProof/>
        </w:rPr>
        <w:t>352</w:t>
      </w:r>
      <w:r w:rsidRPr="003A7AE8">
        <w:rPr>
          <w:noProof/>
        </w:rPr>
        <w:t>:2110.</w:t>
      </w:r>
    </w:p>
    <w:p w14:paraId="21AB5AEA" w14:textId="77777777" w:rsidR="003A7AE8" w:rsidRPr="003A7AE8" w:rsidRDefault="003A7AE8" w:rsidP="003A7AE8">
      <w:pPr>
        <w:pStyle w:val="EndNoteBibliography"/>
        <w:rPr>
          <w:noProof/>
        </w:rPr>
      </w:pPr>
      <w:r w:rsidRPr="003A7AE8">
        <w:rPr>
          <w:noProof/>
        </w:rPr>
        <w:t>26.</w:t>
      </w:r>
      <w:r w:rsidRPr="003A7AE8">
        <w:rPr>
          <w:noProof/>
        </w:rPr>
        <w:tab/>
        <w:t xml:space="preserve">Simons FE, Ardusso LR, Bilo MB, Dimov V, Ebisawa M, El-Gamal YM, et al. 2012 Update: World Allergy Organization Guidelines for the assessment and management of anaphylaxis. </w:t>
      </w:r>
      <w:r w:rsidRPr="003A7AE8">
        <w:rPr>
          <w:i/>
          <w:noProof/>
        </w:rPr>
        <w:t>Curr Opin Allergy Clin Immunol</w:t>
      </w:r>
      <w:r w:rsidRPr="003A7AE8">
        <w:rPr>
          <w:noProof/>
        </w:rPr>
        <w:t>. 2012;</w:t>
      </w:r>
      <w:r w:rsidRPr="003A7AE8">
        <w:rPr>
          <w:b/>
          <w:noProof/>
        </w:rPr>
        <w:t>12</w:t>
      </w:r>
      <w:r w:rsidRPr="003A7AE8">
        <w:rPr>
          <w:noProof/>
        </w:rPr>
        <w:t>:389-399.</w:t>
      </w:r>
    </w:p>
    <w:p w14:paraId="2E58AD7F" w14:textId="77777777" w:rsidR="003A7AE8" w:rsidRPr="003A7AE8" w:rsidRDefault="003A7AE8" w:rsidP="003A7AE8">
      <w:pPr>
        <w:pStyle w:val="EndNoteBibliography"/>
        <w:rPr>
          <w:noProof/>
        </w:rPr>
      </w:pPr>
      <w:r w:rsidRPr="003A7AE8">
        <w:rPr>
          <w:noProof/>
        </w:rPr>
        <w:t>27.</w:t>
      </w:r>
      <w:r w:rsidRPr="003A7AE8">
        <w:rPr>
          <w:noProof/>
        </w:rPr>
        <w:tab/>
        <w:t xml:space="preserve">Gülen T, Göttberg L. Anafylaxi--en potentiellt livshotande systemisk reaktion. Tidig egenbehandling och akut adekvat sjukvardsbehandling av stor betydelse. </w:t>
      </w:r>
      <w:r w:rsidRPr="003A7AE8">
        <w:rPr>
          <w:i/>
          <w:noProof/>
        </w:rPr>
        <w:t>Lakartidningen</w:t>
      </w:r>
      <w:r w:rsidRPr="003A7AE8">
        <w:rPr>
          <w:noProof/>
        </w:rPr>
        <w:t>. 2007;</w:t>
      </w:r>
      <w:r w:rsidRPr="003A7AE8">
        <w:rPr>
          <w:b/>
          <w:noProof/>
        </w:rPr>
        <w:t>104</w:t>
      </w:r>
      <w:r w:rsidRPr="003A7AE8">
        <w:rPr>
          <w:noProof/>
        </w:rPr>
        <w:t>:1982-1986.</w:t>
      </w:r>
    </w:p>
    <w:p w14:paraId="33E3287F" w14:textId="77777777" w:rsidR="003A7AE8" w:rsidRPr="003A7AE8" w:rsidRDefault="003A7AE8" w:rsidP="003A7AE8">
      <w:pPr>
        <w:pStyle w:val="EndNoteBibliography"/>
        <w:rPr>
          <w:noProof/>
        </w:rPr>
      </w:pPr>
      <w:r w:rsidRPr="003A7AE8">
        <w:rPr>
          <w:noProof/>
        </w:rPr>
        <w:t>28.</w:t>
      </w:r>
      <w:r w:rsidRPr="003A7AE8">
        <w:rPr>
          <w:noProof/>
        </w:rPr>
        <w:tab/>
        <w:t xml:space="preserve">Mokhtari A, Dryver E. ABC om Chock på akuten. </w:t>
      </w:r>
      <w:r w:rsidRPr="003A7AE8">
        <w:rPr>
          <w:i/>
          <w:noProof/>
        </w:rPr>
        <w:t>Lakartidningen</w:t>
      </w:r>
      <w:r w:rsidRPr="003A7AE8">
        <w:rPr>
          <w:noProof/>
        </w:rPr>
        <w:t>. 2015;</w:t>
      </w:r>
      <w:r w:rsidRPr="003A7AE8">
        <w:rPr>
          <w:b/>
          <w:noProof/>
        </w:rPr>
        <w:t>112</w:t>
      </w:r>
      <w:r w:rsidRPr="003A7AE8">
        <w:rPr>
          <w:noProof/>
        </w:rPr>
        <w:t>.</w:t>
      </w:r>
    </w:p>
    <w:p w14:paraId="76FEDC4E" w14:textId="77777777" w:rsidR="003A7AE8" w:rsidRPr="003A7AE8" w:rsidRDefault="003A7AE8" w:rsidP="003A7AE8">
      <w:pPr>
        <w:pStyle w:val="EndNoteBibliography"/>
        <w:rPr>
          <w:noProof/>
        </w:rPr>
      </w:pPr>
      <w:r w:rsidRPr="003A7AE8">
        <w:rPr>
          <w:noProof/>
        </w:rPr>
        <w:t>29.</w:t>
      </w:r>
      <w:r w:rsidRPr="003A7AE8">
        <w:rPr>
          <w:noProof/>
        </w:rPr>
        <w:tab/>
        <w:t xml:space="preserve">Westra SW, de Jager CP. Images in clinical medicine. Angioedema of the tongue. </w:t>
      </w:r>
      <w:r w:rsidRPr="003A7AE8">
        <w:rPr>
          <w:i/>
          <w:noProof/>
        </w:rPr>
        <w:t>The New England journal of medicine</w:t>
      </w:r>
      <w:r w:rsidRPr="003A7AE8">
        <w:rPr>
          <w:noProof/>
        </w:rPr>
        <w:t>. 2006;</w:t>
      </w:r>
      <w:r w:rsidRPr="003A7AE8">
        <w:rPr>
          <w:b/>
          <w:noProof/>
        </w:rPr>
        <w:t>355</w:t>
      </w:r>
      <w:r w:rsidRPr="003A7AE8">
        <w:rPr>
          <w:noProof/>
        </w:rPr>
        <w:t>:295.</w:t>
      </w:r>
    </w:p>
    <w:p w14:paraId="70C5BE17" w14:textId="77777777" w:rsidR="003A7AE8" w:rsidRPr="003A7AE8" w:rsidRDefault="003A7AE8" w:rsidP="003A7AE8">
      <w:pPr>
        <w:pStyle w:val="EndNoteBibliography"/>
        <w:rPr>
          <w:noProof/>
        </w:rPr>
      </w:pPr>
      <w:r w:rsidRPr="003A7AE8">
        <w:rPr>
          <w:noProof/>
        </w:rPr>
        <w:t>30.</w:t>
      </w:r>
      <w:r w:rsidRPr="003A7AE8">
        <w:rPr>
          <w:noProof/>
        </w:rPr>
        <w:tab/>
        <w:t xml:space="preserve">Misra L, Khurmi N, Trentman TL. Angioedema: Classification, management and emerging therapies for the perioperative physician. </w:t>
      </w:r>
      <w:r w:rsidRPr="003A7AE8">
        <w:rPr>
          <w:i/>
          <w:noProof/>
        </w:rPr>
        <w:t>Indian Journal of Anaesthesia</w:t>
      </w:r>
      <w:r w:rsidRPr="003A7AE8">
        <w:rPr>
          <w:noProof/>
        </w:rPr>
        <w:t>. 2016;</w:t>
      </w:r>
      <w:r w:rsidRPr="003A7AE8">
        <w:rPr>
          <w:b/>
          <w:noProof/>
        </w:rPr>
        <w:t>60</w:t>
      </w:r>
      <w:r w:rsidRPr="003A7AE8">
        <w:rPr>
          <w:noProof/>
        </w:rPr>
        <w:t>:534-541.</w:t>
      </w:r>
    </w:p>
    <w:p w14:paraId="075F3612" w14:textId="77777777" w:rsidR="003A7AE8" w:rsidRPr="003A7AE8" w:rsidRDefault="003A7AE8" w:rsidP="003A7AE8">
      <w:pPr>
        <w:pStyle w:val="EndNoteBibliography"/>
        <w:rPr>
          <w:noProof/>
        </w:rPr>
      </w:pPr>
      <w:r w:rsidRPr="003A7AE8">
        <w:rPr>
          <w:noProof/>
        </w:rPr>
        <w:t>31.</w:t>
      </w:r>
      <w:r w:rsidRPr="003A7AE8">
        <w:rPr>
          <w:noProof/>
        </w:rPr>
        <w:tab/>
        <w:t xml:space="preserve">Kongstad T, Islander G. Högt luftvägshinder orsakat av ACE-hämmarutlöst angioödem.  Livshotande och underrapporterad biverkning. </w:t>
      </w:r>
      <w:r w:rsidRPr="003A7AE8">
        <w:rPr>
          <w:i/>
          <w:noProof/>
        </w:rPr>
        <w:t>Lakartidningen</w:t>
      </w:r>
      <w:r w:rsidRPr="003A7AE8">
        <w:rPr>
          <w:noProof/>
        </w:rPr>
        <w:t>. 2012;</w:t>
      </w:r>
      <w:r w:rsidRPr="003A7AE8">
        <w:rPr>
          <w:b/>
          <w:noProof/>
        </w:rPr>
        <w:t>109</w:t>
      </w:r>
      <w:r w:rsidRPr="003A7AE8">
        <w:rPr>
          <w:noProof/>
        </w:rPr>
        <w:t>:758-761.</w:t>
      </w:r>
    </w:p>
    <w:p w14:paraId="1515D9E6" w14:textId="77777777" w:rsidR="003A7AE8" w:rsidRPr="003A7AE8" w:rsidRDefault="003A7AE8" w:rsidP="003A7AE8">
      <w:pPr>
        <w:pStyle w:val="EndNoteBibliography"/>
        <w:rPr>
          <w:noProof/>
        </w:rPr>
      </w:pPr>
      <w:r w:rsidRPr="003A7AE8">
        <w:rPr>
          <w:noProof/>
        </w:rPr>
        <w:t>32.</w:t>
      </w:r>
      <w:r w:rsidRPr="003A7AE8">
        <w:rPr>
          <w:noProof/>
        </w:rPr>
        <w:tab/>
        <w:t xml:space="preserve">Caccia S, Suffritti C, Cicardi M. Pathophysiology of Hereditary Angioedema. </w:t>
      </w:r>
      <w:r w:rsidRPr="003A7AE8">
        <w:rPr>
          <w:i/>
          <w:noProof/>
        </w:rPr>
        <w:t>Pediatric allergy, immunology, and pulmonology</w:t>
      </w:r>
      <w:r w:rsidRPr="003A7AE8">
        <w:rPr>
          <w:noProof/>
        </w:rPr>
        <w:t>. 2014;</w:t>
      </w:r>
      <w:r w:rsidRPr="003A7AE8">
        <w:rPr>
          <w:b/>
          <w:noProof/>
        </w:rPr>
        <w:t>27</w:t>
      </w:r>
      <w:r w:rsidRPr="003A7AE8">
        <w:rPr>
          <w:noProof/>
        </w:rPr>
        <w:t>:159-163.</w:t>
      </w:r>
    </w:p>
    <w:p w14:paraId="23310C96" w14:textId="77777777" w:rsidR="003A7AE8" w:rsidRPr="003A7AE8" w:rsidRDefault="003A7AE8" w:rsidP="003A7AE8">
      <w:pPr>
        <w:pStyle w:val="EndNoteBibliography"/>
        <w:rPr>
          <w:noProof/>
        </w:rPr>
      </w:pPr>
      <w:r w:rsidRPr="003A7AE8">
        <w:rPr>
          <w:noProof/>
        </w:rPr>
        <w:t>33.</w:t>
      </w:r>
      <w:r w:rsidRPr="003A7AE8">
        <w:rPr>
          <w:noProof/>
        </w:rPr>
        <w:tab/>
        <w:t xml:space="preserve">Isakson M, Hugosson S. [Acute epiglottitis now affecting adults is mostly caused by pneumococci. Important to observe the incidence when considering future vaccination strategy]. </w:t>
      </w:r>
      <w:r w:rsidRPr="003A7AE8">
        <w:rPr>
          <w:i/>
          <w:noProof/>
        </w:rPr>
        <w:t>Lakartidningen</w:t>
      </w:r>
      <w:r w:rsidRPr="003A7AE8">
        <w:rPr>
          <w:noProof/>
        </w:rPr>
        <w:t>. 2007;</w:t>
      </w:r>
      <w:r w:rsidRPr="003A7AE8">
        <w:rPr>
          <w:b/>
          <w:noProof/>
        </w:rPr>
        <w:t>104</w:t>
      </w:r>
      <w:r w:rsidRPr="003A7AE8">
        <w:rPr>
          <w:noProof/>
        </w:rPr>
        <w:t>:3531-3533.</w:t>
      </w:r>
    </w:p>
    <w:p w14:paraId="43E3E716" w14:textId="77777777" w:rsidR="003A7AE8" w:rsidRPr="003A7AE8" w:rsidRDefault="003A7AE8" w:rsidP="003A7AE8">
      <w:pPr>
        <w:pStyle w:val="EndNoteBibliography"/>
        <w:rPr>
          <w:noProof/>
        </w:rPr>
      </w:pPr>
      <w:r w:rsidRPr="003A7AE8">
        <w:rPr>
          <w:noProof/>
        </w:rPr>
        <w:t>34.</w:t>
      </w:r>
      <w:r w:rsidRPr="003A7AE8">
        <w:rPr>
          <w:noProof/>
        </w:rPr>
        <w:tab/>
        <w:t xml:space="preserve">Lin YY, Lee JC. Bilateral peritonsillar abscesses complicating acute tonsillitis. </w:t>
      </w:r>
      <w:r w:rsidRPr="003A7AE8">
        <w:rPr>
          <w:i/>
          <w:noProof/>
        </w:rPr>
        <w:t>CMAJ : Canadian Medical Association journal = journal de l'Association medicale canadienne</w:t>
      </w:r>
      <w:r w:rsidRPr="003A7AE8">
        <w:rPr>
          <w:noProof/>
        </w:rPr>
        <w:t>. 2011;</w:t>
      </w:r>
      <w:r w:rsidRPr="003A7AE8">
        <w:rPr>
          <w:b/>
          <w:noProof/>
        </w:rPr>
        <w:t>183</w:t>
      </w:r>
      <w:r w:rsidRPr="003A7AE8">
        <w:rPr>
          <w:noProof/>
        </w:rPr>
        <w:t>:1276-1279.</w:t>
      </w:r>
    </w:p>
    <w:p w14:paraId="3CD89A80" w14:textId="77777777" w:rsidR="003A7AE8" w:rsidRPr="003A7AE8" w:rsidRDefault="003A7AE8" w:rsidP="003A7AE8">
      <w:pPr>
        <w:pStyle w:val="EndNoteBibliography"/>
        <w:rPr>
          <w:noProof/>
        </w:rPr>
      </w:pPr>
      <w:r w:rsidRPr="003A7AE8">
        <w:rPr>
          <w:noProof/>
        </w:rPr>
        <w:t>35.</w:t>
      </w:r>
      <w:r w:rsidRPr="003A7AE8">
        <w:rPr>
          <w:noProof/>
        </w:rPr>
        <w:tab/>
        <w:t xml:space="preserve">Heavey J, Gupta N. Images in clinical medicine. Ludwig's angina. </w:t>
      </w:r>
      <w:r w:rsidRPr="003A7AE8">
        <w:rPr>
          <w:i/>
          <w:noProof/>
        </w:rPr>
        <w:t>The New England journal of medicine</w:t>
      </w:r>
      <w:r w:rsidRPr="003A7AE8">
        <w:rPr>
          <w:noProof/>
        </w:rPr>
        <w:t>. 2008;</w:t>
      </w:r>
      <w:r w:rsidRPr="003A7AE8">
        <w:rPr>
          <w:b/>
          <w:noProof/>
        </w:rPr>
        <w:t>359</w:t>
      </w:r>
      <w:r w:rsidRPr="003A7AE8">
        <w:rPr>
          <w:noProof/>
        </w:rPr>
        <w:t>:1501.</w:t>
      </w:r>
    </w:p>
    <w:p w14:paraId="5D254137" w14:textId="77777777" w:rsidR="003A7AE8" w:rsidRPr="003A7AE8" w:rsidRDefault="003A7AE8" w:rsidP="003A7AE8">
      <w:pPr>
        <w:pStyle w:val="EndNoteBibliography"/>
        <w:rPr>
          <w:noProof/>
        </w:rPr>
      </w:pPr>
      <w:r w:rsidRPr="003A7AE8">
        <w:rPr>
          <w:noProof/>
        </w:rPr>
        <w:t>36.</w:t>
      </w:r>
      <w:r w:rsidRPr="003A7AE8">
        <w:rPr>
          <w:noProof/>
        </w:rPr>
        <w:tab/>
        <w:t xml:space="preserve">Bliss SJ, Flanders SA, Saint S. Clinical problem-solving. A pain in the neck. </w:t>
      </w:r>
      <w:r w:rsidRPr="003A7AE8">
        <w:rPr>
          <w:i/>
          <w:noProof/>
        </w:rPr>
        <w:t>The New England journal of medicine</w:t>
      </w:r>
      <w:r w:rsidRPr="003A7AE8">
        <w:rPr>
          <w:noProof/>
        </w:rPr>
        <w:t>. 2004;</w:t>
      </w:r>
      <w:r w:rsidRPr="003A7AE8">
        <w:rPr>
          <w:b/>
          <w:noProof/>
        </w:rPr>
        <w:t>350</w:t>
      </w:r>
      <w:r w:rsidRPr="003A7AE8">
        <w:rPr>
          <w:noProof/>
        </w:rPr>
        <w:t>:1037-1042.</w:t>
      </w:r>
    </w:p>
    <w:p w14:paraId="634E09F3" w14:textId="77777777" w:rsidR="003A7AE8" w:rsidRPr="003A7AE8" w:rsidRDefault="003A7AE8" w:rsidP="003A7AE8">
      <w:pPr>
        <w:pStyle w:val="EndNoteBibliography"/>
        <w:rPr>
          <w:noProof/>
        </w:rPr>
      </w:pPr>
      <w:r w:rsidRPr="003A7AE8">
        <w:rPr>
          <w:noProof/>
        </w:rPr>
        <w:t>37.</w:t>
      </w:r>
      <w:r w:rsidRPr="003A7AE8">
        <w:rPr>
          <w:noProof/>
        </w:rPr>
        <w:tab/>
        <w:t xml:space="preserve">Bridwell R, Gottlieb M, Koyfman A, Long B. Diagnosis and management of Ludwig's angina: An evidence-based review. </w:t>
      </w:r>
      <w:r w:rsidRPr="003A7AE8">
        <w:rPr>
          <w:i/>
          <w:noProof/>
        </w:rPr>
        <w:t>The American journal of emergency medicine</w:t>
      </w:r>
      <w:r w:rsidRPr="003A7AE8">
        <w:rPr>
          <w:noProof/>
        </w:rPr>
        <w:t>. 2020;</w:t>
      </w:r>
      <w:r w:rsidRPr="003A7AE8">
        <w:rPr>
          <w:b/>
          <w:noProof/>
        </w:rPr>
        <w:t>41</w:t>
      </w:r>
      <w:r w:rsidRPr="003A7AE8">
        <w:rPr>
          <w:noProof/>
        </w:rPr>
        <w:t>:1-5.</w:t>
      </w:r>
    </w:p>
    <w:p w14:paraId="1A185D21" w14:textId="77777777" w:rsidR="003A7AE8" w:rsidRPr="003A7AE8" w:rsidRDefault="003A7AE8" w:rsidP="003A7AE8">
      <w:pPr>
        <w:pStyle w:val="EndNoteBibliography"/>
        <w:rPr>
          <w:noProof/>
        </w:rPr>
      </w:pPr>
      <w:r w:rsidRPr="003A7AE8">
        <w:rPr>
          <w:noProof/>
        </w:rPr>
        <w:t>38.</w:t>
      </w:r>
      <w:r w:rsidRPr="003A7AE8">
        <w:rPr>
          <w:noProof/>
        </w:rPr>
        <w:tab/>
        <w:t xml:space="preserve">Svensson UK, Hellgren J. [Not Available]. </w:t>
      </w:r>
      <w:r w:rsidRPr="003A7AE8">
        <w:rPr>
          <w:i/>
          <w:noProof/>
        </w:rPr>
        <w:t>Lakartidningen</w:t>
      </w:r>
      <w:r w:rsidRPr="003A7AE8">
        <w:rPr>
          <w:noProof/>
        </w:rPr>
        <w:t>. 2016;</w:t>
      </w:r>
      <w:r w:rsidRPr="003A7AE8">
        <w:rPr>
          <w:b/>
          <w:noProof/>
        </w:rPr>
        <w:t>113</w:t>
      </w:r>
      <w:r w:rsidRPr="003A7AE8">
        <w:rPr>
          <w:noProof/>
        </w:rPr>
        <w:t>.</w:t>
      </w:r>
    </w:p>
    <w:p w14:paraId="18C90473" w14:textId="43E09747" w:rsidR="0053037E" w:rsidRPr="00875C69" w:rsidRDefault="00AB0501" w:rsidP="00875C69">
      <w:pPr>
        <w:pStyle w:val="Heading1"/>
      </w:pPr>
      <w:r>
        <w:fldChar w:fldCharType="end"/>
      </w:r>
    </w:p>
    <w:sectPr w:rsidR="0053037E" w:rsidRPr="00875C69" w:rsidSect="0053037E">
      <w:footerReference w:type="default" r:id="rId72"/>
      <w:pgSz w:w="11900" w:h="16840"/>
      <w:pgMar w:top="1160" w:right="1160" w:bottom="1160" w:left="116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BD33EB" w14:textId="77777777" w:rsidR="00847D7F" w:rsidRDefault="00847D7F">
      <w:r>
        <w:separator/>
      </w:r>
    </w:p>
  </w:endnote>
  <w:endnote w:type="continuationSeparator" w:id="0">
    <w:p w14:paraId="6678DEF6" w14:textId="77777777" w:rsidR="00847D7F" w:rsidRDefault="00847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
    <w:panose1 w:val="00000500000000020000"/>
    <w:charset w:val="00"/>
    <w:family w:val="auto"/>
    <w:pitch w:val="variable"/>
    <w:sig w:usb0="E00002FF" w:usb1="5000205A" w:usb2="00000000" w:usb3="00000000" w:csb0="0000019F" w:csb1="00000000"/>
  </w:font>
  <w:font w:name="Times-Roman">
    <w:altName w:val="Times"/>
    <w:panose1 w:val="00000500000000020000"/>
    <w:charset w:val="00"/>
    <w:family w:val="auto"/>
    <w:pitch w:val="variable"/>
    <w:sig w:usb0="E00002FF" w:usb1="5000205A" w:usb2="00000000" w:usb3="00000000" w:csb0="0000019F" w:csb1="00000000"/>
  </w:font>
  <w:font w:name="Minion-Regular">
    <w:altName w:val="Cambria"/>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JansonText">
    <w:altName w:val="Cambria"/>
    <w:panose1 w:val="020B0604020202020204"/>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4D"/>
    <w:family w:val="swiss"/>
    <w:notTrueType/>
    <w:pitch w:val="default"/>
    <w:sig w:usb0="03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267A68" w14:textId="77777777" w:rsidR="000871FD" w:rsidRPr="00E9546C" w:rsidRDefault="000871FD" w:rsidP="0053037E">
    <w:pPr>
      <w:pStyle w:val="Footer"/>
      <w:jc w:val="center"/>
      <w:rPr>
        <w:lang w:val="da-DK"/>
      </w:rPr>
    </w:pPr>
    <w:r w:rsidRPr="00E9546C">
      <w:rPr>
        <w:lang w:val="da-DK"/>
      </w:rPr>
      <w:t xml:space="preserve">Eric Dryver &amp; Caroline Hård af </w:t>
    </w:r>
    <w:proofErr w:type="spellStart"/>
    <w:r w:rsidRPr="00E9546C">
      <w:rPr>
        <w:lang w:val="da-DK"/>
      </w:rPr>
      <w:t>Segerstad</w:t>
    </w:r>
    <w:proofErr w:type="spellEnd"/>
  </w:p>
  <w:p w14:paraId="52328E98" w14:textId="77777777" w:rsidR="000871FD" w:rsidRPr="00404D09" w:rsidRDefault="000871FD" w:rsidP="0053037E">
    <w:pPr>
      <w:pStyle w:val="Footer"/>
      <w:jc w:val="center"/>
    </w:pPr>
    <w:r w:rsidRPr="00404D09">
      <w:t xml:space="preserve">- </w:t>
    </w:r>
    <w:r w:rsidRPr="00404D09">
      <w:rPr>
        <w:rStyle w:val="PageNumber"/>
      </w:rPr>
      <w:fldChar w:fldCharType="begin"/>
    </w:r>
    <w:r w:rsidRPr="00404D09">
      <w:rPr>
        <w:rStyle w:val="PageNumber"/>
      </w:rPr>
      <w:instrText xml:space="preserve"> PAGE </w:instrText>
    </w:r>
    <w:r w:rsidRPr="00404D09">
      <w:rPr>
        <w:rStyle w:val="PageNumber"/>
      </w:rPr>
      <w:fldChar w:fldCharType="separate"/>
    </w:r>
    <w:r>
      <w:rPr>
        <w:rStyle w:val="PageNumber"/>
        <w:noProof/>
      </w:rPr>
      <w:t>1</w:t>
    </w:r>
    <w:r w:rsidRPr="00404D09">
      <w:rPr>
        <w:rStyle w:val="PageNumber"/>
      </w:rPr>
      <w:fldChar w:fldCharType="end"/>
    </w:r>
    <w:r w:rsidRPr="00404D09">
      <w:rPr>
        <w:rStyle w:val="PageNumber"/>
      </w:rPr>
      <w:t xml:space="preserve"> -</w:t>
    </w:r>
  </w:p>
  <w:p w14:paraId="78953A80" w14:textId="77777777" w:rsidR="000871FD" w:rsidRDefault="000871FD">
    <w:r>
      <w:rPr>
        <w:rStyle w:val="PageNumbe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296869" w14:textId="77777777" w:rsidR="00847D7F" w:rsidRDefault="00847D7F">
      <w:r>
        <w:separator/>
      </w:r>
    </w:p>
  </w:footnote>
  <w:footnote w:type="continuationSeparator" w:id="0">
    <w:p w14:paraId="3959B11A" w14:textId="77777777" w:rsidR="00847D7F" w:rsidRDefault="00847D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3"/>
    <w:multiLevelType w:val="singleLevel"/>
    <w:tmpl w:val="D602A4E4"/>
    <w:lvl w:ilvl="0">
      <w:start w:val="1"/>
      <w:numFmt w:val="bullet"/>
      <w:pStyle w:val="ListBullet2"/>
      <w:lvlText w:val=""/>
      <w:lvlJc w:val="left"/>
      <w:pPr>
        <w:tabs>
          <w:tab w:val="num" w:pos="284"/>
        </w:tabs>
        <w:ind w:left="284" w:hanging="284"/>
      </w:pPr>
      <w:rPr>
        <w:rFonts w:ascii="Symbol" w:hAnsi="Symbol" w:hint="default"/>
      </w:rPr>
    </w:lvl>
  </w:abstractNum>
  <w:abstractNum w:abstractNumId="1" w15:restartNumberingAfterBreak="0">
    <w:nsid w:val="FFFFFF89"/>
    <w:multiLevelType w:val="singleLevel"/>
    <w:tmpl w:val="92C2BAC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BCD85254"/>
    <w:lvl w:ilvl="0" w:tplc="E96EAFD4">
      <w:numFmt w:val="none"/>
      <w:lvlText w:val=""/>
      <w:lvlJc w:val="left"/>
      <w:pPr>
        <w:tabs>
          <w:tab w:val="num" w:pos="360"/>
        </w:tabs>
      </w:pPr>
    </w:lvl>
    <w:lvl w:ilvl="1" w:tplc="CCB0F10E">
      <w:numFmt w:val="decimal"/>
      <w:lvlText w:val=""/>
      <w:lvlJc w:val="left"/>
    </w:lvl>
    <w:lvl w:ilvl="2" w:tplc="38267C94">
      <w:numFmt w:val="decimal"/>
      <w:lvlText w:val=""/>
      <w:lvlJc w:val="left"/>
    </w:lvl>
    <w:lvl w:ilvl="3" w:tplc="ADCE3234">
      <w:numFmt w:val="decimal"/>
      <w:lvlText w:val=""/>
      <w:lvlJc w:val="left"/>
    </w:lvl>
    <w:lvl w:ilvl="4" w:tplc="65643422">
      <w:numFmt w:val="decimal"/>
      <w:lvlText w:val=""/>
      <w:lvlJc w:val="left"/>
    </w:lvl>
    <w:lvl w:ilvl="5" w:tplc="8766F71C">
      <w:numFmt w:val="decimal"/>
      <w:lvlText w:val=""/>
      <w:lvlJc w:val="left"/>
    </w:lvl>
    <w:lvl w:ilvl="6" w:tplc="86387ACA">
      <w:numFmt w:val="decimal"/>
      <w:lvlText w:val=""/>
      <w:lvlJc w:val="left"/>
    </w:lvl>
    <w:lvl w:ilvl="7" w:tplc="36FCB84E">
      <w:numFmt w:val="decimal"/>
      <w:lvlText w:val=""/>
      <w:lvlJc w:val="left"/>
    </w:lvl>
    <w:lvl w:ilvl="8" w:tplc="179E4D8E">
      <w:numFmt w:val="decimal"/>
      <w:lvlText w:val=""/>
      <w:lvlJc w:val="left"/>
    </w:lvl>
  </w:abstractNum>
  <w:abstractNum w:abstractNumId="3" w15:restartNumberingAfterBreak="0">
    <w:nsid w:val="00000002"/>
    <w:multiLevelType w:val="hybridMultilevel"/>
    <w:tmpl w:val="BCB27EEE"/>
    <w:lvl w:ilvl="0" w:tplc="E332A302">
      <w:numFmt w:val="none"/>
      <w:lvlText w:val=""/>
      <w:lvlJc w:val="left"/>
      <w:pPr>
        <w:tabs>
          <w:tab w:val="num" w:pos="360"/>
        </w:tabs>
      </w:pPr>
    </w:lvl>
    <w:lvl w:ilvl="1" w:tplc="FA9CCE76">
      <w:numFmt w:val="decimal"/>
      <w:lvlText w:val=""/>
      <w:lvlJc w:val="left"/>
    </w:lvl>
    <w:lvl w:ilvl="2" w:tplc="243C6018">
      <w:numFmt w:val="decimal"/>
      <w:lvlText w:val=""/>
      <w:lvlJc w:val="left"/>
    </w:lvl>
    <w:lvl w:ilvl="3" w:tplc="D5C21926">
      <w:numFmt w:val="decimal"/>
      <w:lvlText w:val=""/>
      <w:lvlJc w:val="left"/>
    </w:lvl>
    <w:lvl w:ilvl="4" w:tplc="49082E28">
      <w:numFmt w:val="decimal"/>
      <w:lvlText w:val=""/>
      <w:lvlJc w:val="left"/>
    </w:lvl>
    <w:lvl w:ilvl="5" w:tplc="3CD4D99E">
      <w:numFmt w:val="decimal"/>
      <w:lvlText w:val=""/>
      <w:lvlJc w:val="left"/>
    </w:lvl>
    <w:lvl w:ilvl="6" w:tplc="3EBE7358">
      <w:numFmt w:val="decimal"/>
      <w:lvlText w:val=""/>
      <w:lvlJc w:val="left"/>
    </w:lvl>
    <w:lvl w:ilvl="7" w:tplc="74DEF894">
      <w:numFmt w:val="decimal"/>
      <w:lvlText w:val=""/>
      <w:lvlJc w:val="left"/>
    </w:lvl>
    <w:lvl w:ilvl="8" w:tplc="E122857A">
      <w:numFmt w:val="decimal"/>
      <w:lvlText w:val=""/>
      <w:lvlJc w:val="left"/>
    </w:lvl>
  </w:abstractNum>
  <w:abstractNum w:abstractNumId="4" w15:restartNumberingAfterBreak="0">
    <w:nsid w:val="0288540C"/>
    <w:multiLevelType w:val="hybridMultilevel"/>
    <w:tmpl w:val="11A8A34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49615A6"/>
    <w:multiLevelType w:val="hybridMultilevel"/>
    <w:tmpl w:val="5282DEE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C63D9F"/>
    <w:multiLevelType w:val="hybridMultilevel"/>
    <w:tmpl w:val="A0A8C94C"/>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AA805B3"/>
    <w:multiLevelType w:val="hybridMultilevel"/>
    <w:tmpl w:val="F0BABC3E"/>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EDD674C"/>
    <w:multiLevelType w:val="hybridMultilevel"/>
    <w:tmpl w:val="5452412A"/>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A560069"/>
    <w:multiLevelType w:val="hybridMultilevel"/>
    <w:tmpl w:val="B11C2FA2"/>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2F962DA"/>
    <w:multiLevelType w:val="hybridMultilevel"/>
    <w:tmpl w:val="10025E2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7D01149"/>
    <w:multiLevelType w:val="hybridMultilevel"/>
    <w:tmpl w:val="33AE1276"/>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2C0169FF"/>
    <w:multiLevelType w:val="hybridMultilevel"/>
    <w:tmpl w:val="36E43C44"/>
    <w:lvl w:ilvl="0" w:tplc="0001041D">
      <w:start w:val="1"/>
      <w:numFmt w:val="bullet"/>
      <w:lvlText w:val=""/>
      <w:lvlJc w:val="left"/>
      <w:pPr>
        <w:tabs>
          <w:tab w:val="num" w:pos="1080"/>
        </w:tabs>
        <w:ind w:left="1080" w:hanging="360"/>
      </w:pPr>
      <w:rPr>
        <w:rFonts w:ascii="Symbol" w:hAnsi="Symbol" w:hint="default"/>
      </w:rPr>
    </w:lvl>
    <w:lvl w:ilvl="1" w:tplc="0003041D" w:tentative="1">
      <w:start w:val="1"/>
      <w:numFmt w:val="bullet"/>
      <w:lvlText w:val="o"/>
      <w:lvlJc w:val="left"/>
      <w:pPr>
        <w:tabs>
          <w:tab w:val="num" w:pos="2160"/>
        </w:tabs>
        <w:ind w:left="2160" w:hanging="360"/>
      </w:pPr>
      <w:rPr>
        <w:rFonts w:ascii="Courier New" w:hAnsi="Courier New" w:hint="default"/>
      </w:rPr>
    </w:lvl>
    <w:lvl w:ilvl="2" w:tplc="0005041D" w:tentative="1">
      <w:start w:val="1"/>
      <w:numFmt w:val="bullet"/>
      <w:lvlText w:val=""/>
      <w:lvlJc w:val="left"/>
      <w:pPr>
        <w:tabs>
          <w:tab w:val="num" w:pos="2880"/>
        </w:tabs>
        <w:ind w:left="2880" w:hanging="360"/>
      </w:pPr>
      <w:rPr>
        <w:rFonts w:ascii="Wingdings" w:hAnsi="Wingdings" w:hint="default"/>
      </w:rPr>
    </w:lvl>
    <w:lvl w:ilvl="3" w:tplc="0001041D" w:tentative="1">
      <w:start w:val="1"/>
      <w:numFmt w:val="bullet"/>
      <w:lvlText w:val=""/>
      <w:lvlJc w:val="left"/>
      <w:pPr>
        <w:tabs>
          <w:tab w:val="num" w:pos="3600"/>
        </w:tabs>
        <w:ind w:left="3600" w:hanging="360"/>
      </w:pPr>
      <w:rPr>
        <w:rFonts w:ascii="Symbol" w:hAnsi="Symbol" w:hint="default"/>
      </w:rPr>
    </w:lvl>
    <w:lvl w:ilvl="4" w:tplc="0003041D" w:tentative="1">
      <w:start w:val="1"/>
      <w:numFmt w:val="bullet"/>
      <w:lvlText w:val="o"/>
      <w:lvlJc w:val="left"/>
      <w:pPr>
        <w:tabs>
          <w:tab w:val="num" w:pos="4320"/>
        </w:tabs>
        <w:ind w:left="4320" w:hanging="360"/>
      </w:pPr>
      <w:rPr>
        <w:rFonts w:ascii="Courier New" w:hAnsi="Courier New" w:hint="default"/>
      </w:rPr>
    </w:lvl>
    <w:lvl w:ilvl="5" w:tplc="0005041D" w:tentative="1">
      <w:start w:val="1"/>
      <w:numFmt w:val="bullet"/>
      <w:lvlText w:val=""/>
      <w:lvlJc w:val="left"/>
      <w:pPr>
        <w:tabs>
          <w:tab w:val="num" w:pos="5040"/>
        </w:tabs>
        <w:ind w:left="5040" w:hanging="360"/>
      </w:pPr>
      <w:rPr>
        <w:rFonts w:ascii="Wingdings" w:hAnsi="Wingdings" w:hint="default"/>
      </w:rPr>
    </w:lvl>
    <w:lvl w:ilvl="6" w:tplc="0001041D" w:tentative="1">
      <w:start w:val="1"/>
      <w:numFmt w:val="bullet"/>
      <w:lvlText w:val=""/>
      <w:lvlJc w:val="left"/>
      <w:pPr>
        <w:tabs>
          <w:tab w:val="num" w:pos="5760"/>
        </w:tabs>
        <w:ind w:left="5760" w:hanging="360"/>
      </w:pPr>
      <w:rPr>
        <w:rFonts w:ascii="Symbol" w:hAnsi="Symbol" w:hint="default"/>
      </w:rPr>
    </w:lvl>
    <w:lvl w:ilvl="7" w:tplc="0003041D" w:tentative="1">
      <w:start w:val="1"/>
      <w:numFmt w:val="bullet"/>
      <w:lvlText w:val="o"/>
      <w:lvlJc w:val="left"/>
      <w:pPr>
        <w:tabs>
          <w:tab w:val="num" w:pos="6480"/>
        </w:tabs>
        <w:ind w:left="6480" w:hanging="360"/>
      </w:pPr>
      <w:rPr>
        <w:rFonts w:ascii="Courier New" w:hAnsi="Courier New" w:hint="default"/>
      </w:rPr>
    </w:lvl>
    <w:lvl w:ilvl="8" w:tplc="0005041D"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2CAB645F"/>
    <w:multiLevelType w:val="hybridMultilevel"/>
    <w:tmpl w:val="A86480D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2E0126B9"/>
    <w:multiLevelType w:val="hybridMultilevel"/>
    <w:tmpl w:val="A60E07C6"/>
    <w:lvl w:ilvl="0" w:tplc="80D0C96A">
      <w:start w:val="1"/>
      <w:numFmt w:val="bullet"/>
      <w:lvlText w:val=""/>
      <w:lvlJc w:val="left"/>
      <w:pPr>
        <w:tabs>
          <w:tab w:val="num" w:pos="360"/>
        </w:tabs>
        <w:ind w:left="360" w:hanging="360"/>
      </w:pPr>
      <w:rPr>
        <w:rFonts w:ascii="Symbol" w:hAnsi="Symbol" w:hint="default"/>
        <w:sz w:val="24"/>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F9060DA"/>
    <w:multiLevelType w:val="multilevel"/>
    <w:tmpl w:val="1640D796"/>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313E4FFA"/>
    <w:multiLevelType w:val="hybridMultilevel"/>
    <w:tmpl w:val="ECF864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800"/>
        </w:tabs>
        <w:ind w:left="1800" w:hanging="360"/>
      </w:pPr>
      <w:rPr>
        <w:rFonts w:ascii="Courier New" w:hAnsi="Courier New" w:hint="default"/>
      </w:rPr>
    </w:lvl>
    <w:lvl w:ilvl="2" w:tplc="0005041D" w:tentative="1">
      <w:start w:val="1"/>
      <w:numFmt w:val="bullet"/>
      <w:lvlText w:val=""/>
      <w:lvlJc w:val="left"/>
      <w:pPr>
        <w:tabs>
          <w:tab w:val="num" w:pos="2520"/>
        </w:tabs>
        <w:ind w:left="2520" w:hanging="360"/>
      </w:pPr>
      <w:rPr>
        <w:rFonts w:ascii="Wingdings" w:hAnsi="Wingdings" w:hint="default"/>
      </w:rPr>
    </w:lvl>
    <w:lvl w:ilvl="3" w:tplc="0001041D" w:tentative="1">
      <w:start w:val="1"/>
      <w:numFmt w:val="bullet"/>
      <w:lvlText w:val=""/>
      <w:lvlJc w:val="left"/>
      <w:pPr>
        <w:tabs>
          <w:tab w:val="num" w:pos="3240"/>
        </w:tabs>
        <w:ind w:left="3240" w:hanging="360"/>
      </w:pPr>
      <w:rPr>
        <w:rFonts w:ascii="Symbol" w:hAnsi="Symbol" w:hint="default"/>
      </w:rPr>
    </w:lvl>
    <w:lvl w:ilvl="4" w:tplc="0003041D" w:tentative="1">
      <w:start w:val="1"/>
      <w:numFmt w:val="bullet"/>
      <w:lvlText w:val="o"/>
      <w:lvlJc w:val="left"/>
      <w:pPr>
        <w:tabs>
          <w:tab w:val="num" w:pos="3960"/>
        </w:tabs>
        <w:ind w:left="3960" w:hanging="360"/>
      </w:pPr>
      <w:rPr>
        <w:rFonts w:ascii="Courier New" w:hAnsi="Courier New" w:hint="default"/>
      </w:rPr>
    </w:lvl>
    <w:lvl w:ilvl="5" w:tplc="0005041D" w:tentative="1">
      <w:start w:val="1"/>
      <w:numFmt w:val="bullet"/>
      <w:lvlText w:val=""/>
      <w:lvlJc w:val="left"/>
      <w:pPr>
        <w:tabs>
          <w:tab w:val="num" w:pos="4680"/>
        </w:tabs>
        <w:ind w:left="4680" w:hanging="360"/>
      </w:pPr>
      <w:rPr>
        <w:rFonts w:ascii="Wingdings" w:hAnsi="Wingdings" w:hint="default"/>
      </w:rPr>
    </w:lvl>
    <w:lvl w:ilvl="6" w:tplc="0001041D" w:tentative="1">
      <w:start w:val="1"/>
      <w:numFmt w:val="bullet"/>
      <w:lvlText w:val=""/>
      <w:lvlJc w:val="left"/>
      <w:pPr>
        <w:tabs>
          <w:tab w:val="num" w:pos="5400"/>
        </w:tabs>
        <w:ind w:left="5400" w:hanging="360"/>
      </w:pPr>
      <w:rPr>
        <w:rFonts w:ascii="Symbol" w:hAnsi="Symbol" w:hint="default"/>
      </w:rPr>
    </w:lvl>
    <w:lvl w:ilvl="7" w:tplc="0003041D" w:tentative="1">
      <w:start w:val="1"/>
      <w:numFmt w:val="bullet"/>
      <w:lvlText w:val="o"/>
      <w:lvlJc w:val="left"/>
      <w:pPr>
        <w:tabs>
          <w:tab w:val="num" w:pos="6120"/>
        </w:tabs>
        <w:ind w:left="6120" w:hanging="360"/>
      </w:pPr>
      <w:rPr>
        <w:rFonts w:ascii="Courier New" w:hAnsi="Courier New" w:hint="default"/>
      </w:rPr>
    </w:lvl>
    <w:lvl w:ilvl="8" w:tplc="0005041D"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35B229BB"/>
    <w:multiLevelType w:val="hybridMultilevel"/>
    <w:tmpl w:val="26862486"/>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363F3B3D"/>
    <w:multiLevelType w:val="hybridMultilevel"/>
    <w:tmpl w:val="B7A6F17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39F47AC0"/>
    <w:multiLevelType w:val="hybridMultilevel"/>
    <w:tmpl w:val="C7F0DB7C"/>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3CC46877"/>
    <w:multiLevelType w:val="hybridMultilevel"/>
    <w:tmpl w:val="CCC2BC8E"/>
    <w:lvl w:ilvl="0" w:tplc="971C78BE">
      <w:start w:val="1"/>
      <w:numFmt w:val="bullet"/>
      <w:pStyle w:val="Formatmall1"/>
      <w:lvlText w:val=""/>
      <w:lvlJc w:val="left"/>
      <w:pPr>
        <w:tabs>
          <w:tab w:val="num" w:pos="284"/>
        </w:tabs>
        <w:ind w:left="284" w:hanging="284"/>
      </w:pPr>
      <w:rPr>
        <w:rFonts w:ascii="Wingdings" w:hAnsi="Wingdings"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451509E9"/>
    <w:multiLevelType w:val="hybridMultilevel"/>
    <w:tmpl w:val="A906DEC2"/>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48F11572"/>
    <w:multiLevelType w:val="hybridMultilevel"/>
    <w:tmpl w:val="D158A3EE"/>
    <w:lvl w:ilvl="0" w:tplc="06F01932">
      <w:start w:val="1"/>
      <w:numFmt w:val="bullet"/>
      <w:pStyle w:val="BodyText3"/>
      <w:lvlText w:val=""/>
      <w:lvlJc w:val="left"/>
      <w:pPr>
        <w:tabs>
          <w:tab w:val="num" w:pos="284"/>
        </w:tabs>
        <w:ind w:left="284" w:hanging="284"/>
      </w:pPr>
      <w:rPr>
        <w:rFonts w:ascii="Symbol" w:hAnsi="Symbol" w:hint="default"/>
      </w:rPr>
    </w:lvl>
    <w:lvl w:ilvl="1" w:tplc="0003041D">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A31056D"/>
    <w:multiLevelType w:val="hybridMultilevel"/>
    <w:tmpl w:val="977045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BCE51BC"/>
    <w:multiLevelType w:val="hybridMultilevel"/>
    <w:tmpl w:val="DA962EE4"/>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BD03253"/>
    <w:multiLevelType w:val="hybridMultilevel"/>
    <w:tmpl w:val="1640D796"/>
    <w:lvl w:ilvl="0" w:tplc="58023D26">
      <w:start w:val="1"/>
      <w:numFmt w:val="bullet"/>
      <w:lvlText w:val=""/>
      <w:lvlJc w:val="left"/>
      <w:pPr>
        <w:tabs>
          <w:tab w:val="num" w:pos="360"/>
        </w:tabs>
        <w:ind w:left="360" w:hanging="360"/>
      </w:pPr>
      <w:rPr>
        <w:rFonts w:ascii="Symbol" w:hAnsi="Symbol" w:hint="default"/>
      </w:rPr>
    </w:lvl>
    <w:lvl w:ilvl="1" w:tplc="0003041D">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4BF53960"/>
    <w:multiLevelType w:val="hybridMultilevel"/>
    <w:tmpl w:val="22348DC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FD852AD"/>
    <w:multiLevelType w:val="hybridMultilevel"/>
    <w:tmpl w:val="EEEA32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52721DBD"/>
    <w:multiLevelType w:val="hybridMultilevel"/>
    <w:tmpl w:val="DE6C99DA"/>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527355A4"/>
    <w:multiLevelType w:val="hybridMultilevel"/>
    <w:tmpl w:val="8698117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4FA3462"/>
    <w:multiLevelType w:val="hybridMultilevel"/>
    <w:tmpl w:val="AA38B36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7761C12"/>
    <w:multiLevelType w:val="hybridMultilevel"/>
    <w:tmpl w:val="1130B02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7C01901"/>
    <w:multiLevelType w:val="hybridMultilevel"/>
    <w:tmpl w:val="DDB8661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387"/>
        </w:tabs>
        <w:ind w:left="1387" w:hanging="360"/>
      </w:pPr>
      <w:rPr>
        <w:rFonts w:ascii="Courier New" w:hAnsi="Courier New" w:hint="default"/>
      </w:rPr>
    </w:lvl>
    <w:lvl w:ilvl="2" w:tplc="0005041D" w:tentative="1">
      <w:start w:val="1"/>
      <w:numFmt w:val="bullet"/>
      <w:lvlText w:val=""/>
      <w:lvlJc w:val="left"/>
      <w:pPr>
        <w:tabs>
          <w:tab w:val="num" w:pos="2107"/>
        </w:tabs>
        <w:ind w:left="2107" w:hanging="360"/>
      </w:pPr>
      <w:rPr>
        <w:rFonts w:ascii="Wingdings" w:hAnsi="Wingdings" w:hint="default"/>
      </w:rPr>
    </w:lvl>
    <w:lvl w:ilvl="3" w:tplc="0001041D" w:tentative="1">
      <w:start w:val="1"/>
      <w:numFmt w:val="bullet"/>
      <w:lvlText w:val=""/>
      <w:lvlJc w:val="left"/>
      <w:pPr>
        <w:tabs>
          <w:tab w:val="num" w:pos="2827"/>
        </w:tabs>
        <w:ind w:left="2827" w:hanging="360"/>
      </w:pPr>
      <w:rPr>
        <w:rFonts w:ascii="Symbol" w:hAnsi="Symbol" w:hint="default"/>
      </w:rPr>
    </w:lvl>
    <w:lvl w:ilvl="4" w:tplc="0003041D" w:tentative="1">
      <w:start w:val="1"/>
      <w:numFmt w:val="bullet"/>
      <w:lvlText w:val="o"/>
      <w:lvlJc w:val="left"/>
      <w:pPr>
        <w:tabs>
          <w:tab w:val="num" w:pos="3547"/>
        </w:tabs>
        <w:ind w:left="3547" w:hanging="360"/>
      </w:pPr>
      <w:rPr>
        <w:rFonts w:ascii="Courier New" w:hAnsi="Courier New" w:hint="default"/>
      </w:rPr>
    </w:lvl>
    <w:lvl w:ilvl="5" w:tplc="0005041D" w:tentative="1">
      <w:start w:val="1"/>
      <w:numFmt w:val="bullet"/>
      <w:lvlText w:val=""/>
      <w:lvlJc w:val="left"/>
      <w:pPr>
        <w:tabs>
          <w:tab w:val="num" w:pos="4267"/>
        </w:tabs>
        <w:ind w:left="4267" w:hanging="360"/>
      </w:pPr>
      <w:rPr>
        <w:rFonts w:ascii="Wingdings" w:hAnsi="Wingdings" w:hint="default"/>
      </w:rPr>
    </w:lvl>
    <w:lvl w:ilvl="6" w:tplc="0001041D" w:tentative="1">
      <w:start w:val="1"/>
      <w:numFmt w:val="bullet"/>
      <w:lvlText w:val=""/>
      <w:lvlJc w:val="left"/>
      <w:pPr>
        <w:tabs>
          <w:tab w:val="num" w:pos="4987"/>
        </w:tabs>
        <w:ind w:left="4987" w:hanging="360"/>
      </w:pPr>
      <w:rPr>
        <w:rFonts w:ascii="Symbol" w:hAnsi="Symbol" w:hint="default"/>
      </w:rPr>
    </w:lvl>
    <w:lvl w:ilvl="7" w:tplc="0003041D" w:tentative="1">
      <w:start w:val="1"/>
      <w:numFmt w:val="bullet"/>
      <w:lvlText w:val="o"/>
      <w:lvlJc w:val="left"/>
      <w:pPr>
        <w:tabs>
          <w:tab w:val="num" w:pos="5707"/>
        </w:tabs>
        <w:ind w:left="5707" w:hanging="360"/>
      </w:pPr>
      <w:rPr>
        <w:rFonts w:ascii="Courier New" w:hAnsi="Courier New" w:hint="default"/>
      </w:rPr>
    </w:lvl>
    <w:lvl w:ilvl="8" w:tplc="0005041D" w:tentative="1">
      <w:start w:val="1"/>
      <w:numFmt w:val="bullet"/>
      <w:lvlText w:val=""/>
      <w:lvlJc w:val="left"/>
      <w:pPr>
        <w:tabs>
          <w:tab w:val="num" w:pos="6427"/>
        </w:tabs>
        <w:ind w:left="6427" w:hanging="360"/>
      </w:pPr>
      <w:rPr>
        <w:rFonts w:ascii="Wingdings" w:hAnsi="Wingdings" w:hint="default"/>
      </w:rPr>
    </w:lvl>
  </w:abstractNum>
  <w:abstractNum w:abstractNumId="33" w15:restartNumberingAfterBreak="0">
    <w:nsid w:val="5E8A12D7"/>
    <w:multiLevelType w:val="hybridMultilevel"/>
    <w:tmpl w:val="0FDCE8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0DF184C"/>
    <w:multiLevelType w:val="hybridMultilevel"/>
    <w:tmpl w:val="8F3A2AB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12E7476"/>
    <w:multiLevelType w:val="hybridMultilevel"/>
    <w:tmpl w:val="5D86686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6C9B3E3D"/>
    <w:multiLevelType w:val="hybridMultilevel"/>
    <w:tmpl w:val="8E526454"/>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7" w15:restartNumberingAfterBreak="0">
    <w:nsid w:val="6FDB04B2"/>
    <w:multiLevelType w:val="hybridMultilevel"/>
    <w:tmpl w:val="59B4CFF8"/>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15:restartNumberingAfterBreak="0">
    <w:nsid w:val="70E9781E"/>
    <w:multiLevelType w:val="hybridMultilevel"/>
    <w:tmpl w:val="C876DBB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2585E9E"/>
    <w:multiLevelType w:val="hybridMultilevel"/>
    <w:tmpl w:val="17FEC0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3E558B9"/>
    <w:multiLevelType w:val="hybridMultilevel"/>
    <w:tmpl w:val="CF16FEC4"/>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1" w15:restartNumberingAfterBreak="0">
    <w:nsid w:val="76E91E48"/>
    <w:multiLevelType w:val="multilevel"/>
    <w:tmpl w:val="DD4A1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712DDC"/>
    <w:multiLevelType w:val="hybridMultilevel"/>
    <w:tmpl w:val="D49AD320"/>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3" w15:restartNumberingAfterBreak="0">
    <w:nsid w:val="798533BF"/>
    <w:multiLevelType w:val="hybridMultilevel"/>
    <w:tmpl w:val="E5CECF04"/>
    <w:lvl w:ilvl="0" w:tplc="0001041D">
      <w:start w:val="1"/>
      <w:numFmt w:val="bullet"/>
      <w:lvlText w:val=""/>
      <w:lvlJc w:val="left"/>
      <w:pPr>
        <w:tabs>
          <w:tab w:val="num" w:pos="1080"/>
        </w:tabs>
        <w:ind w:left="1080" w:hanging="360"/>
      </w:pPr>
      <w:rPr>
        <w:rFonts w:ascii="Symbol" w:hAnsi="Symbol" w:hint="default"/>
      </w:rPr>
    </w:lvl>
    <w:lvl w:ilvl="1" w:tplc="0003041D" w:tentative="1">
      <w:start w:val="1"/>
      <w:numFmt w:val="bullet"/>
      <w:lvlText w:val="o"/>
      <w:lvlJc w:val="left"/>
      <w:pPr>
        <w:tabs>
          <w:tab w:val="num" w:pos="2160"/>
        </w:tabs>
        <w:ind w:left="2160" w:hanging="360"/>
      </w:pPr>
      <w:rPr>
        <w:rFonts w:ascii="Courier New" w:hAnsi="Courier New" w:hint="default"/>
      </w:rPr>
    </w:lvl>
    <w:lvl w:ilvl="2" w:tplc="0005041D" w:tentative="1">
      <w:start w:val="1"/>
      <w:numFmt w:val="bullet"/>
      <w:lvlText w:val=""/>
      <w:lvlJc w:val="left"/>
      <w:pPr>
        <w:tabs>
          <w:tab w:val="num" w:pos="2880"/>
        </w:tabs>
        <w:ind w:left="2880" w:hanging="360"/>
      </w:pPr>
      <w:rPr>
        <w:rFonts w:ascii="Wingdings" w:hAnsi="Wingdings" w:hint="default"/>
      </w:rPr>
    </w:lvl>
    <w:lvl w:ilvl="3" w:tplc="0001041D" w:tentative="1">
      <w:start w:val="1"/>
      <w:numFmt w:val="bullet"/>
      <w:lvlText w:val=""/>
      <w:lvlJc w:val="left"/>
      <w:pPr>
        <w:tabs>
          <w:tab w:val="num" w:pos="3600"/>
        </w:tabs>
        <w:ind w:left="3600" w:hanging="360"/>
      </w:pPr>
      <w:rPr>
        <w:rFonts w:ascii="Symbol" w:hAnsi="Symbol" w:hint="default"/>
      </w:rPr>
    </w:lvl>
    <w:lvl w:ilvl="4" w:tplc="0003041D" w:tentative="1">
      <w:start w:val="1"/>
      <w:numFmt w:val="bullet"/>
      <w:lvlText w:val="o"/>
      <w:lvlJc w:val="left"/>
      <w:pPr>
        <w:tabs>
          <w:tab w:val="num" w:pos="4320"/>
        </w:tabs>
        <w:ind w:left="4320" w:hanging="360"/>
      </w:pPr>
      <w:rPr>
        <w:rFonts w:ascii="Courier New" w:hAnsi="Courier New" w:hint="default"/>
      </w:rPr>
    </w:lvl>
    <w:lvl w:ilvl="5" w:tplc="0005041D" w:tentative="1">
      <w:start w:val="1"/>
      <w:numFmt w:val="bullet"/>
      <w:lvlText w:val=""/>
      <w:lvlJc w:val="left"/>
      <w:pPr>
        <w:tabs>
          <w:tab w:val="num" w:pos="5040"/>
        </w:tabs>
        <w:ind w:left="5040" w:hanging="360"/>
      </w:pPr>
      <w:rPr>
        <w:rFonts w:ascii="Wingdings" w:hAnsi="Wingdings" w:hint="default"/>
      </w:rPr>
    </w:lvl>
    <w:lvl w:ilvl="6" w:tplc="0001041D" w:tentative="1">
      <w:start w:val="1"/>
      <w:numFmt w:val="bullet"/>
      <w:lvlText w:val=""/>
      <w:lvlJc w:val="left"/>
      <w:pPr>
        <w:tabs>
          <w:tab w:val="num" w:pos="5760"/>
        </w:tabs>
        <w:ind w:left="5760" w:hanging="360"/>
      </w:pPr>
      <w:rPr>
        <w:rFonts w:ascii="Symbol" w:hAnsi="Symbol" w:hint="default"/>
      </w:rPr>
    </w:lvl>
    <w:lvl w:ilvl="7" w:tplc="0003041D" w:tentative="1">
      <w:start w:val="1"/>
      <w:numFmt w:val="bullet"/>
      <w:lvlText w:val="o"/>
      <w:lvlJc w:val="left"/>
      <w:pPr>
        <w:tabs>
          <w:tab w:val="num" w:pos="6480"/>
        </w:tabs>
        <w:ind w:left="6480" w:hanging="360"/>
      </w:pPr>
      <w:rPr>
        <w:rFonts w:ascii="Courier New" w:hAnsi="Courier New" w:hint="default"/>
      </w:rPr>
    </w:lvl>
    <w:lvl w:ilvl="8" w:tplc="0005041D" w:tentative="1">
      <w:start w:val="1"/>
      <w:numFmt w:val="bullet"/>
      <w:lvlText w:val=""/>
      <w:lvlJc w:val="left"/>
      <w:pPr>
        <w:tabs>
          <w:tab w:val="num" w:pos="7200"/>
        </w:tabs>
        <w:ind w:left="7200" w:hanging="360"/>
      </w:pPr>
      <w:rPr>
        <w:rFonts w:ascii="Wingdings" w:hAnsi="Wingdings" w:hint="default"/>
      </w:rPr>
    </w:lvl>
  </w:abstractNum>
  <w:abstractNum w:abstractNumId="44" w15:restartNumberingAfterBreak="0">
    <w:nsid w:val="7FC44610"/>
    <w:multiLevelType w:val="multilevel"/>
    <w:tmpl w:val="3822B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F06340"/>
    <w:multiLevelType w:val="multilevel"/>
    <w:tmpl w:val="DA488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9"/>
  </w:num>
  <w:num w:numId="2">
    <w:abstractNumId w:val="34"/>
  </w:num>
  <w:num w:numId="3">
    <w:abstractNumId w:val="10"/>
  </w:num>
  <w:num w:numId="4">
    <w:abstractNumId w:val="32"/>
  </w:num>
  <w:num w:numId="5">
    <w:abstractNumId w:val="35"/>
  </w:num>
  <w:num w:numId="6">
    <w:abstractNumId w:val="7"/>
  </w:num>
  <w:num w:numId="7">
    <w:abstractNumId w:val="6"/>
  </w:num>
  <w:num w:numId="8">
    <w:abstractNumId w:val="4"/>
  </w:num>
  <w:num w:numId="9">
    <w:abstractNumId w:val="40"/>
  </w:num>
  <w:num w:numId="10">
    <w:abstractNumId w:val="17"/>
  </w:num>
  <w:num w:numId="11">
    <w:abstractNumId w:val="21"/>
  </w:num>
  <w:num w:numId="12">
    <w:abstractNumId w:val="29"/>
  </w:num>
  <w:num w:numId="13">
    <w:abstractNumId w:val="23"/>
  </w:num>
  <w:num w:numId="14">
    <w:abstractNumId w:val="9"/>
  </w:num>
  <w:num w:numId="15">
    <w:abstractNumId w:val="30"/>
  </w:num>
  <w:num w:numId="16">
    <w:abstractNumId w:val="38"/>
  </w:num>
  <w:num w:numId="17">
    <w:abstractNumId w:val="24"/>
  </w:num>
  <w:num w:numId="18">
    <w:abstractNumId w:val="33"/>
  </w:num>
  <w:num w:numId="19">
    <w:abstractNumId w:val="5"/>
  </w:num>
  <w:num w:numId="20">
    <w:abstractNumId w:val="26"/>
  </w:num>
  <w:num w:numId="21">
    <w:abstractNumId w:val="31"/>
  </w:num>
  <w:num w:numId="22">
    <w:abstractNumId w:val="43"/>
  </w:num>
  <w:num w:numId="23">
    <w:abstractNumId w:val="16"/>
  </w:num>
  <w:num w:numId="24">
    <w:abstractNumId w:val="12"/>
  </w:num>
  <w:num w:numId="25">
    <w:abstractNumId w:val="25"/>
  </w:num>
  <w:num w:numId="26">
    <w:abstractNumId w:val="15"/>
  </w:num>
  <w:num w:numId="27">
    <w:abstractNumId w:val="1"/>
  </w:num>
  <w:num w:numId="28">
    <w:abstractNumId w:val="0"/>
  </w:num>
  <w:num w:numId="29">
    <w:abstractNumId w:val="22"/>
  </w:num>
  <w:num w:numId="30">
    <w:abstractNumId w:val="2"/>
  </w:num>
  <w:num w:numId="31">
    <w:abstractNumId w:val="3"/>
  </w:num>
  <w:num w:numId="32">
    <w:abstractNumId w:val="14"/>
  </w:num>
  <w:num w:numId="33">
    <w:abstractNumId w:val="14"/>
    <w:lvlOverride w:ilvl="0">
      <w:startOverride w:val="1"/>
    </w:lvlOverride>
  </w:num>
  <w:num w:numId="34">
    <w:abstractNumId w:val="14"/>
    <w:lvlOverride w:ilvl="0">
      <w:startOverride w:val="1"/>
    </w:lvlOverride>
  </w:num>
  <w:num w:numId="35">
    <w:abstractNumId w:val="20"/>
  </w:num>
  <w:num w:numId="36">
    <w:abstractNumId w:val="13"/>
  </w:num>
  <w:num w:numId="37">
    <w:abstractNumId w:val="18"/>
  </w:num>
  <w:num w:numId="38">
    <w:abstractNumId w:val="27"/>
  </w:num>
  <w:num w:numId="39">
    <w:abstractNumId w:val="45"/>
  </w:num>
  <w:num w:numId="40">
    <w:abstractNumId w:val="44"/>
  </w:num>
  <w:num w:numId="41">
    <w:abstractNumId w:val="37"/>
  </w:num>
  <w:num w:numId="42">
    <w:abstractNumId w:val="19"/>
  </w:num>
  <w:num w:numId="43">
    <w:abstractNumId w:val="11"/>
  </w:num>
  <w:num w:numId="44">
    <w:abstractNumId w:val="36"/>
  </w:num>
  <w:num w:numId="45">
    <w:abstractNumId w:val="41"/>
  </w:num>
  <w:num w:numId="46">
    <w:abstractNumId w:val="28"/>
  </w:num>
  <w:num w:numId="47">
    <w:abstractNumId w:val="8"/>
  </w:num>
  <w:num w:numId="4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embedSystemFonts/>
  <w:hideSpellingErrors/>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ean Journal of Emergency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9tv29z5xd0revrw5xdxzy5w5zpd9tvz55&quot;&gt;Eric&amp;apos;s EndNote Library 200823-Converted&lt;record-ids&gt;&lt;item&gt;277&lt;/item&gt;&lt;item&gt;344&lt;/item&gt;&lt;item&gt;642&lt;/item&gt;&lt;item&gt;1521&lt;/item&gt;&lt;item&gt;1533&lt;/item&gt;&lt;item&gt;1670&lt;/item&gt;&lt;item&gt;1830&lt;/item&gt;&lt;item&gt;1831&lt;/item&gt;&lt;item&gt;1832&lt;/item&gt;&lt;item&gt;1833&lt;/item&gt;&lt;item&gt;1834&lt;/item&gt;&lt;item&gt;1835&lt;/item&gt;&lt;item&gt;1837&lt;/item&gt;&lt;item&gt;1838&lt;/item&gt;&lt;item&gt;1839&lt;/item&gt;&lt;item&gt;1840&lt;/item&gt;&lt;item&gt;1841&lt;/item&gt;&lt;item&gt;1842&lt;/item&gt;&lt;item&gt;1843&lt;/item&gt;&lt;item&gt;1845&lt;/item&gt;&lt;item&gt;2363&lt;/item&gt;&lt;item&gt;2364&lt;/item&gt;&lt;item&gt;2536&lt;/item&gt;&lt;item&gt;2538&lt;/item&gt;&lt;item&gt;2539&lt;/item&gt;&lt;item&gt;2603&lt;/item&gt;&lt;item&gt;2808&lt;/item&gt;&lt;item&gt;2810&lt;/item&gt;&lt;item&gt;2811&lt;/item&gt;&lt;item&gt;2812&lt;/item&gt;&lt;item&gt;2814&lt;/item&gt;&lt;item&gt;3172&lt;/item&gt;&lt;item&gt;3196&lt;/item&gt;&lt;item&gt;3213&lt;/item&gt;&lt;item&gt;3214&lt;/item&gt;&lt;item&gt;3215&lt;/item&gt;&lt;item&gt;3216&lt;/item&gt;&lt;item&gt;3222&lt;/item&gt;&lt;/record-ids&gt;&lt;/item&gt;&lt;/Libraries&gt;"/>
  </w:docVars>
  <w:rsids>
    <w:rsidRoot w:val="004E55A4"/>
    <w:rsid w:val="000047B5"/>
    <w:rsid w:val="000175DF"/>
    <w:rsid w:val="000204B7"/>
    <w:rsid w:val="000241DC"/>
    <w:rsid w:val="00035F68"/>
    <w:rsid w:val="00037139"/>
    <w:rsid w:val="00041019"/>
    <w:rsid w:val="0004700F"/>
    <w:rsid w:val="00047581"/>
    <w:rsid w:val="00053D0F"/>
    <w:rsid w:val="000564AE"/>
    <w:rsid w:val="000671CE"/>
    <w:rsid w:val="00076436"/>
    <w:rsid w:val="0008130C"/>
    <w:rsid w:val="0008169C"/>
    <w:rsid w:val="00082AB3"/>
    <w:rsid w:val="00086943"/>
    <w:rsid w:val="000871FD"/>
    <w:rsid w:val="000911B0"/>
    <w:rsid w:val="0009623D"/>
    <w:rsid w:val="00097443"/>
    <w:rsid w:val="000A34A6"/>
    <w:rsid w:val="000A6D11"/>
    <w:rsid w:val="000A75BD"/>
    <w:rsid w:val="000B0286"/>
    <w:rsid w:val="000B213B"/>
    <w:rsid w:val="000B2ED7"/>
    <w:rsid w:val="000B40B3"/>
    <w:rsid w:val="000B57F8"/>
    <w:rsid w:val="000B6ED4"/>
    <w:rsid w:val="000C6555"/>
    <w:rsid w:val="000C65A6"/>
    <w:rsid w:val="000C6F85"/>
    <w:rsid w:val="000C7C3E"/>
    <w:rsid w:val="000D14EA"/>
    <w:rsid w:val="000D2668"/>
    <w:rsid w:val="000D5A7D"/>
    <w:rsid w:val="000D6E86"/>
    <w:rsid w:val="000D76DA"/>
    <w:rsid w:val="000F5906"/>
    <w:rsid w:val="000F604E"/>
    <w:rsid w:val="000F7309"/>
    <w:rsid w:val="00102893"/>
    <w:rsid w:val="001038EC"/>
    <w:rsid w:val="00111255"/>
    <w:rsid w:val="00113695"/>
    <w:rsid w:val="00127C92"/>
    <w:rsid w:val="001345B8"/>
    <w:rsid w:val="00134F2A"/>
    <w:rsid w:val="00136310"/>
    <w:rsid w:val="00136787"/>
    <w:rsid w:val="00137995"/>
    <w:rsid w:val="00140C20"/>
    <w:rsid w:val="001434A1"/>
    <w:rsid w:val="00144AE5"/>
    <w:rsid w:val="0014765B"/>
    <w:rsid w:val="0014793D"/>
    <w:rsid w:val="001503D0"/>
    <w:rsid w:val="00151E04"/>
    <w:rsid w:val="00154D1B"/>
    <w:rsid w:val="0015557E"/>
    <w:rsid w:val="00160C7B"/>
    <w:rsid w:val="00170F20"/>
    <w:rsid w:val="001713BE"/>
    <w:rsid w:val="0017283A"/>
    <w:rsid w:val="001734A4"/>
    <w:rsid w:val="0017393C"/>
    <w:rsid w:val="001801BB"/>
    <w:rsid w:val="00181D35"/>
    <w:rsid w:val="001837F3"/>
    <w:rsid w:val="00184F58"/>
    <w:rsid w:val="00187A17"/>
    <w:rsid w:val="00190577"/>
    <w:rsid w:val="00194738"/>
    <w:rsid w:val="001A48BA"/>
    <w:rsid w:val="001A5A7F"/>
    <w:rsid w:val="001A6BBB"/>
    <w:rsid w:val="001B0D1E"/>
    <w:rsid w:val="001B42E4"/>
    <w:rsid w:val="001B6A9C"/>
    <w:rsid w:val="001C32EB"/>
    <w:rsid w:val="001C4FD1"/>
    <w:rsid w:val="001D246A"/>
    <w:rsid w:val="001D39EC"/>
    <w:rsid w:val="001E2242"/>
    <w:rsid w:val="001E2D49"/>
    <w:rsid w:val="002052D7"/>
    <w:rsid w:val="00211399"/>
    <w:rsid w:val="0021424A"/>
    <w:rsid w:val="00214B1C"/>
    <w:rsid w:val="002237D3"/>
    <w:rsid w:val="002261E4"/>
    <w:rsid w:val="002266A1"/>
    <w:rsid w:val="002266D8"/>
    <w:rsid w:val="00227A31"/>
    <w:rsid w:val="00231572"/>
    <w:rsid w:val="00232186"/>
    <w:rsid w:val="00236141"/>
    <w:rsid w:val="0024062E"/>
    <w:rsid w:val="00241407"/>
    <w:rsid w:val="002414D8"/>
    <w:rsid w:val="00241E55"/>
    <w:rsid w:val="002503ED"/>
    <w:rsid w:val="0025164F"/>
    <w:rsid w:val="0025189B"/>
    <w:rsid w:val="00251D17"/>
    <w:rsid w:val="0025256E"/>
    <w:rsid w:val="00252B7A"/>
    <w:rsid w:val="002569AB"/>
    <w:rsid w:val="002572EB"/>
    <w:rsid w:val="002633A4"/>
    <w:rsid w:val="00263955"/>
    <w:rsid w:val="00270693"/>
    <w:rsid w:val="0027594A"/>
    <w:rsid w:val="00276ECF"/>
    <w:rsid w:val="002821BB"/>
    <w:rsid w:val="00282D8B"/>
    <w:rsid w:val="00285EA4"/>
    <w:rsid w:val="00291A52"/>
    <w:rsid w:val="002956F0"/>
    <w:rsid w:val="002A21FC"/>
    <w:rsid w:val="002A28D2"/>
    <w:rsid w:val="002A405A"/>
    <w:rsid w:val="002A7D6B"/>
    <w:rsid w:val="002B0617"/>
    <w:rsid w:val="002B0CE5"/>
    <w:rsid w:val="002B4C7A"/>
    <w:rsid w:val="002B65BD"/>
    <w:rsid w:val="002C0B46"/>
    <w:rsid w:val="002C1052"/>
    <w:rsid w:val="002C2F66"/>
    <w:rsid w:val="002C39E0"/>
    <w:rsid w:val="002D1DA3"/>
    <w:rsid w:val="002D39E8"/>
    <w:rsid w:val="002D3D02"/>
    <w:rsid w:val="002E0A5A"/>
    <w:rsid w:val="002E2461"/>
    <w:rsid w:val="002F5A52"/>
    <w:rsid w:val="003041D7"/>
    <w:rsid w:val="00304376"/>
    <w:rsid w:val="00305305"/>
    <w:rsid w:val="00306D57"/>
    <w:rsid w:val="00311448"/>
    <w:rsid w:val="00314F76"/>
    <w:rsid w:val="003171DF"/>
    <w:rsid w:val="00321B80"/>
    <w:rsid w:val="00322E7E"/>
    <w:rsid w:val="003269BD"/>
    <w:rsid w:val="00326DF3"/>
    <w:rsid w:val="00331954"/>
    <w:rsid w:val="00334073"/>
    <w:rsid w:val="003349DA"/>
    <w:rsid w:val="00340E2E"/>
    <w:rsid w:val="00346D67"/>
    <w:rsid w:val="003476D6"/>
    <w:rsid w:val="00350CB6"/>
    <w:rsid w:val="00350F0A"/>
    <w:rsid w:val="00360E76"/>
    <w:rsid w:val="003616CB"/>
    <w:rsid w:val="00363C12"/>
    <w:rsid w:val="0036462D"/>
    <w:rsid w:val="00364971"/>
    <w:rsid w:val="00370720"/>
    <w:rsid w:val="0038148C"/>
    <w:rsid w:val="00397214"/>
    <w:rsid w:val="00397760"/>
    <w:rsid w:val="003A1F1B"/>
    <w:rsid w:val="003A3FFC"/>
    <w:rsid w:val="003A6A1A"/>
    <w:rsid w:val="003A7AE8"/>
    <w:rsid w:val="003B0B4A"/>
    <w:rsid w:val="003B311E"/>
    <w:rsid w:val="003B3D14"/>
    <w:rsid w:val="003B5FFB"/>
    <w:rsid w:val="003B6043"/>
    <w:rsid w:val="003C1450"/>
    <w:rsid w:val="003C4C0F"/>
    <w:rsid w:val="003C7CA8"/>
    <w:rsid w:val="003D0B21"/>
    <w:rsid w:val="003D162A"/>
    <w:rsid w:val="003D270B"/>
    <w:rsid w:val="003D2923"/>
    <w:rsid w:val="003D4338"/>
    <w:rsid w:val="003D4CAF"/>
    <w:rsid w:val="003D5F96"/>
    <w:rsid w:val="003D7B02"/>
    <w:rsid w:val="003E44CA"/>
    <w:rsid w:val="003E5328"/>
    <w:rsid w:val="003F13B8"/>
    <w:rsid w:val="003F2433"/>
    <w:rsid w:val="003F2B8E"/>
    <w:rsid w:val="003F2EE5"/>
    <w:rsid w:val="003F33CD"/>
    <w:rsid w:val="003F4517"/>
    <w:rsid w:val="003F6287"/>
    <w:rsid w:val="003F764E"/>
    <w:rsid w:val="00401409"/>
    <w:rsid w:val="00401A6B"/>
    <w:rsid w:val="0040216E"/>
    <w:rsid w:val="00405B00"/>
    <w:rsid w:val="00405C85"/>
    <w:rsid w:val="00416CA0"/>
    <w:rsid w:val="0041752E"/>
    <w:rsid w:val="00424224"/>
    <w:rsid w:val="00425465"/>
    <w:rsid w:val="00432FD1"/>
    <w:rsid w:val="004375A6"/>
    <w:rsid w:val="0043770F"/>
    <w:rsid w:val="004414D3"/>
    <w:rsid w:val="004446E6"/>
    <w:rsid w:val="00452D0E"/>
    <w:rsid w:val="00455532"/>
    <w:rsid w:val="004632D6"/>
    <w:rsid w:val="0046528C"/>
    <w:rsid w:val="004654E9"/>
    <w:rsid w:val="00480FC4"/>
    <w:rsid w:val="00484838"/>
    <w:rsid w:val="0049102C"/>
    <w:rsid w:val="00493226"/>
    <w:rsid w:val="00493CFC"/>
    <w:rsid w:val="00495761"/>
    <w:rsid w:val="00497A71"/>
    <w:rsid w:val="00497DA4"/>
    <w:rsid w:val="004A0A54"/>
    <w:rsid w:val="004A33B7"/>
    <w:rsid w:val="004A3C5D"/>
    <w:rsid w:val="004A559C"/>
    <w:rsid w:val="004B16D5"/>
    <w:rsid w:val="004B7AED"/>
    <w:rsid w:val="004C3408"/>
    <w:rsid w:val="004C35D7"/>
    <w:rsid w:val="004D0D2C"/>
    <w:rsid w:val="004D0DF4"/>
    <w:rsid w:val="004D1B16"/>
    <w:rsid w:val="004D244D"/>
    <w:rsid w:val="004D67FB"/>
    <w:rsid w:val="004E0BF7"/>
    <w:rsid w:val="004E160D"/>
    <w:rsid w:val="004E1C8D"/>
    <w:rsid w:val="004E55A4"/>
    <w:rsid w:val="004E5DF2"/>
    <w:rsid w:val="004E7288"/>
    <w:rsid w:val="004E7724"/>
    <w:rsid w:val="004F06DC"/>
    <w:rsid w:val="004F23E1"/>
    <w:rsid w:val="004F46C4"/>
    <w:rsid w:val="004F4905"/>
    <w:rsid w:val="004F6ABD"/>
    <w:rsid w:val="00504864"/>
    <w:rsid w:val="00505D43"/>
    <w:rsid w:val="005142D5"/>
    <w:rsid w:val="00517089"/>
    <w:rsid w:val="005170FE"/>
    <w:rsid w:val="00517E3B"/>
    <w:rsid w:val="00522D37"/>
    <w:rsid w:val="00526C7D"/>
    <w:rsid w:val="00527B9A"/>
    <w:rsid w:val="0053037E"/>
    <w:rsid w:val="00530949"/>
    <w:rsid w:val="005329AE"/>
    <w:rsid w:val="0053363E"/>
    <w:rsid w:val="00537269"/>
    <w:rsid w:val="005402E3"/>
    <w:rsid w:val="005403CF"/>
    <w:rsid w:val="00541F12"/>
    <w:rsid w:val="0054202E"/>
    <w:rsid w:val="00542C23"/>
    <w:rsid w:val="00542C2A"/>
    <w:rsid w:val="0054445A"/>
    <w:rsid w:val="005447AB"/>
    <w:rsid w:val="00547D5A"/>
    <w:rsid w:val="00550C14"/>
    <w:rsid w:val="00552E6A"/>
    <w:rsid w:val="00554DBD"/>
    <w:rsid w:val="00556E38"/>
    <w:rsid w:val="00560519"/>
    <w:rsid w:val="00560E72"/>
    <w:rsid w:val="00564A3F"/>
    <w:rsid w:val="00565C54"/>
    <w:rsid w:val="00565D86"/>
    <w:rsid w:val="00570587"/>
    <w:rsid w:val="00570D98"/>
    <w:rsid w:val="0057222F"/>
    <w:rsid w:val="00573F69"/>
    <w:rsid w:val="005745CA"/>
    <w:rsid w:val="0057627D"/>
    <w:rsid w:val="00577008"/>
    <w:rsid w:val="00577B28"/>
    <w:rsid w:val="00577E85"/>
    <w:rsid w:val="00585FBD"/>
    <w:rsid w:val="0058771B"/>
    <w:rsid w:val="0058772F"/>
    <w:rsid w:val="00587B6D"/>
    <w:rsid w:val="00593D6B"/>
    <w:rsid w:val="00595739"/>
    <w:rsid w:val="00596EF5"/>
    <w:rsid w:val="005A2D2F"/>
    <w:rsid w:val="005A53D7"/>
    <w:rsid w:val="005A6EDE"/>
    <w:rsid w:val="005B05A4"/>
    <w:rsid w:val="005B3493"/>
    <w:rsid w:val="005C0AD1"/>
    <w:rsid w:val="005C4D7E"/>
    <w:rsid w:val="005C5F7A"/>
    <w:rsid w:val="005C70E4"/>
    <w:rsid w:val="005C78C0"/>
    <w:rsid w:val="005D2B33"/>
    <w:rsid w:val="005D410D"/>
    <w:rsid w:val="005D4486"/>
    <w:rsid w:val="005D4876"/>
    <w:rsid w:val="005D5119"/>
    <w:rsid w:val="005D5709"/>
    <w:rsid w:val="005D598E"/>
    <w:rsid w:val="005D6163"/>
    <w:rsid w:val="005E0115"/>
    <w:rsid w:val="005E01F8"/>
    <w:rsid w:val="005E2766"/>
    <w:rsid w:val="005E47C4"/>
    <w:rsid w:val="005E5EAF"/>
    <w:rsid w:val="005F176F"/>
    <w:rsid w:val="005F6447"/>
    <w:rsid w:val="00606199"/>
    <w:rsid w:val="0061571A"/>
    <w:rsid w:val="00617B95"/>
    <w:rsid w:val="00621EB0"/>
    <w:rsid w:val="006222DC"/>
    <w:rsid w:val="00640363"/>
    <w:rsid w:val="00640E98"/>
    <w:rsid w:val="00641D6A"/>
    <w:rsid w:val="00641D99"/>
    <w:rsid w:val="00643CF3"/>
    <w:rsid w:val="00644DF8"/>
    <w:rsid w:val="006509D2"/>
    <w:rsid w:val="00653439"/>
    <w:rsid w:val="0065415D"/>
    <w:rsid w:val="00654DB5"/>
    <w:rsid w:val="00655201"/>
    <w:rsid w:val="00656B07"/>
    <w:rsid w:val="0066110F"/>
    <w:rsid w:val="00662042"/>
    <w:rsid w:val="00664D2A"/>
    <w:rsid w:val="006662C9"/>
    <w:rsid w:val="0066690D"/>
    <w:rsid w:val="00671D31"/>
    <w:rsid w:val="006723A4"/>
    <w:rsid w:val="006741E8"/>
    <w:rsid w:val="006752BA"/>
    <w:rsid w:val="00680271"/>
    <w:rsid w:val="00680A8E"/>
    <w:rsid w:val="006861FD"/>
    <w:rsid w:val="0068648C"/>
    <w:rsid w:val="00686A3B"/>
    <w:rsid w:val="00687ADF"/>
    <w:rsid w:val="00692182"/>
    <w:rsid w:val="00693D73"/>
    <w:rsid w:val="00694B65"/>
    <w:rsid w:val="006A36F5"/>
    <w:rsid w:val="006A5A1A"/>
    <w:rsid w:val="006B085F"/>
    <w:rsid w:val="006B1796"/>
    <w:rsid w:val="006C2509"/>
    <w:rsid w:val="006C380F"/>
    <w:rsid w:val="006C4E58"/>
    <w:rsid w:val="006C6AFC"/>
    <w:rsid w:val="006C7EE3"/>
    <w:rsid w:val="006D01EC"/>
    <w:rsid w:val="006E0951"/>
    <w:rsid w:val="006E2401"/>
    <w:rsid w:val="006E3F98"/>
    <w:rsid w:val="006E4E4A"/>
    <w:rsid w:val="006E5065"/>
    <w:rsid w:val="006E7E7F"/>
    <w:rsid w:val="006E7E8C"/>
    <w:rsid w:val="006F197F"/>
    <w:rsid w:val="006F3C9E"/>
    <w:rsid w:val="006F54A5"/>
    <w:rsid w:val="0070234B"/>
    <w:rsid w:val="00705497"/>
    <w:rsid w:val="00710F3F"/>
    <w:rsid w:val="00712DBF"/>
    <w:rsid w:val="007160DE"/>
    <w:rsid w:val="00717202"/>
    <w:rsid w:val="00717C64"/>
    <w:rsid w:val="007243A7"/>
    <w:rsid w:val="007302A2"/>
    <w:rsid w:val="00730659"/>
    <w:rsid w:val="007318B6"/>
    <w:rsid w:val="00732BA5"/>
    <w:rsid w:val="00734508"/>
    <w:rsid w:val="00740C22"/>
    <w:rsid w:val="0074135A"/>
    <w:rsid w:val="007413F1"/>
    <w:rsid w:val="007506E3"/>
    <w:rsid w:val="007511F2"/>
    <w:rsid w:val="00752510"/>
    <w:rsid w:val="00753A87"/>
    <w:rsid w:val="00753F70"/>
    <w:rsid w:val="00771228"/>
    <w:rsid w:val="0077256D"/>
    <w:rsid w:val="00774B78"/>
    <w:rsid w:val="00774FB9"/>
    <w:rsid w:val="00780F6D"/>
    <w:rsid w:val="00785226"/>
    <w:rsid w:val="007878BB"/>
    <w:rsid w:val="00790C17"/>
    <w:rsid w:val="00792FAF"/>
    <w:rsid w:val="007A19AB"/>
    <w:rsid w:val="007A51BD"/>
    <w:rsid w:val="007A6FF3"/>
    <w:rsid w:val="007A7219"/>
    <w:rsid w:val="007B03CC"/>
    <w:rsid w:val="007B0C7E"/>
    <w:rsid w:val="007B10F6"/>
    <w:rsid w:val="007B23B9"/>
    <w:rsid w:val="007B27A4"/>
    <w:rsid w:val="007B296A"/>
    <w:rsid w:val="007B3CB6"/>
    <w:rsid w:val="007B4E3B"/>
    <w:rsid w:val="007C7621"/>
    <w:rsid w:val="007C7F02"/>
    <w:rsid w:val="007D2B05"/>
    <w:rsid w:val="007D5A88"/>
    <w:rsid w:val="007D6E73"/>
    <w:rsid w:val="007F1F64"/>
    <w:rsid w:val="007F29F2"/>
    <w:rsid w:val="007F463F"/>
    <w:rsid w:val="00801BF2"/>
    <w:rsid w:val="00804F8E"/>
    <w:rsid w:val="008069B3"/>
    <w:rsid w:val="00806AE6"/>
    <w:rsid w:val="00810B8B"/>
    <w:rsid w:val="008114A3"/>
    <w:rsid w:val="0081267C"/>
    <w:rsid w:val="00813DF9"/>
    <w:rsid w:val="008152BF"/>
    <w:rsid w:val="00817873"/>
    <w:rsid w:val="00817D82"/>
    <w:rsid w:val="0082273E"/>
    <w:rsid w:val="008228CF"/>
    <w:rsid w:val="00822A4F"/>
    <w:rsid w:val="00823141"/>
    <w:rsid w:val="0082705A"/>
    <w:rsid w:val="00830917"/>
    <w:rsid w:val="00831670"/>
    <w:rsid w:val="00832C32"/>
    <w:rsid w:val="00833051"/>
    <w:rsid w:val="00836D01"/>
    <w:rsid w:val="00837E42"/>
    <w:rsid w:val="00841FA1"/>
    <w:rsid w:val="00845992"/>
    <w:rsid w:val="0084772E"/>
    <w:rsid w:val="00847D7F"/>
    <w:rsid w:val="00850ABE"/>
    <w:rsid w:val="008538B3"/>
    <w:rsid w:val="00855566"/>
    <w:rsid w:val="00855A5B"/>
    <w:rsid w:val="00860084"/>
    <w:rsid w:val="0086139E"/>
    <w:rsid w:val="00870BAF"/>
    <w:rsid w:val="00870EDC"/>
    <w:rsid w:val="008713C3"/>
    <w:rsid w:val="00873641"/>
    <w:rsid w:val="00873DF8"/>
    <w:rsid w:val="00875618"/>
    <w:rsid w:val="00875C69"/>
    <w:rsid w:val="00875D00"/>
    <w:rsid w:val="00876D2C"/>
    <w:rsid w:val="00881E50"/>
    <w:rsid w:val="00883B8C"/>
    <w:rsid w:val="00886C0B"/>
    <w:rsid w:val="0089731E"/>
    <w:rsid w:val="008A16BF"/>
    <w:rsid w:val="008A2839"/>
    <w:rsid w:val="008A38FF"/>
    <w:rsid w:val="008A4459"/>
    <w:rsid w:val="008A7435"/>
    <w:rsid w:val="008B0E66"/>
    <w:rsid w:val="008B106F"/>
    <w:rsid w:val="008B1497"/>
    <w:rsid w:val="008B34BB"/>
    <w:rsid w:val="008C15E4"/>
    <w:rsid w:val="008C2764"/>
    <w:rsid w:val="008C3F59"/>
    <w:rsid w:val="008C4A01"/>
    <w:rsid w:val="008C5F22"/>
    <w:rsid w:val="008D056E"/>
    <w:rsid w:val="008D19D8"/>
    <w:rsid w:val="008D6111"/>
    <w:rsid w:val="008E2925"/>
    <w:rsid w:val="008E2A97"/>
    <w:rsid w:val="008F4C02"/>
    <w:rsid w:val="008F662C"/>
    <w:rsid w:val="008F7D07"/>
    <w:rsid w:val="009010B6"/>
    <w:rsid w:val="00904DB6"/>
    <w:rsid w:val="0090672C"/>
    <w:rsid w:val="00914D60"/>
    <w:rsid w:val="0092377B"/>
    <w:rsid w:val="009264E9"/>
    <w:rsid w:val="009271C7"/>
    <w:rsid w:val="00932258"/>
    <w:rsid w:val="00934487"/>
    <w:rsid w:val="00941FF9"/>
    <w:rsid w:val="00944A9C"/>
    <w:rsid w:val="00945287"/>
    <w:rsid w:val="0094792F"/>
    <w:rsid w:val="00951F58"/>
    <w:rsid w:val="00952458"/>
    <w:rsid w:val="00955589"/>
    <w:rsid w:val="00970F41"/>
    <w:rsid w:val="0097124C"/>
    <w:rsid w:val="009719DA"/>
    <w:rsid w:val="00973D0C"/>
    <w:rsid w:val="0098109A"/>
    <w:rsid w:val="00986865"/>
    <w:rsid w:val="00991E3D"/>
    <w:rsid w:val="00995A5B"/>
    <w:rsid w:val="00995CE3"/>
    <w:rsid w:val="00996697"/>
    <w:rsid w:val="009A053F"/>
    <w:rsid w:val="009A1797"/>
    <w:rsid w:val="009A45BB"/>
    <w:rsid w:val="009A5AE8"/>
    <w:rsid w:val="009B7235"/>
    <w:rsid w:val="009C5B4D"/>
    <w:rsid w:val="009C66DD"/>
    <w:rsid w:val="009D12AE"/>
    <w:rsid w:val="009E1FB5"/>
    <w:rsid w:val="009E5426"/>
    <w:rsid w:val="009E5B49"/>
    <w:rsid w:val="009F147F"/>
    <w:rsid w:val="009F1EC0"/>
    <w:rsid w:val="00A0043C"/>
    <w:rsid w:val="00A021AA"/>
    <w:rsid w:val="00A033F7"/>
    <w:rsid w:val="00A049D6"/>
    <w:rsid w:val="00A104C0"/>
    <w:rsid w:val="00A15250"/>
    <w:rsid w:val="00A15E5F"/>
    <w:rsid w:val="00A16891"/>
    <w:rsid w:val="00A2355C"/>
    <w:rsid w:val="00A2610B"/>
    <w:rsid w:val="00A26345"/>
    <w:rsid w:val="00A279E0"/>
    <w:rsid w:val="00A27D72"/>
    <w:rsid w:val="00A32256"/>
    <w:rsid w:val="00A34D5F"/>
    <w:rsid w:val="00A37887"/>
    <w:rsid w:val="00A40078"/>
    <w:rsid w:val="00A43C4E"/>
    <w:rsid w:val="00A45779"/>
    <w:rsid w:val="00A50044"/>
    <w:rsid w:val="00A51258"/>
    <w:rsid w:val="00A51E35"/>
    <w:rsid w:val="00A54470"/>
    <w:rsid w:val="00A56CF7"/>
    <w:rsid w:val="00A6168F"/>
    <w:rsid w:val="00A62CEF"/>
    <w:rsid w:val="00A6368F"/>
    <w:rsid w:val="00A65E7B"/>
    <w:rsid w:val="00A661E5"/>
    <w:rsid w:val="00A67050"/>
    <w:rsid w:val="00A73D54"/>
    <w:rsid w:val="00A76C4F"/>
    <w:rsid w:val="00A81825"/>
    <w:rsid w:val="00A8301D"/>
    <w:rsid w:val="00A84829"/>
    <w:rsid w:val="00A96F04"/>
    <w:rsid w:val="00AA0A01"/>
    <w:rsid w:val="00AA49CE"/>
    <w:rsid w:val="00AB0501"/>
    <w:rsid w:val="00AB376B"/>
    <w:rsid w:val="00AB7EEA"/>
    <w:rsid w:val="00AC16BA"/>
    <w:rsid w:val="00AC1888"/>
    <w:rsid w:val="00AC2F86"/>
    <w:rsid w:val="00AC5214"/>
    <w:rsid w:val="00AC5BC0"/>
    <w:rsid w:val="00AC6A08"/>
    <w:rsid w:val="00AC7860"/>
    <w:rsid w:val="00AD0644"/>
    <w:rsid w:val="00AD193C"/>
    <w:rsid w:val="00AD5FD9"/>
    <w:rsid w:val="00AE08DB"/>
    <w:rsid w:val="00AE111B"/>
    <w:rsid w:val="00AE53AD"/>
    <w:rsid w:val="00AF2285"/>
    <w:rsid w:val="00AF42E4"/>
    <w:rsid w:val="00AF6F8D"/>
    <w:rsid w:val="00B01159"/>
    <w:rsid w:val="00B05A91"/>
    <w:rsid w:val="00B12B0F"/>
    <w:rsid w:val="00B130D1"/>
    <w:rsid w:val="00B156E8"/>
    <w:rsid w:val="00B1600B"/>
    <w:rsid w:val="00B16049"/>
    <w:rsid w:val="00B16088"/>
    <w:rsid w:val="00B16758"/>
    <w:rsid w:val="00B21760"/>
    <w:rsid w:val="00B259A0"/>
    <w:rsid w:val="00B27540"/>
    <w:rsid w:val="00B276AC"/>
    <w:rsid w:val="00B32E22"/>
    <w:rsid w:val="00B36D96"/>
    <w:rsid w:val="00B43A48"/>
    <w:rsid w:val="00B453FE"/>
    <w:rsid w:val="00B4702B"/>
    <w:rsid w:val="00B51BD5"/>
    <w:rsid w:val="00B60941"/>
    <w:rsid w:val="00B60CB0"/>
    <w:rsid w:val="00B63EFA"/>
    <w:rsid w:val="00B70FBC"/>
    <w:rsid w:val="00B71156"/>
    <w:rsid w:val="00B712C4"/>
    <w:rsid w:val="00B83599"/>
    <w:rsid w:val="00B8414E"/>
    <w:rsid w:val="00B9208C"/>
    <w:rsid w:val="00B9701A"/>
    <w:rsid w:val="00BA1C15"/>
    <w:rsid w:val="00BA30A5"/>
    <w:rsid w:val="00BA49BC"/>
    <w:rsid w:val="00BA5527"/>
    <w:rsid w:val="00BA69BA"/>
    <w:rsid w:val="00BA7794"/>
    <w:rsid w:val="00BB6BC6"/>
    <w:rsid w:val="00BC0184"/>
    <w:rsid w:val="00BC0269"/>
    <w:rsid w:val="00BC1DB6"/>
    <w:rsid w:val="00BC3CB5"/>
    <w:rsid w:val="00BC48C9"/>
    <w:rsid w:val="00BD08A9"/>
    <w:rsid w:val="00BD5600"/>
    <w:rsid w:val="00BE073A"/>
    <w:rsid w:val="00BE0B02"/>
    <w:rsid w:val="00BE0B37"/>
    <w:rsid w:val="00BE26C4"/>
    <w:rsid w:val="00BE4678"/>
    <w:rsid w:val="00BE75C6"/>
    <w:rsid w:val="00BF105F"/>
    <w:rsid w:val="00BF46E2"/>
    <w:rsid w:val="00C07601"/>
    <w:rsid w:val="00C10EEE"/>
    <w:rsid w:val="00C13EEA"/>
    <w:rsid w:val="00C158B9"/>
    <w:rsid w:val="00C21277"/>
    <w:rsid w:val="00C263D9"/>
    <w:rsid w:val="00C348A5"/>
    <w:rsid w:val="00C37083"/>
    <w:rsid w:val="00C37541"/>
    <w:rsid w:val="00C42F2C"/>
    <w:rsid w:val="00C44723"/>
    <w:rsid w:val="00C47D25"/>
    <w:rsid w:val="00C56620"/>
    <w:rsid w:val="00C57BAE"/>
    <w:rsid w:val="00C60244"/>
    <w:rsid w:val="00C64F2A"/>
    <w:rsid w:val="00C669E0"/>
    <w:rsid w:val="00C70A00"/>
    <w:rsid w:val="00C722FE"/>
    <w:rsid w:val="00C83628"/>
    <w:rsid w:val="00C904F9"/>
    <w:rsid w:val="00C92965"/>
    <w:rsid w:val="00C92A87"/>
    <w:rsid w:val="00C92FD1"/>
    <w:rsid w:val="00C933D5"/>
    <w:rsid w:val="00C93BA6"/>
    <w:rsid w:val="00CA0327"/>
    <w:rsid w:val="00CA0D41"/>
    <w:rsid w:val="00CA0DA8"/>
    <w:rsid w:val="00CA111A"/>
    <w:rsid w:val="00CA2D8B"/>
    <w:rsid w:val="00CA2DA9"/>
    <w:rsid w:val="00CA3ECE"/>
    <w:rsid w:val="00CA42C1"/>
    <w:rsid w:val="00CA6792"/>
    <w:rsid w:val="00CB15CE"/>
    <w:rsid w:val="00CC1551"/>
    <w:rsid w:val="00CC46A6"/>
    <w:rsid w:val="00CC4A61"/>
    <w:rsid w:val="00CC5570"/>
    <w:rsid w:val="00CC57E7"/>
    <w:rsid w:val="00CD0DEC"/>
    <w:rsid w:val="00CD1E7E"/>
    <w:rsid w:val="00CD6E18"/>
    <w:rsid w:val="00CD7E11"/>
    <w:rsid w:val="00CE1C5E"/>
    <w:rsid w:val="00CE3827"/>
    <w:rsid w:val="00CE3867"/>
    <w:rsid w:val="00CE68CE"/>
    <w:rsid w:val="00CE6C1E"/>
    <w:rsid w:val="00CE795F"/>
    <w:rsid w:val="00CF138D"/>
    <w:rsid w:val="00CF32CF"/>
    <w:rsid w:val="00CF4991"/>
    <w:rsid w:val="00CF5C00"/>
    <w:rsid w:val="00CF6241"/>
    <w:rsid w:val="00CF6E0F"/>
    <w:rsid w:val="00CF7BAE"/>
    <w:rsid w:val="00CF7C44"/>
    <w:rsid w:val="00D022CE"/>
    <w:rsid w:val="00D02601"/>
    <w:rsid w:val="00D054B9"/>
    <w:rsid w:val="00D06A19"/>
    <w:rsid w:val="00D07123"/>
    <w:rsid w:val="00D12D8C"/>
    <w:rsid w:val="00D1309A"/>
    <w:rsid w:val="00D1694A"/>
    <w:rsid w:val="00D22344"/>
    <w:rsid w:val="00D247F5"/>
    <w:rsid w:val="00D248F2"/>
    <w:rsid w:val="00D2599C"/>
    <w:rsid w:val="00D26D09"/>
    <w:rsid w:val="00D30D13"/>
    <w:rsid w:val="00D320C9"/>
    <w:rsid w:val="00D342F7"/>
    <w:rsid w:val="00D34883"/>
    <w:rsid w:val="00D348EE"/>
    <w:rsid w:val="00D43EEC"/>
    <w:rsid w:val="00D51932"/>
    <w:rsid w:val="00D66361"/>
    <w:rsid w:val="00D71BAB"/>
    <w:rsid w:val="00D72634"/>
    <w:rsid w:val="00D75209"/>
    <w:rsid w:val="00D75718"/>
    <w:rsid w:val="00D76CCB"/>
    <w:rsid w:val="00D77F5E"/>
    <w:rsid w:val="00D800BA"/>
    <w:rsid w:val="00D84695"/>
    <w:rsid w:val="00D878E9"/>
    <w:rsid w:val="00D90032"/>
    <w:rsid w:val="00D914C3"/>
    <w:rsid w:val="00D96C6A"/>
    <w:rsid w:val="00DA198F"/>
    <w:rsid w:val="00DA4924"/>
    <w:rsid w:val="00DA58AD"/>
    <w:rsid w:val="00DA60F0"/>
    <w:rsid w:val="00DB0F42"/>
    <w:rsid w:val="00DB1A0C"/>
    <w:rsid w:val="00DB2D79"/>
    <w:rsid w:val="00DB3BDE"/>
    <w:rsid w:val="00DB6A97"/>
    <w:rsid w:val="00DB7070"/>
    <w:rsid w:val="00DC06F3"/>
    <w:rsid w:val="00DC12E0"/>
    <w:rsid w:val="00DC18EE"/>
    <w:rsid w:val="00DC2DB3"/>
    <w:rsid w:val="00DC446D"/>
    <w:rsid w:val="00DC75EA"/>
    <w:rsid w:val="00DD0D80"/>
    <w:rsid w:val="00DD29D8"/>
    <w:rsid w:val="00DD3238"/>
    <w:rsid w:val="00DD4E5E"/>
    <w:rsid w:val="00DD5AE5"/>
    <w:rsid w:val="00DE1474"/>
    <w:rsid w:val="00DE303C"/>
    <w:rsid w:val="00DE4A1B"/>
    <w:rsid w:val="00DE59F7"/>
    <w:rsid w:val="00DF0CB9"/>
    <w:rsid w:val="00DF26A3"/>
    <w:rsid w:val="00DF26F0"/>
    <w:rsid w:val="00DF318E"/>
    <w:rsid w:val="00DF37F0"/>
    <w:rsid w:val="00E007F3"/>
    <w:rsid w:val="00E00975"/>
    <w:rsid w:val="00E03192"/>
    <w:rsid w:val="00E0364B"/>
    <w:rsid w:val="00E11322"/>
    <w:rsid w:val="00E14251"/>
    <w:rsid w:val="00E22874"/>
    <w:rsid w:val="00E23EF8"/>
    <w:rsid w:val="00E25A6B"/>
    <w:rsid w:val="00E34DE7"/>
    <w:rsid w:val="00E42CBA"/>
    <w:rsid w:val="00E432EB"/>
    <w:rsid w:val="00E47163"/>
    <w:rsid w:val="00E47B0F"/>
    <w:rsid w:val="00E51E98"/>
    <w:rsid w:val="00E54F68"/>
    <w:rsid w:val="00E603B9"/>
    <w:rsid w:val="00E61B2C"/>
    <w:rsid w:val="00E63CF2"/>
    <w:rsid w:val="00E64B87"/>
    <w:rsid w:val="00E67A8E"/>
    <w:rsid w:val="00E7456D"/>
    <w:rsid w:val="00E751A2"/>
    <w:rsid w:val="00E824C4"/>
    <w:rsid w:val="00E8522E"/>
    <w:rsid w:val="00E86181"/>
    <w:rsid w:val="00E876F5"/>
    <w:rsid w:val="00E87872"/>
    <w:rsid w:val="00E902A0"/>
    <w:rsid w:val="00E93A32"/>
    <w:rsid w:val="00E9546C"/>
    <w:rsid w:val="00E962CC"/>
    <w:rsid w:val="00EA425E"/>
    <w:rsid w:val="00EB24EE"/>
    <w:rsid w:val="00EB56AD"/>
    <w:rsid w:val="00EC1DC8"/>
    <w:rsid w:val="00EC40ED"/>
    <w:rsid w:val="00EC7424"/>
    <w:rsid w:val="00EC7F5E"/>
    <w:rsid w:val="00ED3F40"/>
    <w:rsid w:val="00ED44E6"/>
    <w:rsid w:val="00ED4978"/>
    <w:rsid w:val="00ED720F"/>
    <w:rsid w:val="00ED7B9A"/>
    <w:rsid w:val="00EE06EC"/>
    <w:rsid w:val="00EE1643"/>
    <w:rsid w:val="00EE1718"/>
    <w:rsid w:val="00EE21CB"/>
    <w:rsid w:val="00EF0ADE"/>
    <w:rsid w:val="00EF1630"/>
    <w:rsid w:val="00EF5636"/>
    <w:rsid w:val="00EF7168"/>
    <w:rsid w:val="00EF7720"/>
    <w:rsid w:val="00EF7F04"/>
    <w:rsid w:val="00F009FB"/>
    <w:rsid w:val="00F027E4"/>
    <w:rsid w:val="00F03116"/>
    <w:rsid w:val="00F03CBB"/>
    <w:rsid w:val="00F041F1"/>
    <w:rsid w:val="00F056DF"/>
    <w:rsid w:val="00F05B31"/>
    <w:rsid w:val="00F0759A"/>
    <w:rsid w:val="00F11289"/>
    <w:rsid w:val="00F14353"/>
    <w:rsid w:val="00F14897"/>
    <w:rsid w:val="00F21A13"/>
    <w:rsid w:val="00F22934"/>
    <w:rsid w:val="00F25986"/>
    <w:rsid w:val="00F26409"/>
    <w:rsid w:val="00F32F72"/>
    <w:rsid w:val="00F34E6D"/>
    <w:rsid w:val="00F409C2"/>
    <w:rsid w:val="00F40B97"/>
    <w:rsid w:val="00F41CD0"/>
    <w:rsid w:val="00F41DC2"/>
    <w:rsid w:val="00F41FDF"/>
    <w:rsid w:val="00F45350"/>
    <w:rsid w:val="00F474AD"/>
    <w:rsid w:val="00F525AD"/>
    <w:rsid w:val="00F61727"/>
    <w:rsid w:val="00F61A32"/>
    <w:rsid w:val="00F730B7"/>
    <w:rsid w:val="00F74BA1"/>
    <w:rsid w:val="00F80E87"/>
    <w:rsid w:val="00F81EF8"/>
    <w:rsid w:val="00F82723"/>
    <w:rsid w:val="00F84435"/>
    <w:rsid w:val="00F84C1E"/>
    <w:rsid w:val="00F95D67"/>
    <w:rsid w:val="00F973CF"/>
    <w:rsid w:val="00FA2935"/>
    <w:rsid w:val="00FA38D6"/>
    <w:rsid w:val="00FA5F22"/>
    <w:rsid w:val="00FA763F"/>
    <w:rsid w:val="00FC44BD"/>
    <w:rsid w:val="00FC54AB"/>
    <w:rsid w:val="00FC7406"/>
    <w:rsid w:val="00FD2473"/>
    <w:rsid w:val="00FE2144"/>
    <w:rsid w:val="00FE36FC"/>
    <w:rsid w:val="00FE5341"/>
    <w:rsid w:val="00FF1BE4"/>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38BA7C4"/>
  <w14:defaultImageDpi w14:val="300"/>
  <w15:docId w15:val="{202DAD7C-2804-8C41-8F1C-689315C0A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sv-S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EE5"/>
    <w:rPr>
      <w:sz w:val="24"/>
      <w:szCs w:val="24"/>
      <w:lang w:val="en-SE" w:eastAsia="en-GB"/>
    </w:rPr>
  </w:style>
  <w:style w:type="paragraph" w:styleId="Heading1">
    <w:name w:val="heading 1"/>
    <w:basedOn w:val="Normal"/>
    <w:next w:val="Normal"/>
    <w:link w:val="Heading1Char"/>
    <w:uiPriority w:val="9"/>
    <w:qFormat/>
    <w:rsid w:val="00076436"/>
    <w:pPr>
      <w:keepNext/>
      <w:jc w:val="center"/>
      <w:outlineLvl w:val="0"/>
    </w:pPr>
    <w:rPr>
      <w:rFonts w:eastAsia="MS Gothic"/>
      <w:bCs/>
      <w:kern w:val="32"/>
      <w:szCs w:val="32"/>
      <w:lang w:val="sv-SE" w:eastAsia="zh-CN"/>
    </w:rPr>
  </w:style>
  <w:style w:type="paragraph" w:styleId="Heading2">
    <w:name w:val="heading 2"/>
    <w:basedOn w:val="Normal"/>
    <w:next w:val="Normal"/>
    <w:link w:val="Heading2Char"/>
    <w:uiPriority w:val="9"/>
    <w:qFormat/>
    <w:rsid w:val="00955589"/>
    <w:pPr>
      <w:keepNext/>
      <w:outlineLvl w:val="1"/>
    </w:pPr>
    <w:rPr>
      <w:rFonts w:eastAsia="MS Gothic"/>
      <w:b/>
      <w:bCs/>
      <w:iCs/>
      <w:szCs w:val="28"/>
      <w:lang w:val="sv-SE"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rPr>
      <w:lang w:val="sv-SE" w:eastAsia="zh-CN"/>
    </w:rPr>
  </w:style>
  <w:style w:type="character" w:customStyle="1" w:styleId="z-Slutetavformulret1">
    <w:name w:val="z-Slutet av formuläret1"/>
    <w:rPr>
      <w:sz w:val="18"/>
    </w:rPr>
  </w:style>
  <w:style w:type="paragraph" w:styleId="NormalWeb">
    <w:name w:val="Normal (Web)"/>
    <w:aliases w:val=" webb"/>
    <w:basedOn w:val="z-TopofForm"/>
    <w:uiPriority w:val="99"/>
  </w:style>
  <w:style w:type="paragraph" w:customStyle="1" w:styleId="HTML-akronym1">
    <w:name w:val="HTML - akronym1"/>
    <w:aliases w:val=" akronym"/>
    <w:basedOn w:val="z-TopofForm"/>
    <w:pPr>
      <w:jc w:val="center"/>
    </w:pPr>
    <w:rPr>
      <w:b/>
      <w:sz w:val="28"/>
    </w:rPr>
  </w:style>
  <w:style w:type="paragraph" w:styleId="HTMLAddress">
    <w:name w:val="HTML Address"/>
    <w:aliases w:val=" adress"/>
    <w:basedOn w:val="z-TopofForm"/>
  </w:style>
  <w:style w:type="paragraph" w:customStyle="1" w:styleId="HTML-citat1">
    <w:name w:val="HTML - citat1"/>
    <w:aliases w:val=" citat"/>
    <w:basedOn w:val="z-TopofForm"/>
    <w:pPr>
      <w:jc w:val="center"/>
    </w:pPr>
    <w:rPr>
      <w:i/>
    </w:rPr>
  </w:style>
  <w:style w:type="paragraph" w:customStyle="1" w:styleId="HTML-kod1">
    <w:name w:val="HTML - kod1"/>
    <w:basedOn w:val="z-TopofForm"/>
    <w:rPr>
      <w:sz w:val="20"/>
    </w:rPr>
  </w:style>
  <w:style w:type="character" w:styleId="HTMLDefinition">
    <w:name w:val="HTML Definition"/>
    <w:rPr>
      <w:vertAlign w:val="superscript"/>
    </w:rPr>
  </w:style>
  <w:style w:type="paragraph" w:styleId="Header">
    <w:name w:val="header"/>
    <w:basedOn w:val="Normal"/>
    <w:pPr>
      <w:tabs>
        <w:tab w:val="center" w:pos="4536"/>
        <w:tab w:val="right" w:pos="9072"/>
      </w:tabs>
    </w:pPr>
    <w:rPr>
      <w:lang w:val="sv-SE" w:eastAsia="zh-CN"/>
    </w:rPr>
  </w:style>
  <w:style w:type="character" w:styleId="PageNumber">
    <w:name w:val="page number"/>
    <w:basedOn w:val="DefaultParagraphFont"/>
  </w:style>
  <w:style w:type="character" w:styleId="Hyperlink">
    <w:name w:val="Hyperlink"/>
    <w:uiPriority w:val="99"/>
    <w:rsid w:val="00DB1836"/>
    <w:rPr>
      <w:color w:val="0000FF"/>
      <w:u w:val="single"/>
    </w:rPr>
  </w:style>
  <w:style w:type="table" w:styleId="TableGrid">
    <w:name w:val="Table Grid"/>
    <w:basedOn w:val="TableNormal"/>
    <w:uiPriority w:val="59"/>
    <w:rsid w:val="00FF12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F00453"/>
    <w:rPr>
      <w:color w:val="800080"/>
      <w:u w:val="single"/>
    </w:rPr>
  </w:style>
  <w:style w:type="paragraph" w:styleId="BodyText">
    <w:name w:val="Body Text"/>
    <w:basedOn w:val="Normal"/>
    <w:link w:val="BodyTextChar"/>
    <w:rsid w:val="00160C7B"/>
    <w:rPr>
      <w:rFonts w:eastAsia="Times" w:cs="Times-Roman"/>
      <w:lang w:val="sv-SE" w:eastAsia="en-US" w:bidi="sv-SE"/>
    </w:rPr>
  </w:style>
  <w:style w:type="paragraph" w:styleId="Footer">
    <w:name w:val="footer"/>
    <w:basedOn w:val="Normal"/>
    <w:semiHidden/>
    <w:rsid w:val="00404D09"/>
    <w:pPr>
      <w:tabs>
        <w:tab w:val="center" w:pos="4536"/>
        <w:tab w:val="right" w:pos="9072"/>
      </w:tabs>
    </w:pPr>
    <w:rPr>
      <w:lang w:val="sv-SE" w:eastAsia="zh-CN"/>
    </w:rPr>
  </w:style>
  <w:style w:type="paragraph" w:styleId="ListBullet">
    <w:name w:val="List Bullet"/>
    <w:basedOn w:val="Normal"/>
    <w:autoRedefine/>
    <w:rsid w:val="003A6F79"/>
    <w:pPr>
      <w:numPr>
        <w:numId w:val="27"/>
      </w:numPr>
    </w:pPr>
    <w:rPr>
      <w:rFonts w:eastAsia="Times"/>
      <w:lang w:val="sv-SE" w:eastAsia="en-US"/>
    </w:rPr>
  </w:style>
  <w:style w:type="paragraph" w:styleId="ListBullet2">
    <w:name w:val="List Bullet 2"/>
    <w:basedOn w:val="Normal"/>
    <w:autoRedefine/>
    <w:rsid w:val="00FA5F22"/>
    <w:pPr>
      <w:numPr>
        <w:numId w:val="28"/>
      </w:numPr>
    </w:pPr>
    <w:rPr>
      <w:lang w:val="sv-SE" w:eastAsia="zh-CN"/>
    </w:rPr>
  </w:style>
  <w:style w:type="paragraph" w:styleId="BodyText2">
    <w:name w:val="Body Text 2"/>
    <w:basedOn w:val="Normal"/>
    <w:rsid w:val="006D01EC"/>
    <w:rPr>
      <w:i/>
      <w:color w:val="FF0000"/>
      <w:lang w:val="sv-SE" w:eastAsia="zh-CN"/>
    </w:rPr>
  </w:style>
  <w:style w:type="character" w:customStyle="1" w:styleId="Heading1Char">
    <w:name w:val="Heading 1 Char"/>
    <w:link w:val="Heading1"/>
    <w:uiPriority w:val="9"/>
    <w:rsid w:val="00076436"/>
    <w:rPr>
      <w:rFonts w:ascii="Times" w:eastAsia="MS Gothic" w:hAnsi="Times" w:cs="Times New Roman"/>
      <w:bCs/>
      <w:kern w:val="32"/>
      <w:sz w:val="24"/>
      <w:szCs w:val="32"/>
    </w:rPr>
  </w:style>
  <w:style w:type="paragraph" w:styleId="BodyText3">
    <w:name w:val="Body Text 3"/>
    <w:basedOn w:val="Normal"/>
    <w:rsid w:val="00CD6E18"/>
    <w:pPr>
      <w:numPr>
        <w:numId w:val="29"/>
      </w:numPr>
    </w:pPr>
    <w:rPr>
      <w:i/>
      <w:color w:val="FF0000"/>
      <w:szCs w:val="16"/>
      <w:lang w:val="sv-SE" w:eastAsia="zh-CN"/>
    </w:rPr>
  </w:style>
  <w:style w:type="character" w:customStyle="1" w:styleId="Heading2Char">
    <w:name w:val="Heading 2 Char"/>
    <w:link w:val="Heading2"/>
    <w:uiPriority w:val="9"/>
    <w:rsid w:val="00955589"/>
    <w:rPr>
      <w:rFonts w:eastAsia="MS Gothic"/>
      <w:b/>
      <w:bCs/>
      <w:iCs/>
      <w:sz w:val="24"/>
      <w:szCs w:val="28"/>
    </w:rPr>
  </w:style>
  <w:style w:type="paragraph" w:styleId="TOC1">
    <w:name w:val="toc 1"/>
    <w:basedOn w:val="Normal"/>
    <w:next w:val="Normal"/>
    <w:autoRedefine/>
    <w:uiPriority w:val="39"/>
    <w:unhideWhenUsed/>
    <w:rsid w:val="003A1F1B"/>
    <w:rPr>
      <w:lang w:val="sv-SE" w:eastAsia="zh-CN"/>
    </w:rPr>
  </w:style>
  <w:style w:type="paragraph" w:styleId="TOC2">
    <w:name w:val="toc 2"/>
    <w:basedOn w:val="Normal"/>
    <w:next w:val="Normal"/>
    <w:autoRedefine/>
    <w:uiPriority w:val="39"/>
    <w:unhideWhenUsed/>
    <w:rsid w:val="003A1F1B"/>
    <w:pPr>
      <w:ind w:left="240"/>
    </w:pPr>
    <w:rPr>
      <w:lang w:val="sv-SE" w:eastAsia="zh-CN"/>
    </w:rPr>
  </w:style>
  <w:style w:type="paragraph" w:styleId="TOC3">
    <w:name w:val="toc 3"/>
    <w:basedOn w:val="Normal"/>
    <w:next w:val="Normal"/>
    <w:autoRedefine/>
    <w:uiPriority w:val="39"/>
    <w:unhideWhenUsed/>
    <w:rsid w:val="003A1F1B"/>
    <w:pPr>
      <w:ind w:left="480"/>
    </w:pPr>
    <w:rPr>
      <w:lang w:val="sv-SE" w:eastAsia="zh-CN"/>
    </w:rPr>
  </w:style>
  <w:style w:type="paragraph" w:styleId="TOC4">
    <w:name w:val="toc 4"/>
    <w:basedOn w:val="Normal"/>
    <w:next w:val="Normal"/>
    <w:autoRedefine/>
    <w:uiPriority w:val="39"/>
    <w:unhideWhenUsed/>
    <w:rsid w:val="003A1F1B"/>
    <w:pPr>
      <w:ind w:left="720"/>
    </w:pPr>
    <w:rPr>
      <w:lang w:val="sv-SE" w:eastAsia="zh-CN"/>
    </w:rPr>
  </w:style>
  <w:style w:type="paragraph" w:styleId="TOC5">
    <w:name w:val="toc 5"/>
    <w:basedOn w:val="Normal"/>
    <w:next w:val="Normal"/>
    <w:autoRedefine/>
    <w:uiPriority w:val="39"/>
    <w:unhideWhenUsed/>
    <w:rsid w:val="003A1F1B"/>
    <w:pPr>
      <w:ind w:left="960"/>
    </w:pPr>
    <w:rPr>
      <w:lang w:val="sv-SE" w:eastAsia="zh-CN"/>
    </w:rPr>
  </w:style>
  <w:style w:type="paragraph" w:styleId="TOC6">
    <w:name w:val="toc 6"/>
    <w:basedOn w:val="Normal"/>
    <w:next w:val="Normal"/>
    <w:autoRedefine/>
    <w:uiPriority w:val="39"/>
    <w:unhideWhenUsed/>
    <w:rsid w:val="003A1F1B"/>
    <w:pPr>
      <w:ind w:left="1200"/>
    </w:pPr>
    <w:rPr>
      <w:lang w:val="sv-SE" w:eastAsia="zh-CN"/>
    </w:rPr>
  </w:style>
  <w:style w:type="paragraph" w:styleId="TOC7">
    <w:name w:val="toc 7"/>
    <w:basedOn w:val="Normal"/>
    <w:next w:val="Normal"/>
    <w:autoRedefine/>
    <w:uiPriority w:val="39"/>
    <w:unhideWhenUsed/>
    <w:rsid w:val="003A1F1B"/>
    <w:pPr>
      <w:ind w:left="1440"/>
    </w:pPr>
    <w:rPr>
      <w:lang w:val="sv-SE" w:eastAsia="zh-CN"/>
    </w:rPr>
  </w:style>
  <w:style w:type="paragraph" w:styleId="TOC8">
    <w:name w:val="toc 8"/>
    <w:basedOn w:val="Normal"/>
    <w:next w:val="Normal"/>
    <w:autoRedefine/>
    <w:uiPriority w:val="39"/>
    <w:unhideWhenUsed/>
    <w:rsid w:val="003A1F1B"/>
    <w:pPr>
      <w:ind w:left="1680"/>
    </w:pPr>
    <w:rPr>
      <w:lang w:val="sv-SE" w:eastAsia="zh-CN"/>
    </w:rPr>
  </w:style>
  <w:style w:type="paragraph" w:styleId="TOC9">
    <w:name w:val="toc 9"/>
    <w:basedOn w:val="Normal"/>
    <w:next w:val="Normal"/>
    <w:autoRedefine/>
    <w:uiPriority w:val="39"/>
    <w:unhideWhenUsed/>
    <w:rsid w:val="003A1F1B"/>
    <w:pPr>
      <w:ind w:left="1920"/>
    </w:pPr>
    <w:rPr>
      <w:lang w:val="sv-SE" w:eastAsia="zh-CN"/>
    </w:rPr>
  </w:style>
  <w:style w:type="character" w:customStyle="1" w:styleId="A10">
    <w:name w:val="A10"/>
    <w:uiPriority w:val="99"/>
    <w:rsid w:val="00556E38"/>
    <w:rPr>
      <w:rFonts w:cs="Minion-Regular"/>
      <w:color w:val="000000"/>
      <w:sz w:val="11"/>
      <w:szCs w:val="11"/>
    </w:rPr>
  </w:style>
  <w:style w:type="paragraph" w:customStyle="1" w:styleId="Formatmall1">
    <w:name w:val="Formatmall1"/>
    <w:basedOn w:val="Normal"/>
    <w:qFormat/>
    <w:rsid w:val="00B71156"/>
    <w:pPr>
      <w:numPr>
        <w:numId w:val="35"/>
      </w:numPr>
      <w:tabs>
        <w:tab w:val="clear" w:pos="284"/>
        <w:tab w:val="num" w:pos="360"/>
      </w:tabs>
      <w:ind w:left="360" w:hanging="360"/>
    </w:pPr>
    <w:rPr>
      <w:rFonts w:eastAsia="MS Mincho"/>
      <w:lang w:val="sv-SE" w:eastAsia="zh-CN"/>
    </w:rPr>
  </w:style>
  <w:style w:type="paragraph" w:customStyle="1" w:styleId="Default">
    <w:name w:val="Default"/>
    <w:rsid w:val="00806AE6"/>
    <w:pPr>
      <w:widowControl w:val="0"/>
      <w:autoSpaceDE w:val="0"/>
      <w:autoSpaceDN w:val="0"/>
      <w:adjustRightInd w:val="0"/>
    </w:pPr>
    <w:rPr>
      <w:rFonts w:ascii="JansonText" w:hAnsi="JansonText" w:cs="JansonText"/>
      <w:color w:val="000000"/>
      <w:sz w:val="24"/>
      <w:szCs w:val="24"/>
      <w:lang w:eastAsia="sv-SE"/>
    </w:rPr>
  </w:style>
  <w:style w:type="character" w:customStyle="1" w:styleId="BodyTextChar">
    <w:name w:val="Body Text Char"/>
    <w:link w:val="BodyText"/>
    <w:rsid w:val="00160C7B"/>
    <w:rPr>
      <w:rFonts w:eastAsia="Times" w:cs="Times-Roman"/>
      <w:sz w:val="24"/>
      <w:lang w:val="sv-SE" w:eastAsia="en-US" w:bidi="sv-SE"/>
    </w:rPr>
  </w:style>
  <w:style w:type="character" w:customStyle="1" w:styleId="UnresolvedMention1">
    <w:name w:val="Unresolved Mention1"/>
    <w:basedOn w:val="DefaultParagraphFont"/>
    <w:uiPriority w:val="99"/>
    <w:semiHidden/>
    <w:unhideWhenUsed/>
    <w:rsid w:val="00E9546C"/>
    <w:rPr>
      <w:color w:val="605E5C"/>
      <w:shd w:val="clear" w:color="auto" w:fill="E1DFDD"/>
    </w:rPr>
  </w:style>
  <w:style w:type="character" w:styleId="CommentReference">
    <w:name w:val="annotation reference"/>
    <w:basedOn w:val="DefaultParagraphFont"/>
    <w:uiPriority w:val="99"/>
    <w:semiHidden/>
    <w:unhideWhenUsed/>
    <w:rsid w:val="00E9546C"/>
    <w:rPr>
      <w:sz w:val="16"/>
      <w:szCs w:val="16"/>
    </w:rPr>
  </w:style>
  <w:style w:type="paragraph" w:styleId="CommentText">
    <w:name w:val="annotation text"/>
    <w:basedOn w:val="Normal"/>
    <w:link w:val="CommentTextChar"/>
    <w:uiPriority w:val="99"/>
    <w:semiHidden/>
    <w:unhideWhenUsed/>
    <w:rsid w:val="00E9546C"/>
    <w:rPr>
      <w:sz w:val="20"/>
      <w:lang w:val="sv-SE" w:eastAsia="zh-CN"/>
    </w:rPr>
  </w:style>
  <w:style w:type="character" w:customStyle="1" w:styleId="CommentTextChar">
    <w:name w:val="Comment Text Char"/>
    <w:basedOn w:val="DefaultParagraphFont"/>
    <w:link w:val="CommentText"/>
    <w:uiPriority w:val="99"/>
    <w:semiHidden/>
    <w:rsid w:val="00E9546C"/>
    <w:rPr>
      <w:rFonts w:ascii="Times" w:hAnsi="Times"/>
      <w:lang w:val="en-US" w:eastAsia="sv-SE"/>
    </w:rPr>
  </w:style>
  <w:style w:type="paragraph" w:styleId="CommentSubject">
    <w:name w:val="annotation subject"/>
    <w:basedOn w:val="CommentText"/>
    <w:next w:val="CommentText"/>
    <w:link w:val="CommentSubjectChar"/>
    <w:uiPriority w:val="99"/>
    <w:semiHidden/>
    <w:unhideWhenUsed/>
    <w:rsid w:val="00E9546C"/>
    <w:rPr>
      <w:b/>
      <w:bCs/>
    </w:rPr>
  </w:style>
  <w:style w:type="character" w:customStyle="1" w:styleId="CommentSubjectChar">
    <w:name w:val="Comment Subject Char"/>
    <w:basedOn w:val="CommentTextChar"/>
    <w:link w:val="CommentSubject"/>
    <w:uiPriority w:val="99"/>
    <w:semiHidden/>
    <w:rsid w:val="00E9546C"/>
    <w:rPr>
      <w:rFonts w:ascii="Times" w:hAnsi="Times"/>
      <w:b/>
      <w:bCs/>
      <w:lang w:val="en-US" w:eastAsia="sv-SE"/>
    </w:rPr>
  </w:style>
  <w:style w:type="paragraph" w:styleId="BalloonText">
    <w:name w:val="Balloon Text"/>
    <w:basedOn w:val="Normal"/>
    <w:link w:val="BalloonTextChar"/>
    <w:uiPriority w:val="99"/>
    <w:semiHidden/>
    <w:unhideWhenUsed/>
    <w:rsid w:val="00E9546C"/>
    <w:rPr>
      <w:sz w:val="18"/>
      <w:szCs w:val="18"/>
      <w:lang w:val="sv-SE" w:eastAsia="zh-CN"/>
    </w:rPr>
  </w:style>
  <w:style w:type="character" w:customStyle="1" w:styleId="BalloonTextChar">
    <w:name w:val="Balloon Text Char"/>
    <w:basedOn w:val="DefaultParagraphFont"/>
    <w:link w:val="BalloonText"/>
    <w:uiPriority w:val="99"/>
    <w:semiHidden/>
    <w:rsid w:val="00E9546C"/>
    <w:rPr>
      <w:sz w:val="18"/>
      <w:szCs w:val="18"/>
      <w:lang w:val="en-US" w:eastAsia="sv-SE"/>
    </w:rPr>
  </w:style>
  <w:style w:type="paragraph" w:styleId="ListParagraph">
    <w:name w:val="List Paragraph"/>
    <w:basedOn w:val="Normal"/>
    <w:uiPriority w:val="72"/>
    <w:qFormat/>
    <w:rsid w:val="00DB0F42"/>
    <w:pPr>
      <w:ind w:left="720"/>
      <w:contextualSpacing/>
    </w:pPr>
    <w:rPr>
      <w:lang w:val="sv-SE" w:eastAsia="zh-CN"/>
    </w:rPr>
  </w:style>
  <w:style w:type="character" w:styleId="Emphasis">
    <w:name w:val="Emphasis"/>
    <w:basedOn w:val="DefaultParagraphFont"/>
    <w:uiPriority w:val="20"/>
    <w:qFormat/>
    <w:rsid w:val="001434A1"/>
    <w:rPr>
      <w:i/>
      <w:iCs/>
    </w:rPr>
  </w:style>
  <w:style w:type="paragraph" w:styleId="Revision">
    <w:name w:val="Revision"/>
    <w:hidden/>
    <w:uiPriority w:val="71"/>
    <w:rsid w:val="00D76CCB"/>
    <w:rPr>
      <w:sz w:val="24"/>
      <w:szCs w:val="24"/>
    </w:rPr>
  </w:style>
  <w:style w:type="paragraph" w:customStyle="1" w:styleId="EndNoteBibliographyTitle">
    <w:name w:val="EndNote Bibliography Title"/>
    <w:basedOn w:val="Normal"/>
    <w:rsid w:val="0025256E"/>
    <w:pPr>
      <w:jc w:val="center"/>
    </w:pPr>
    <w:rPr>
      <w:lang w:val="sv-SE" w:eastAsia="zh-CN"/>
    </w:rPr>
  </w:style>
  <w:style w:type="paragraph" w:customStyle="1" w:styleId="EndNoteBibliography">
    <w:name w:val="EndNote Bibliography"/>
    <w:basedOn w:val="Normal"/>
    <w:rsid w:val="0025256E"/>
    <w:rPr>
      <w:lang w:val="sv-SE" w:eastAsia="zh-CN"/>
    </w:rPr>
  </w:style>
  <w:style w:type="character" w:styleId="UnresolvedMention">
    <w:name w:val="Unresolved Mention"/>
    <w:basedOn w:val="DefaultParagraphFont"/>
    <w:uiPriority w:val="99"/>
    <w:semiHidden/>
    <w:unhideWhenUsed/>
    <w:rsid w:val="00560E72"/>
    <w:rPr>
      <w:color w:val="605E5C"/>
      <w:shd w:val="clear" w:color="auto" w:fill="E1DFDD"/>
    </w:rPr>
  </w:style>
  <w:style w:type="character" w:customStyle="1" w:styleId="A6">
    <w:name w:val="A6"/>
    <w:uiPriority w:val="99"/>
    <w:rsid w:val="00227A31"/>
    <w:rPr>
      <w:color w:val="000000"/>
      <w:sz w:val="21"/>
      <w:szCs w:val="21"/>
    </w:rPr>
  </w:style>
  <w:style w:type="character" w:styleId="Strong">
    <w:name w:val="Strong"/>
    <w:basedOn w:val="DefaultParagraphFont"/>
    <w:uiPriority w:val="22"/>
    <w:qFormat/>
    <w:rsid w:val="003D4C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91071">
      <w:bodyDiv w:val="1"/>
      <w:marLeft w:val="0"/>
      <w:marRight w:val="0"/>
      <w:marTop w:val="0"/>
      <w:marBottom w:val="0"/>
      <w:divBdr>
        <w:top w:val="none" w:sz="0" w:space="0" w:color="auto"/>
        <w:left w:val="none" w:sz="0" w:space="0" w:color="auto"/>
        <w:bottom w:val="none" w:sz="0" w:space="0" w:color="auto"/>
        <w:right w:val="none" w:sz="0" w:space="0" w:color="auto"/>
      </w:divBdr>
    </w:div>
    <w:div w:id="45031527">
      <w:bodyDiv w:val="1"/>
      <w:marLeft w:val="0"/>
      <w:marRight w:val="0"/>
      <w:marTop w:val="0"/>
      <w:marBottom w:val="0"/>
      <w:divBdr>
        <w:top w:val="none" w:sz="0" w:space="0" w:color="auto"/>
        <w:left w:val="none" w:sz="0" w:space="0" w:color="auto"/>
        <w:bottom w:val="none" w:sz="0" w:space="0" w:color="auto"/>
        <w:right w:val="none" w:sz="0" w:space="0" w:color="auto"/>
      </w:divBdr>
    </w:div>
    <w:div w:id="125198882">
      <w:bodyDiv w:val="1"/>
      <w:marLeft w:val="0"/>
      <w:marRight w:val="0"/>
      <w:marTop w:val="0"/>
      <w:marBottom w:val="0"/>
      <w:divBdr>
        <w:top w:val="none" w:sz="0" w:space="0" w:color="auto"/>
        <w:left w:val="none" w:sz="0" w:space="0" w:color="auto"/>
        <w:bottom w:val="none" w:sz="0" w:space="0" w:color="auto"/>
        <w:right w:val="none" w:sz="0" w:space="0" w:color="auto"/>
      </w:divBdr>
    </w:div>
    <w:div w:id="127287018">
      <w:bodyDiv w:val="1"/>
      <w:marLeft w:val="0"/>
      <w:marRight w:val="0"/>
      <w:marTop w:val="0"/>
      <w:marBottom w:val="0"/>
      <w:divBdr>
        <w:top w:val="none" w:sz="0" w:space="0" w:color="auto"/>
        <w:left w:val="none" w:sz="0" w:space="0" w:color="auto"/>
        <w:bottom w:val="none" w:sz="0" w:space="0" w:color="auto"/>
        <w:right w:val="none" w:sz="0" w:space="0" w:color="auto"/>
      </w:divBdr>
    </w:div>
    <w:div w:id="174343377">
      <w:bodyDiv w:val="1"/>
      <w:marLeft w:val="0"/>
      <w:marRight w:val="0"/>
      <w:marTop w:val="0"/>
      <w:marBottom w:val="0"/>
      <w:divBdr>
        <w:top w:val="none" w:sz="0" w:space="0" w:color="auto"/>
        <w:left w:val="none" w:sz="0" w:space="0" w:color="auto"/>
        <w:bottom w:val="none" w:sz="0" w:space="0" w:color="auto"/>
        <w:right w:val="none" w:sz="0" w:space="0" w:color="auto"/>
      </w:divBdr>
    </w:div>
    <w:div w:id="180944930">
      <w:bodyDiv w:val="1"/>
      <w:marLeft w:val="0"/>
      <w:marRight w:val="0"/>
      <w:marTop w:val="0"/>
      <w:marBottom w:val="0"/>
      <w:divBdr>
        <w:top w:val="none" w:sz="0" w:space="0" w:color="auto"/>
        <w:left w:val="none" w:sz="0" w:space="0" w:color="auto"/>
        <w:bottom w:val="none" w:sz="0" w:space="0" w:color="auto"/>
        <w:right w:val="none" w:sz="0" w:space="0" w:color="auto"/>
      </w:divBdr>
      <w:divsChild>
        <w:div w:id="1600529599">
          <w:marLeft w:val="0"/>
          <w:marRight w:val="0"/>
          <w:marTop w:val="0"/>
          <w:marBottom w:val="0"/>
          <w:divBdr>
            <w:top w:val="none" w:sz="0" w:space="0" w:color="auto"/>
            <w:left w:val="none" w:sz="0" w:space="0" w:color="auto"/>
            <w:bottom w:val="none" w:sz="0" w:space="0" w:color="auto"/>
            <w:right w:val="none" w:sz="0" w:space="0" w:color="auto"/>
          </w:divBdr>
        </w:div>
        <w:div w:id="953901436">
          <w:marLeft w:val="0"/>
          <w:marRight w:val="0"/>
          <w:marTop w:val="0"/>
          <w:marBottom w:val="0"/>
          <w:divBdr>
            <w:top w:val="none" w:sz="0" w:space="0" w:color="auto"/>
            <w:left w:val="none" w:sz="0" w:space="0" w:color="auto"/>
            <w:bottom w:val="none" w:sz="0" w:space="0" w:color="auto"/>
            <w:right w:val="none" w:sz="0" w:space="0" w:color="auto"/>
          </w:divBdr>
        </w:div>
        <w:div w:id="1790317714">
          <w:marLeft w:val="0"/>
          <w:marRight w:val="0"/>
          <w:marTop w:val="0"/>
          <w:marBottom w:val="0"/>
          <w:divBdr>
            <w:top w:val="none" w:sz="0" w:space="0" w:color="auto"/>
            <w:left w:val="none" w:sz="0" w:space="0" w:color="auto"/>
            <w:bottom w:val="none" w:sz="0" w:space="0" w:color="auto"/>
            <w:right w:val="none" w:sz="0" w:space="0" w:color="auto"/>
          </w:divBdr>
        </w:div>
        <w:div w:id="575407454">
          <w:marLeft w:val="0"/>
          <w:marRight w:val="0"/>
          <w:marTop w:val="0"/>
          <w:marBottom w:val="0"/>
          <w:divBdr>
            <w:top w:val="none" w:sz="0" w:space="0" w:color="auto"/>
            <w:left w:val="none" w:sz="0" w:space="0" w:color="auto"/>
            <w:bottom w:val="none" w:sz="0" w:space="0" w:color="auto"/>
            <w:right w:val="none" w:sz="0" w:space="0" w:color="auto"/>
          </w:divBdr>
        </w:div>
        <w:div w:id="2034843342">
          <w:marLeft w:val="0"/>
          <w:marRight w:val="0"/>
          <w:marTop w:val="0"/>
          <w:marBottom w:val="0"/>
          <w:divBdr>
            <w:top w:val="none" w:sz="0" w:space="0" w:color="auto"/>
            <w:left w:val="none" w:sz="0" w:space="0" w:color="auto"/>
            <w:bottom w:val="none" w:sz="0" w:space="0" w:color="auto"/>
            <w:right w:val="none" w:sz="0" w:space="0" w:color="auto"/>
          </w:divBdr>
        </w:div>
      </w:divsChild>
    </w:div>
    <w:div w:id="294874601">
      <w:bodyDiv w:val="1"/>
      <w:marLeft w:val="0"/>
      <w:marRight w:val="0"/>
      <w:marTop w:val="0"/>
      <w:marBottom w:val="0"/>
      <w:divBdr>
        <w:top w:val="none" w:sz="0" w:space="0" w:color="auto"/>
        <w:left w:val="none" w:sz="0" w:space="0" w:color="auto"/>
        <w:bottom w:val="none" w:sz="0" w:space="0" w:color="auto"/>
        <w:right w:val="none" w:sz="0" w:space="0" w:color="auto"/>
      </w:divBdr>
    </w:div>
    <w:div w:id="315569988">
      <w:bodyDiv w:val="1"/>
      <w:marLeft w:val="0"/>
      <w:marRight w:val="0"/>
      <w:marTop w:val="0"/>
      <w:marBottom w:val="0"/>
      <w:divBdr>
        <w:top w:val="none" w:sz="0" w:space="0" w:color="auto"/>
        <w:left w:val="none" w:sz="0" w:space="0" w:color="auto"/>
        <w:bottom w:val="none" w:sz="0" w:space="0" w:color="auto"/>
        <w:right w:val="none" w:sz="0" w:space="0" w:color="auto"/>
      </w:divBdr>
    </w:div>
    <w:div w:id="368802114">
      <w:bodyDiv w:val="1"/>
      <w:marLeft w:val="0"/>
      <w:marRight w:val="0"/>
      <w:marTop w:val="0"/>
      <w:marBottom w:val="0"/>
      <w:divBdr>
        <w:top w:val="none" w:sz="0" w:space="0" w:color="auto"/>
        <w:left w:val="none" w:sz="0" w:space="0" w:color="auto"/>
        <w:bottom w:val="none" w:sz="0" w:space="0" w:color="auto"/>
        <w:right w:val="none" w:sz="0" w:space="0" w:color="auto"/>
      </w:divBdr>
    </w:div>
    <w:div w:id="423965125">
      <w:bodyDiv w:val="1"/>
      <w:marLeft w:val="0"/>
      <w:marRight w:val="0"/>
      <w:marTop w:val="0"/>
      <w:marBottom w:val="0"/>
      <w:divBdr>
        <w:top w:val="none" w:sz="0" w:space="0" w:color="auto"/>
        <w:left w:val="none" w:sz="0" w:space="0" w:color="auto"/>
        <w:bottom w:val="none" w:sz="0" w:space="0" w:color="auto"/>
        <w:right w:val="none" w:sz="0" w:space="0" w:color="auto"/>
      </w:divBdr>
    </w:div>
    <w:div w:id="474686666">
      <w:bodyDiv w:val="1"/>
      <w:marLeft w:val="0"/>
      <w:marRight w:val="0"/>
      <w:marTop w:val="0"/>
      <w:marBottom w:val="0"/>
      <w:divBdr>
        <w:top w:val="none" w:sz="0" w:space="0" w:color="auto"/>
        <w:left w:val="none" w:sz="0" w:space="0" w:color="auto"/>
        <w:bottom w:val="none" w:sz="0" w:space="0" w:color="auto"/>
        <w:right w:val="none" w:sz="0" w:space="0" w:color="auto"/>
      </w:divBdr>
    </w:div>
    <w:div w:id="609708365">
      <w:bodyDiv w:val="1"/>
      <w:marLeft w:val="0"/>
      <w:marRight w:val="0"/>
      <w:marTop w:val="0"/>
      <w:marBottom w:val="0"/>
      <w:divBdr>
        <w:top w:val="none" w:sz="0" w:space="0" w:color="auto"/>
        <w:left w:val="none" w:sz="0" w:space="0" w:color="auto"/>
        <w:bottom w:val="none" w:sz="0" w:space="0" w:color="auto"/>
        <w:right w:val="none" w:sz="0" w:space="0" w:color="auto"/>
      </w:divBdr>
      <w:divsChild>
        <w:div w:id="12391097">
          <w:marLeft w:val="0"/>
          <w:marRight w:val="0"/>
          <w:marTop w:val="0"/>
          <w:marBottom w:val="0"/>
          <w:divBdr>
            <w:top w:val="none" w:sz="0" w:space="0" w:color="auto"/>
            <w:left w:val="none" w:sz="0" w:space="0" w:color="auto"/>
            <w:bottom w:val="none" w:sz="0" w:space="0" w:color="auto"/>
            <w:right w:val="none" w:sz="0" w:space="0" w:color="auto"/>
          </w:divBdr>
        </w:div>
        <w:div w:id="722876057">
          <w:marLeft w:val="0"/>
          <w:marRight w:val="0"/>
          <w:marTop w:val="0"/>
          <w:marBottom w:val="0"/>
          <w:divBdr>
            <w:top w:val="none" w:sz="0" w:space="0" w:color="auto"/>
            <w:left w:val="none" w:sz="0" w:space="0" w:color="auto"/>
            <w:bottom w:val="none" w:sz="0" w:space="0" w:color="auto"/>
            <w:right w:val="none" w:sz="0" w:space="0" w:color="auto"/>
          </w:divBdr>
        </w:div>
        <w:div w:id="849948288">
          <w:marLeft w:val="0"/>
          <w:marRight w:val="0"/>
          <w:marTop w:val="0"/>
          <w:marBottom w:val="0"/>
          <w:divBdr>
            <w:top w:val="none" w:sz="0" w:space="0" w:color="auto"/>
            <w:left w:val="none" w:sz="0" w:space="0" w:color="auto"/>
            <w:bottom w:val="none" w:sz="0" w:space="0" w:color="auto"/>
            <w:right w:val="none" w:sz="0" w:space="0" w:color="auto"/>
          </w:divBdr>
        </w:div>
        <w:div w:id="1417288707">
          <w:marLeft w:val="0"/>
          <w:marRight w:val="0"/>
          <w:marTop w:val="0"/>
          <w:marBottom w:val="0"/>
          <w:divBdr>
            <w:top w:val="none" w:sz="0" w:space="0" w:color="auto"/>
            <w:left w:val="none" w:sz="0" w:space="0" w:color="auto"/>
            <w:bottom w:val="none" w:sz="0" w:space="0" w:color="auto"/>
            <w:right w:val="none" w:sz="0" w:space="0" w:color="auto"/>
          </w:divBdr>
        </w:div>
        <w:div w:id="2108578727">
          <w:marLeft w:val="0"/>
          <w:marRight w:val="0"/>
          <w:marTop w:val="0"/>
          <w:marBottom w:val="0"/>
          <w:divBdr>
            <w:top w:val="none" w:sz="0" w:space="0" w:color="auto"/>
            <w:left w:val="none" w:sz="0" w:space="0" w:color="auto"/>
            <w:bottom w:val="none" w:sz="0" w:space="0" w:color="auto"/>
            <w:right w:val="none" w:sz="0" w:space="0" w:color="auto"/>
          </w:divBdr>
        </w:div>
      </w:divsChild>
    </w:div>
    <w:div w:id="740180405">
      <w:bodyDiv w:val="1"/>
      <w:marLeft w:val="0"/>
      <w:marRight w:val="0"/>
      <w:marTop w:val="0"/>
      <w:marBottom w:val="0"/>
      <w:divBdr>
        <w:top w:val="none" w:sz="0" w:space="0" w:color="auto"/>
        <w:left w:val="none" w:sz="0" w:space="0" w:color="auto"/>
        <w:bottom w:val="none" w:sz="0" w:space="0" w:color="auto"/>
        <w:right w:val="none" w:sz="0" w:space="0" w:color="auto"/>
      </w:divBdr>
    </w:div>
    <w:div w:id="784076194">
      <w:bodyDiv w:val="1"/>
      <w:marLeft w:val="0"/>
      <w:marRight w:val="0"/>
      <w:marTop w:val="0"/>
      <w:marBottom w:val="0"/>
      <w:divBdr>
        <w:top w:val="none" w:sz="0" w:space="0" w:color="auto"/>
        <w:left w:val="none" w:sz="0" w:space="0" w:color="auto"/>
        <w:bottom w:val="none" w:sz="0" w:space="0" w:color="auto"/>
        <w:right w:val="none" w:sz="0" w:space="0" w:color="auto"/>
      </w:divBdr>
    </w:div>
    <w:div w:id="799111906">
      <w:bodyDiv w:val="1"/>
      <w:marLeft w:val="0"/>
      <w:marRight w:val="0"/>
      <w:marTop w:val="0"/>
      <w:marBottom w:val="0"/>
      <w:divBdr>
        <w:top w:val="none" w:sz="0" w:space="0" w:color="auto"/>
        <w:left w:val="none" w:sz="0" w:space="0" w:color="auto"/>
        <w:bottom w:val="none" w:sz="0" w:space="0" w:color="auto"/>
        <w:right w:val="none" w:sz="0" w:space="0" w:color="auto"/>
      </w:divBdr>
    </w:div>
    <w:div w:id="836648579">
      <w:bodyDiv w:val="1"/>
      <w:marLeft w:val="0"/>
      <w:marRight w:val="0"/>
      <w:marTop w:val="0"/>
      <w:marBottom w:val="0"/>
      <w:divBdr>
        <w:top w:val="none" w:sz="0" w:space="0" w:color="auto"/>
        <w:left w:val="none" w:sz="0" w:space="0" w:color="auto"/>
        <w:bottom w:val="none" w:sz="0" w:space="0" w:color="auto"/>
        <w:right w:val="none" w:sz="0" w:space="0" w:color="auto"/>
      </w:divBdr>
    </w:div>
    <w:div w:id="913974373">
      <w:bodyDiv w:val="1"/>
      <w:marLeft w:val="0"/>
      <w:marRight w:val="0"/>
      <w:marTop w:val="0"/>
      <w:marBottom w:val="0"/>
      <w:divBdr>
        <w:top w:val="none" w:sz="0" w:space="0" w:color="auto"/>
        <w:left w:val="none" w:sz="0" w:space="0" w:color="auto"/>
        <w:bottom w:val="none" w:sz="0" w:space="0" w:color="auto"/>
        <w:right w:val="none" w:sz="0" w:space="0" w:color="auto"/>
      </w:divBdr>
    </w:div>
    <w:div w:id="1025442164">
      <w:bodyDiv w:val="1"/>
      <w:marLeft w:val="0"/>
      <w:marRight w:val="0"/>
      <w:marTop w:val="0"/>
      <w:marBottom w:val="0"/>
      <w:divBdr>
        <w:top w:val="none" w:sz="0" w:space="0" w:color="auto"/>
        <w:left w:val="none" w:sz="0" w:space="0" w:color="auto"/>
        <w:bottom w:val="none" w:sz="0" w:space="0" w:color="auto"/>
        <w:right w:val="none" w:sz="0" w:space="0" w:color="auto"/>
      </w:divBdr>
    </w:div>
    <w:div w:id="1050305972">
      <w:bodyDiv w:val="1"/>
      <w:marLeft w:val="0"/>
      <w:marRight w:val="0"/>
      <w:marTop w:val="0"/>
      <w:marBottom w:val="0"/>
      <w:divBdr>
        <w:top w:val="none" w:sz="0" w:space="0" w:color="auto"/>
        <w:left w:val="none" w:sz="0" w:space="0" w:color="auto"/>
        <w:bottom w:val="none" w:sz="0" w:space="0" w:color="auto"/>
        <w:right w:val="none" w:sz="0" w:space="0" w:color="auto"/>
      </w:divBdr>
    </w:div>
    <w:div w:id="1149906728">
      <w:bodyDiv w:val="1"/>
      <w:marLeft w:val="0"/>
      <w:marRight w:val="0"/>
      <w:marTop w:val="0"/>
      <w:marBottom w:val="0"/>
      <w:divBdr>
        <w:top w:val="none" w:sz="0" w:space="0" w:color="auto"/>
        <w:left w:val="none" w:sz="0" w:space="0" w:color="auto"/>
        <w:bottom w:val="none" w:sz="0" w:space="0" w:color="auto"/>
        <w:right w:val="none" w:sz="0" w:space="0" w:color="auto"/>
      </w:divBdr>
    </w:div>
    <w:div w:id="1220634055">
      <w:bodyDiv w:val="1"/>
      <w:marLeft w:val="0"/>
      <w:marRight w:val="0"/>
      <w:marTop w:val="0"/>
      <w:marBottom w:val="0"/>
      <w:divBdr>
        <w:top w:val="none" w:sz="0" w:space="0" w:color="auto"/>
        <w:left w:val="none" w:sz="0" w:space="0" w:color="auto"/>
        <w:bottom w:val="none" w:sz="0" w:space="0" w:color="auto"/>
        <w:right w:val="none" w:sz="0" w:space="0" w:color="auto"/>
      </w:divBdr>
    </w:div>
    <w:div w:id="1456632927">
      <w:bodyDiv w:val="1"/>
      <w:marLeft w:val="0"/>
      <w:marRight w:val="0"/>
      <w:marTop w:val="0"/>
      <w:marBottom w:val="0"/>
      <w:divBdr>
        <w:top w:val="none" w:sz="0" w:space="0" w:color="auto"/>
        <w:left w:val="none" w:sz="0" w:space="0" w:color="auto"/>
        <w:bottom w:val="none" w:sz="0" w:space="0" w:color="auto"/>
        <w:right w:val="none" w:sz="0" w:space="0" w:color="auto"/>
      </w:divBdr>
    </w:div>
    <w:div w:id="1612393322">
      <w:bodyDiv w:val="1"/>
      <w:marLeft w:val="0"/>
      <w:marRight w:val="0"/>
      <w:marTop w:val="0"/>
      <w:marBottom w:val="0"/>
      <w:divBdr>
        <w:top w:val="none" w:sz="0" w:space="0" w:color="auto"/>
        <w:left w:val="none" w:sz="0" w:space="0" w:color="auto"/>
        <w:bottom w:val="none" w:sz="0" w:space="0" w:color="auto"/>
        <w:right w:val="none" w:sz="0" w:space="0" w:color="auto"/>
      </w:divBdr>
      <w:divsChild>
        <w:div w:id="1899514675">
          <w:marLeft w:val="0"/>
          <w:marRight w:val="0"/>
          <w:marTop w:val="0"/>
          <w:marBottom w:val="0"/>
          <w:divBdr>
            <w:top w:val="none" w:sz="0" w:space="0" w:color="auto"/>
            <w:left w:val="none" w:sz="0" w:space="0" w:color="auto"/>
            <w:bottom w:val="none" w:sz="0" w:space="0" w:color="auto"/>
            <w:right w:val="none" w:sz="0" w:space="0" w:color="auto"/>
          </w:divBdr>
        </w:div>
        <w:div w:id="269091738">
          <w:marLeft w:val="0"/>
          <w:marRight w:val="0"/>
          <w:marTop w:val="0"/>
          <w:marBottom w:val="0"/>
          <w:divBdr>
            <w:top w:val="none" w:sz="0" w:space="0" w:color="auto"/>
            <w:left w:val="none" w:sz="0" w:space="0" w:color="auto"/>
            <w:bottom w:val="none" w:sz="0" w:space="0" w:color="auto"/>
            <w:right w:val="none" w:sz="0" w:space="0" w:color="auto"/>
          </w:divBdr>
        </w:div>
        <w:div w:id="1040936016">
          <w:marLeft w:val="0"/>
          <w:marRight w:val="0"/>
          <w:marTop w:val="0"/>
          <w:marBottom w:val="0"/>
          <w:divBdr>
            <w:top w:val="none" w:sz="0" w:space="0" w:color="auto"/>
            <w:left w:val="none" w:sz="0" w:space="0" w:color="auto"/>
            <w:bottom w:val="none" w:sz="0" w:space="0" w:color="auto"/>
            <w:right w:val="none" w:sz="0" w:space="0" w:color="auto"/>
          </w:divBdr>
        </w:div>
      </w:divsChild>
    </w:div>
    <w:div w:id="1629700125">
      <w:bodyDiv w:val="1"/>
      <w:marLeft w:val="0"/>
      <w:marRight w:val="0"/>
      <w:marTop w:val="0"/>
      <w:marBottom w:val="0"/>
      <w:divBdr>
        <w:top w:val="none" w:sz="0" w:space="0" w:color="auto"/>
        <w:left w:val="none" w:sz="0" w:space="0" w:color="auto"/>
        <w:bottom w:val="none" w:sz="0" w:space="0" w:color="auto"/>
        <w:right w:val="none" w:sz="0" w:space="0" w:color="auto"/>
      </w:divBdr>
    </w:div>
    <w:div w:id="1695307404">
      <w:bodyDiv w:val="1"/>
      <w:marLeft w:val="0"/>
      <w:marRight w:val="0"/>
      <w:marTop w:val="0"/>
      <w:marBottom w:val="0"/>
      <w:divBdr>
        <w:top w:val="none" w:sz="0" w:space="0" w:color="auto"/>
        <w:left w:val="none" w:sz="0" w:space="0" w:color="auto"/>
        <w:bottom w:val="none" w:sz="0" w:space="0" w:color="auto"/>
        <w:right w:val="none" w:sz="0" w:space="0" w:color="auto"/>
      </w:divBdr>
    </w:div>
    <w:div w:id="1728869878">
      <w:bodyDiv w:val="1"/>
      <w:marLeft w:val="0"/>
      <w:marRight w:val="0"/>
      <w:marTop w:val="0"/>
      <w:marBottom w:val="0"/>
      <w:divBdr>
        <w:top w:val="none" w:sz="0" w:space="0" w:color="auto"/>
        <w:left w:val="none" w:sz="0" w:space="0" w:color="auto"/>
        <w:bottom w:val="none" w:sz="0" w:space="0" w:color="auto"/>
        <w:right w:val="none" w:sz="0" w:space="0" w:color="auto"/>
      </w:divBdr>
    </w:div>
    <w:div w:id="1768378552">
      <w:bodyDiv w:val="1"/>
      <w:marLeft w:val="0"/>
      <w:marRight w:val="0"/>
      <w:marTop w:val="0"/>
      <w:marBottom w:val="0"/>
      <w:divBdr>
        <w:top w:val="none" w:sz="0" w:space="0" w:color="auto"/>
        <w:left w:val="none" w:sz="0" w:space="0" w:color="auto"/>
        <w:bottom w:val="none" w:sz="0" w:space="0" w:color="auto"/>
        <w:right w:val="none" w:sz="0" w:space="0" w:color="auto"/>
      </w:divBdr>
    </w:div>
    <w:div w:id="1770616896">
      <w:bodyDiv w:val="1"/>
      <w:marLeft w:val="0"/>
      <w:marRight w:val="0"/>
      <w:marTop w:val="0"/>
      <w:marBottom w:val="0"/>
      <w:divBdr>
        <w:top w:val="none" w:sz="0" w:space="0" w:color="auto"/>
        <w:left w:val="none" w:sz="0" w:space="0" w:color="auto"/>
        <w:bottom w:val="none" w:sz="0" w:space="0" w:color="auto"/>
        <w:right w:val="none" w:sz="0" w:space="0" w:color="auto"/>
      </w:divBdr>
    </w:div>
    <w:div w:id="1829858406">
      <w:bodyDiv w:val="1"/>
      <w:marLeft w:val="0"/>
      <w:marRight w:val="0"/>
      <w:marTop w:val="0"/>
      <w:marBottom w:val="0"/>
      <w:divBdr>
        <w:top w:val="none" w:sz="0" w:space="0" w:color="auto"/>
        <w:left w:val="none" w:sz="0" w:space="0" w:color="auto"/>
        <w:bottom w:val="none" w:sz="0" w:space="0" w:color="auto"/>
        <w:right w:val="none" w:sz="0" w:space="0" w:color="auto"/>
      </w:divBdr>
      <w:divsChild>
        <w:div w:id="490291194">
          <w:marLeft w:val="0"/>
          <w:marRight w:val="0"/>
          <w:marTop w:val="0"/>
          <w:marBottom w:val="0"/>
          <w:divBdr>
            <w:top w:val="none" w:sz="0" w:space="0" w:color="auto"/>
            <w:left w:val="none" w:sz="0" w:space="0" w:color="auto"/>
            <w:bottom w:val="none" w:sz="0" w:space="0" w:color="auto"/>
            <w:right w:val="none" w:sz="0" w:space="0" w:color="auto"/>
          </w:divBdr>
          <w:divsChild>
            <w:div w:id="2020035600">
              <w:marLeft w:val="0"/>
              <w:marRight w:val="0"/>
              <w:marTop w:val="0"/>
              <w:marBottom w:val="0"/>
              <w:divBdr>
                <w:top w:val="none" w:sz="0" w:space="0" w:color="auto"/>
                <w:left w:val="none" w:sz="0" w:space="0" w:color="auto"/>
                <w:bottom w:val="none" w:sz="0" w:space="0" w:color="auto"/>
                <w:right w:val="none" w:sz="0" w:space="0" w:color="auto"/>
              </w:divBdr>
              <w:divsChild>
                <w:div w:id="499659386">
                  <w:marLeft w:val="0"/>
                  <w:marRight w:val="0"/>
                  <w:marTop w:val="0"/>
                  <w:marBottom w:val="0"/>
                  <w:divBdr>
                    <w:top w:val="none" w:sz="0" w:space="0" w:color="auto"/>
                    <w:left w:val="none" w:sz="0" w:space="0" w:color="auto"/>
                    <w:bottom w:val="none" w:sz="0" w:space="0" w:color="auto"/>
                    <w:right w:val="none" w:sz="0" w:space="0" w:color="auto"/>
                  </w:divBdr>
                  <w:divsChild>
                    <w:div w:id="30929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011474">
      <w:bodyDiv w:val="1"/>
      <w:marLeft w:val="0"/>
      <w:marRight w:val="0"/>
      <w:marTop w:val="0"/>
      <w:marBottom w:val="0"/>
      <w:divBdr>
        <w:top w:val="none" w:sz="0" w:space="0" w:color="auto"/>
        <w:left w:val="none" w:sz="0" w:space="0" w:color="auto"/>
        <w:bottom w:val="none" w:sz="0" w:space="0" w:color="auto"/>
        <w:right w:val="none" w:sz="0" w:space="0" w:color="auto"/>
      </w:divBdr>
    </w:div>
    <w:div w:id="2017268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lf.se/swesem/app/uploads/2019/03/endotrakeal-intubation.pdf" TargetMode="External"/><Relationship Id="rId21" Type="http://schemas.openxmlformats.org/officeDocument/2006/relationships/hyperlink" Target="https://slf.se/swesem/app/uploads/2019/03/luftvagsmanovrar-basala.pdf" TargetMode="External"/><Relationship Id="rId42" Type="http://schemas.openxmlformats.org/officeDocument/2006/relationships/hyperlink" Target="https://emupdates.com/kobi/" TargetMode="External"/><Relationship Id="rId47" Type="http://schemas.openxmlformats.org/officeDocument/2006/relationships/hyperlink" Target="http://www.ncbi.nlm.nih.gov/pmc/articles/PMC2292761/" TargetMode="External"/><Relationship Id="rId63" Type="http://schemas.openxmlformats.org/officeDocument/2006/relationships/hyperlink" Target="https://lakartidningen.se/wp-content/uploads/OldPdfFiles/2003/27597.pdf" TargetMode="External"/><Relationship Id="rId68" Type="http://schemas.openxmlformats.org/officeDocument/2006/relationships/hyperlink" Target="http://www.lakartidningen.se/Klinik-och-vetenskap/Medicinens-ABC/2016/02/Praktisk-handlaggning-av-nasblodning/" TargetMode="External"/><Relationship Id="rId2" Type="http://schemas.openxmlformats.org/officeDocument/2006/relationships/numbering" Target="numbering.xml"/><Relationship Id="rId16" Type="http://schemas.openxmlformats.org/officeDocument/2006/relationships/hyperlink" Target="https://slf.se/swesem/app/uploads/2019/03/luftvagsmanovrar-basala.pdf" TargetMode="External"/><Relationship Id="rId29" Type="http://schemas.openxmlformats.org/officeDocument/2006/relationships/hyperlink" Target="https://rebelem.com/rebel-cast-episode-65-optimal-order-of-drug-administration-in-rapid-sequence-intubation/cormack-lehane-1/" TargetMode="External"/><Relationship Id="rId11" Type="http://schemas.openxmlformats.org/officeDocument/2006/relationships/hyperlink" Target="https://link.springer.com/article/10.1007/s12630-013-9991-x" TargetMode="External"/><Relationship Id="rId24" Type="http://schemas.openxmlformats.org/officeDocument/2006/relationships/hyperlink" Target="https://emedicine.medscape.com/article/80222-overview" TargetMode="External"/><Relationship Id="rId32" Type="http://schemas.openxmlformats.org/officeDocument/2006/relationships/hyperlink" Target="https://jamanetwork.com/journals/jama/fullarticle/2681717" TargetMode="External"/><Relationship Id="rId37" Type="http://schemas.openxmlformats.org/officeDocument/2006/relationships/hyperlink" Target="https://pubmed.ncbi.nlm.nih.gov/33060492/" TargetMode="External"/><Relationship Id="rId40" Type="http://schemas.openxmlformats.org/officeDocument/2006/relationships/hyperlink" Target="https://www.ncbi.nlm.nih.gov/pmc/articles/PMC6526883/pdf/wjem-20-466.pdf" TargetMode="External"/><Relationship Id="rId45" Type="http://schemas.openxmlformats.org/officeDocument/2006/relationships/hyperlink" Target="https://emupdates.com/wp-content/uploads/2012/07/edictv13_screen.pdf" TargetMode="External"/><Relationship Id="rId53" Type="http://schemas.openxmlformats.org/officeDocument/2006/relationships/hyperlink" Target="https://slf.se/swesem/app/uploads/2019/03/coniotomi-och-naxxlcricotyrotomi-180409.pdf" TargetMode="External"/><Relationship Id="rId58" Type="http://schemas.openxmlformats.org/officeDocument/2006/relationships/hyperlink" Target="http://www.ncbi.nlm.nih.gov/pubmed/?term=22744267" TargetMode="External"/><Relationship Id="rId66" Type="http://schemas.openxmlformats.org/officeDocument/2006/relationships/hyperlink" Target="http://emedicine.medscape.com/article/837048-overview"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fass.se/LIF/startpage;jsessionid=RBo-uGdzwbVu7YGCHvz59s97REjAdabF2IqnuNlZySdQSIOVhOFN!-1448774024?userType=0" TargetMode="External"/><Relationship Id="rId19" Type="http://schemas.openxmlformats.org/officeDocument/2006/relationships/hyperlink" Target="https://www.ncbi.nlm.nih.gov/pubmed/?term=15911941" TargetMode="External"/><Relationship Id="rId14" Type="http://schemas.openxmlformats.org/officeDocument/2006/relationships/hyperlink" Target="https://www.ncbi.nlm.nih.gov/pubmed/?term=16858116" TargetMode="External"/><Relationship Id="rId22" Type="http://schemas.openxmlformats.org/officeDocument/2006/relationships/hyperlink" Target="http://swesem.org/category/Utbildning/SWESEMs-utbildningsmaterial" TargetMode="External"/><Relationship Id="rId27" Type="http://schemas.openxmlformats.org/officeDocument/2006/relationships/hyperlink" Target="https://www.ncbi.nlm.nih.gov/pubmed/?term=26556848" TargetMode="External"/><Relationship Id="rId30" Type="http://schemas.openxmlformats.org/officeDocument/2006/relationships/hyperlink" Target="https://www.youtube.com/watch?v=iJlwnET5NgY" TargetMode="External"/><Relationship Id="rId35" Type="http://schemas.openxmlformats.org/officeDocument/2006/relationships/hyperlink" Target="https://www.youtube.com/watch?v=NEtcm6Q3mDg" TargetMode="External"/><Relationship Id="rId43" Type="http://schemas.openxmlformats.org/officeDocument/2006/relationships/hyperlink" Target="https://emergencymedicinecases.com/em-quick-hits-february-2020/" TargetMode="External"/><Relationship Id="rId48" Type="http://schemas.openxmlformats.org/officeDocument/2006/relationships/hyperlink" Target="https://www.youtube.com/watch?v=SbhEyGIf9Y4" TargetMode="External"/><Relationship Id="rId56" Type="http://schemas.openxmlformats.org/officeDocument/2006/relationships/hyperlink" Target="http://www.nejm.org/doi/full/10.1056/NEJMvcm0706392" TargetMode="External"/><Relationship Id="rId64" Type="http://schemas.openxmlformats.org/officeDocument/2006/relationships/hyperlink" Target="http://www.lakartidningen.se/Functions/OldArticleView.aspx?articleId=8104" TargetMode="External"/><Relationship Id="rId69" Type="http://schemas.openxmlformats.org/officeDocument/2006/relationships/hyperlink" Target="https://slf.se/swesem/app/uploads/2019/03/epistaxis.pdf" TargetMode="External"/><Relationship Id="rId8" Type="http://schemas.openxmlformats.org/officeDocument/2006/relationships/hyperlink" Target="https://slf.se/swesem/app/uploads/2019/03/luftvagsmanovrar-basala.pdf" TargetMode="External"/><Relationship Id="rId51" Type="http://schemas.openxmlformats.org/officeDocument/2006/relationships/hyperlink" Target="https://slf.se/swesem/app/uploads/2019/03/coniotomi-och-naxxlcricotyrotomi-180409.pdf"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slf.se/swesem/app/uploads/2019/03/luftvagsmanovrar-basala.pdf" TargetMode="External"/><Relationship Id="rId17" Type="http://schemas.openxmlformats.org/officeDocument/2006/relationships/hyperlink" Target="https://slf.se/swesem/app/uploads/2019/03/luftvagsmanovrar-basala.pdf" TargetMode="External"/><Relationship Id="rId25" Type="http://schemas.openxmlformats.org/officeDocument/2006/relationships/hyperlink" Target="https://slf.se/swesem/app/uploads/2019/03/endotrakeal-intubation.pdf" TargetMode="External"/><Relationship Id="rId33" Type="http://schemas.openxmlformats.org/officeDocument/2006/relationships/hyperlink" Target="https://www.youtube.com/watch?v=7jb2tbqQ6VQ" TargetMode="External"/><Relationship Id="rId38" Type="http://schemas.openxmlformats.org/officeDocument/2006/relationships/hyperlink" Target="https://pubmed.ncbi.nlm.nih.gov/33060492/" TargetMode="External"/><Relationship Id="rId46" Type="http://schemas.openxmlformats.org/officeDocument/2006/relationships/hyperlink" Target="http://www.youtube.com/watch?v=JzlvgtPIof4" TargetMode="External"/><Relationship Id="rId59" Type="http://schemas.openxmlformats.org/officeDocument/2006/relationships/hyperlink" Target="http://www.nejm.org/doi/full/10.1056/NEJMicm050510" TargetMode="External"/><Relationship Id="rId67" Type="http://schemas.openxmlformats.org/officeDocument/2006/relationships/hyperlink" Target="http://www.nejm.org/doi/full/10.1056/NEJMcps032253" TargetMode="External"/><Relationship Id="rId20" Type="http://schemas.openxmlformats.org/officeDocument/2006/relationships/hyperlink" Target="https://slf.se/swesem/app/uploads/2019/03/luftvagsmanovrar-basala.pdf" TargetMode="External"/><Relationship Id="rId41" Type="http://schemas.openxmlformats.org/officeDocument/2006/relationships/hyperlink" Target="https://www.ncbi.nlm.nih.gov/pmc/articles/PMC6526883/pdf/wjem-20-466.pdf" TargetMode="External"/><Relationship Id="rId54" Type="http://schemas.openxmlformats.org/officeDocument/2006/relationships/hyperlink" Target="https://slf.se/swesem/app/uploads/2019/03/coniotomi-och-naxxlcricotyrotomi-180409.pdf" TargetMode="External"/><Relationship Id="rId62" Type="http://schemas.openxmlformats.org/officeDocument/2006/relationships/hyperlink" Target="https://www.ncbi.nlm.nih.gov/pubmed/?term=23939212" TargetMode="External"/><Relationship Id="rId70" Type="http://schemas.openxmlformats.org/officeDocument/2006/relationships/hyperlink" Target="https://emergencymedicinecases.com/airway-pitfalls-emu201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cbi.nlm.nih.gov/pubmed/?term=17384400" TargetMode="External"/><Relationship Id="rId23" Type="http://schemas.openxmlformats.org/officeDocument/2006/relationships/hyperlink" Target="https://slf.se/swesem/app/uploads/2019/03/larynxmask1.pdf" TargetMode="External"/><Relationship Id="rId28" Type="http://schemas.openxmlformats.org/officeDocument/2006/relationships/hyperlink" Target="https://emj.bmj.com/content/emermed/22/11/815.full.pdf" TargetMode="External"/><Relationship Id="rId36" Type="http://schemas.openxmlformats.org/officeDocument/2006/relationships/hyperlink" Target="https://emergencymedicinecases.com/airway-pitfalls-emu/" TargetMode="External"/><Relationship Id="rId49" Type="http://schemas.openxmlformats.org/officeDocument/2006/relationships/hyperlink" Target="https://www.youtube.com/watch?v=EGktLfqwUFk" TargetMode="External"/><Relationship Id="rId57" Type="http://schemas.openxmlformats.org/officeDocument/2006/relationships/hyperlink" Target="https://slf.se/swesem/app/uploads/2019/03/frammande-kropp-luftvag.pdf" TargetMode="External"/><Relationship Id="rId10" Type="http://schemas.openxmlformats.org/officeDocument/2006/relationships/hyperlink" Target="https://slf.se/swesem/app/uploads/2019/03/luftvagsmanovrar-basala.pdf" TargetMode="External"/><Relationship Id="rId31" Type="http://schemas.openxmlformats.org/officeDocument/2006/relationships/hyperlink" Target="https://www.youtube.com/watch?v=TrHZAPLPKwU" TargetMode="External"/><Relationship Id="rId44" Type="http://schemas.openxmlformats.org/officeDocument/2006/relationships/hyperlink" Target="https://pubmed.ncbi.nlm.nih.gov/32592205/" TargetMode="External"/><Relationship Id="rId52" Type="http://schemas.openxmlformats.org/officeDocument/2006/relationships/hyperlink" Target="https://slf.se/swesem/app/uploads/2019/03/coniotomi-och-naxxlcricotyrotomi-180409.pdf" TargetMode="External"/><Relationship Id="rId60" Type="http://schemas.openxmlformats.org/officeDocument/2006/relationships/hyperlink" Target="http://www.lakartidningen.se/OldWebArticlePdf/6/6975/LKT0726s1982_1986.pdf" TargetMode="External"/><Relationship Id="rId65" Type="http://schemas.openxmlformats.org/officeDocument/2006/relationships/hyperlink" Target="http://www.ncbi.nlm.nih.gov/pmc/articles/PMC3153517/"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lf.se/swesem/app/uploads/2019/03/luftvagsmanovrar-basala.pdf" TargetMode="External"/><Relationship Id="rId13" Type="http://schemas.openxmlformats.org/officeDocument/2006/relationships/hyperlink" Target="https://www.ncbi.nlm.nih.gov/pubmed/?term=15911941" TargetMode="External"/><Relationship Id="rId18" Type="http://schemas.openxmlformats.org/officeDocument/2006/relationships/hyperlink" Target="https://slf.se/swesem/app/uploads/2019/03/luftvagsmanovrar-basala.pdf" TargetMode="External"/><Relationship Id="rId39" Type="http://schemas.openxmlformats.org/officeDocument/2006/relationships/hyperlink" Target="https://pubmed.ncbi.nlm.nih.gov/33060492/" TargetMode="External"/><Relationship Id="rId34" Type="http://schemas.openxmlformats.org/officeDocument/2006/relationships/hyperlink" Target="https://www.youtube.com/watch?v=4VAMBj2kc2Y" TargetMode="External"/><Relationship Id="rId50" Type="http://schemas.openxmlformats.org/officeDocument/2006/relationships/hyperlink" Target="https://www.ncbi.nlm.nih.gov/pubmed/?term=26556848" TargetMode="External"/><Relationship Id="rId55" Type="http://schemas.openxmlformats.org/officeDocument/2006/relationships/hyperlink" Target="https://slf.se/swesem/app/uploads/2019/03/fiberlaryngoskopi.pdf" TargetMode="External"/><Relationship Id="rId7" Type="http://schemas.openxmlformats.org/officeDocument/2006/relationships/endnotes" Target="endnotes.xml"/><Relationship Id="rId71" Type="http://schemas.openxmlformats.org/officeDocument/2006/relationships/hyperlink" Target="http://www.anzca.edu.au/documents/blue-book-2019.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75E7F-1075-B94F-9A75-F82D3B50B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15640</Words>
  <Characters>89153</Characters>
  <Application>Microsoft Office Word</Application>
  <DocSecurity>0</DocSecurity>
  <Lines>742</Lines>
  <Paragraphs>209</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Pretest 060209:</vt:lpstr>
      <vt:lpstr>Pretest 060209:</vt:lpstr>
      <vt:lpstr>Pretest 060209:</vt:lpstr>
    </vt:vector>
  </TitlesOfParts>
  <Company>HEJD Education HB</Company>
  <LinksUpToDate>false</LinksUpToDate>
  <CharactersWithSpaces>104584</CharactersWithSpaces>
  <SharedDoc>false</SharedDoc>
  <HLinks>
    <vt:vector size="702" baseType="variant">
      <vt:variant>
        <vt:i4>1703942</vt:i4>
      </vt:variant>
      <vt:variant>
        <vt:i4>444</vt:i4>
      </vt:variant>
      <vt:variant>
        <vt:i4>0</vt:i4>
      </vt:variant>
      <vt:variant>
        <vt:i4>5</vt:i4>
      </vt:variant>
      <vt:variant>
        <vt:lpwstr>http://content.nejm.org/cgi/content/short/356/17/e15</vt:lpwstr>
      </vt:variant>
      <vt:variant>
        <vt:lpwstr/>
      </vt:variant>
      <vt:variant>
        <vt:i4>3276904</vt:i4>
      </vt:variant>
      <vt:variant>
        <vt:i4>441</vt:i4>
      </vt:variant>
      <vt:variant>
        <vt:i4>0</vt:i4>
      </vt:variant>
      <vt:variant>
        <vt:i4>5</vt:i4>
      </vt:variant>
      <vt:variant>
        <vt:lpwstr>https://www.ncbi.nlm.nih.gov/pubmed/?term=21256625</vt:lpwstr>
      </vt:variant>
      <vt:variant>
        <vt:lpwstr/>
      </vt:variant>
      <vt:variant>
        <vt:i4>5505083</vt:i4>
      </vt:variant>
      <vt:variant>
        <vt:i4>438</vt:i4>
      </vt:variant>
      <vt:variant>
        <vt:i4>0</vt:i4>
      </vt:variant>
      <vt:variant>
        <vt:i4>5</vt:i4>
      </vt:variant>
      <vt:variant>
        <vt:lpwstr>http://swesem.org/category/Utbildning/SWESEMs-utbildningsmaterial</vt:lpwstr>
      </vt:variant>
      <vt:variant>
        <vt:lpwstr/>
      </vt:variant>
      <vt:variant>
        <vt:i4>5505083</vt:i4>
      </vt:variant>
      <vt:variant>
        <vt:i4>435</vt:i4>
      </vt:variant>
      <vt:variant>
        <vt:i4>0</vt:i4>
      </vt:variant>
      <vt:variant>
        <vt:i4>5</vt:i4>
      </vt:variant>
      <vt:variant>
        <vt:lpwstr>http://swesem.org/category/Utbildning/SWESEMs-utbildningsmaterial</vt:lpwstr>
      </vt:variant>
      <vt:variant>
        <vt:lpwstr/>
      </vt:variant>
      <vt:variant>
        <vt:i4>2359297</vt:i4>
      </vt:variant>
      <vt:variant>
        <vt:i4>432</vt:i4>
      </vt:variant>
      <vt:variant>
        <vt:i4>0</vt:i4>
      </vt:variant>
      <vt:variant>
        <vt:i4>5</vt:i4>
      </vt:variant>
      <vt:variant>
        <vt:lpwstr>https://www.ncbi.nlm.nih.gov/pubmed/?term=29761867%5Buid%5D</vt:lpwstr>
      </vt:variant>
      <vt:variant>
        <vt:lpwstr/>
      </vt:variant>
      <vt:variant>
        <vt:i4>5505083</vt:i4>
      </vt:variant>
      <vt:variant>
        <vt:i4>429</vt:i4>
      </vt:variant>
      <vt:variant>
        <vt:i4>0</vt:i4>
      </vt:variant>
      <vt:variant>
        <vt:i4>5</vt:i4>
      </vt:variant>
      <vt:variant>
        <vt:lpwstr>http://swesem.org/category/Utbildning/SWESEMs-utbildningsmaterial</vt:lpwstr>
      </vt:variant>
      <vt:variant>
        <vt:lpwstr/>
      </vt:variant>
      <vt:variant>
        <vt:i4>5505083</vt:i4>
      </vt:variant>
      <vt:variant>
        <vt:i4>426</vt:i4>
      </vt:variant>
      <vt:variant>
        <vt:i4>0</vt:i4>
      </vt:variant>
      <vt:variant>
        <vt:i4>5</vt:i4>
      </vt:variant>
      <vt:variant>
        <vt:lpwstr>http://swesem.org/category/Utbildning/SWESEMs-utbildningsmaterial</vt:lpwstr>
      </vt:variant>
      <vt:variant>
        <vt:lpwstr/>
      </vt:variant>
      <vt:variant>
        <vt:i4>5505083</vt:i4>
      </vt:variant>
      <vt:variant>
        <vt:i4>423</vt:i4>
      </vt:variant>
      <vt:variant>
        <vt:i4>0</vt:i4>
      </vt:variant>
      <vt:variant>
        <vt:i4>5</vt:i4>
      </vt:variant>
      <vt:variant>
        <vt:lpwstr>http://swesem.org/category/Utbildning/SWESEMs-utbildningsmaterial</vt:lpwstr>
      </vt:variant>
      <vt:variant>
        <vt:lpwstr/>
      </vt:variant>
      <vt:variant>
        <vt:i4>5505083</vt:i4>
      </vt:variant>
      <vt:variant>
        <vt:i4>420</vt:i4>
      </vt:variant>
      <vt:variant>
        <vt:i4>0</vt:i4>
      </vt:variant>
      <vt:variant>
        <vt:i4>5</vt:i4>
      </vt:variant>
      <vt:variant>
        <vt:lpwstr>http://swesem.org/category/Utbildning/SWESEMs-utbildningsmaterial</vt:lpwstr>
      </vt:variant>
      <vt:variant>
        <vt:lpwstr/>
      </vt:variant>
      <vt:variant>
        <vt:i4>3276905</vt:i4>
      </vt:variant>
      <vt:variant>
        <vt:i4>417</vt:i4>
      </vt:variant>
      <vt:variant>
        <vt:i4>0</vt:i4>
      </vt:variant>
      <vt:variant>
        <vt:i4>5</vt:i4>
      </vt:variant>
      <vt:variant>
        <vt:lpwstr>https://www.ncbi.nlm.nih.gov/pubmed/?term=27797871</vt:lpwstr>
      </vt:variant>
      <vt:variant>
        <vt:lpwstr/>
      </vt:variant>
      <vt:variant>
        <vt:i4>7995424</vt:i4>
      </vt:variant>
      <vt:variant>
        <vt:i4>414</vt:i4>
      </vt:variant>
      <vt:variant>
        <vt:i4>0</vt:i4>
      </vt:variant>
      <vt:variant>
        <vt:i4>5</vt:i4>
      </vt:variant>
      <vt:variant>
        <vt:lpwstr>http://www.lakartidningen.se/Klinik-och-vetenskap/Medicinens-ABC/2016/02/Praktisk-handlaggning-av-nasblodning/</vt:lpwstr>
      </vt:variant>
      <vt:variant>
        <vt:lpwstr/>
      </vt:variant>
      <vt:variant>
        <vt:i4>3801132</vt:i4>
      </vt:variant>
      <vt:variant>
        <vt:i4>411</vt:i4>
      </vt:variant>
      <vt:variant>
        <vt:i4>0</vt:i4>
      </vt:variant>
      <vt:variant>
        <vt:i4>5</vt:i4>
      </vt:variant>
      <vt:variant>
        <vt:lpwstr>http://www.nejm.org/doi/full/10.1056/NEJMcps032253</vt:lpwstr>
      </vt:variant>
      <vt:variant>
        <vt:lpwstr/>
      </vt:variant>
      <vt:variant>
        <vt:i4>2883646</vt:i4>
      </vt:variant>
      <vt:variant>
        <vt:i4>408</vt:i4>
      </vt:variant>
      <vt:variant>
        <vt:i4>0</vt:i4>
      </vt:variant>
      <vt:variant>
        <vt:i4>5</vt:i4>
      </vt:variant>
      <vt:variant>
        <vt:lpwstr>http://www.nejm.org/doi/full/10.1056/NEJMicm065036</vt:lpwstr>
      </vt:variant>
      <vt:variant>
        <vt:lpwstr/>
      </vt:variant>
      <vt:variant>
        <vt:i4>8323109</vt:i4>
      </vt:variant>
      <vt:variant>
        <vt:i4>405</vt:i4>
      </vt:variant>
      <vt:variant>
        <vt:i4>0</vt:i4>
      </vt:variant>
      <vt:variant>
        <vt:i4>5</vt:i4>
      </vt:variant>
      <vt:variant>
        <vt:lpwstr>http://www.lakartidningen.se/Functions/OldArticleView.aspx?articleId=12892</vt:lpwstr>
      </vt:variant>
      <vt:variant>
        <vt:lpwstr/>
      </vt:variant>
      <vt:variant>
        <vt:i4>7405681</vt:i4>
      </vt:variant>
      <vt:variant>
        <vt:i4>402</vt:i4>
      </vt:variant>
      <vt:variant>
        <vt:i4>0</vt:i4>
      </vt:variant>
      <vt:variant>
        <vt:i4>5</vt:i4>
      </vt:variant>
      <vt:variant>
        <vt:lpwstr>http://emedicine.medscape.com/article/837048-overview</vt:lpwstr>
      </vt:variant>
      <vt:variant>
        <vt:lpwstr>a10</vt:lpwstr>
      </vt:variant>
      <vt:variant>
        <vt:i4>327688</vt:i4>
      </vt:variant>
      <vt:variant>
        <vt:i4>399</vt:i4>
      </vt:variant>
      <vt:variant>
        <vt:i4>0</vt:i4>
      </vt:variant>
      <vt:variant>
        <vt:i4>5</vt:i4>
      </vt:variant>
      <vt:variant>
        <vt:lpwstr>http://www.ncbi.nlm.nih.gov/pmc/articles/PMC3153517/</vt:lpwstr>
      </vt:variant>
      <vt:variant>
        <vt:lpwstr/>
      </vt:variant>
      <vt:variant>
        <vt:i4>4980779</vt:i4>
      </vt:variant>
      <vt:variant>
        <vt:i4>396</vt:i4>
      </vt:variant>
      <vt:variant>
        <vt:i4>0</vt:i4>
      </vt:variant>
      <vt:variant>
        <vt:i4>5</vt:i4>
      </vt:variant>
      <vt:variant>
        <vt:lpwstr>http://www.lakartidningen.se/Functions/OldArticleView.aspx?articleId=8104</vt:lpwstr>
      </vt:variant>
      <vt:variant>
        <vt:lpwstr/>
      </vt:variant>
      <vt:variant>
        <vt:i4>4718689</vt:i4>
      </vt:variant>
      <vt:variant>
        <vt:i4>393</vt:i4>
      </vt:variant>
      <vt:variant>
        <vt:i4>0</vt:i4>
      </vt:variant>
      <vt:variant>
        <vt:i4>5</vt:i4>
      </vt:variant>
      <vt:variant>
        <vt:lpwstr>http://www.nejm.org/doi/full/10.1056/NEJMvcm0706392</vt:lpwstr>
      </vt:variant>
      <vt:variant>
        <vt:lpwstr>figure=preview.gif</vt:lpwstr>
      </vt:variant>
      <vt:variant>
        <vt:i4>4980779</vt:i4>
      </vt:variant>
      <vt:variant>
        <vt:i4>390</vt:i4>
      </vt:variant>
      <vt:variant>
        <vt:i4>0</vt:i4>
      </vt:variant>
      <vt:variant>
        <vt:i4>5</vt:i4>
      </vt:variant>
      <vt:variant>
        <vt:lpwstr>http://www.lakartidningen.se/Functions/OldArticleView.aspx?articleId=8104</vt:lpwstr>
      </vt:variant>
      <vt:variant>
        <vt:lpwstr/>
      </vt:variant>
      <vt:variant>
        <vt:i4>917570</vt:i4>
      </vt:variant>
      <vt:variant>
        <vt:i4>387</vt:i4>
      </vt:variant>
      <vt:variant>
        <vt:i4>0</vt:i4>
      </vt:variant>
      <vt:variant>
        <vt:i4>5</vt:i4>
      </vt:variant>
      <vt:variant>
        <vt:lpwstr>http://ww2.lakartidningen.se/old/mainframe.php?di=0348&amp;ar=-1</vt:lpwstr>
      </vt:variant>
      <vt:variant>
        <vt:lpwstr/>
      </vt:variant>
      <vt:variant>
        <vt:i4>3473519</vt:i4>
      </vt:variant>
      <vt:variant>
        <vt:i4>384</vt:i4>
      </vt:variant>
      <vt:variant>
        <vt:i4>0</vt:i4>
      </vt:variant>
      <vt:variant>
        <vt:i4>5</vt:i4>
      </vt:variant>
      <vt:variant>
        <vt:lpwstr>https://www.ncbi.nlm.nih.gov/pubmed/?term=23939212</vt:lpwstr>
      </vt:variant>
      <vt:variant>
        <vt:lpwstr/>
      </vt:variant>
      <vt:variant>
        <vt:i4>3473519</vt:i4>
      </vt:variant>
      <vt:variant>
        <vt:i4>381</vt:i4>
      </vt:variant>
      <vt:variant>
        <vt:i4>0</vt:i4>
      </vt:variant>
      <vt:variant>
        <vt:i4>5</vt:i4>
      </vt:variant>
      <vt:variant>
        <vt:lpwstr>https://www.ncbi.nlm.nih.gov/pubmed/?term=23939212</vt:lpwstr>
      </vt:variant>
      <vt:variant>
        <vt:lpwstr/>
      </vt:variant>
      <vt:variant>
        <vt:i4>3473519</vt:i4>
      </vt:variant>
      <vt:variant>
        <vt:i4>378</vt:i4>
      </vt:variant>
      <vt:variant>
        <vt:i4>0</vt:i4>
      </vt:variant>
      <vt:variant>
        <vt:i4>5</vt:i4>
      </vt:variant>
      <vt:variant>
        <vt:lpwstr>https://www.ncbi.nlm.nih.gov/pubmed/?term=23939212</vt:lpwstr>
      </vt:variant>
      <vt:variant>
        <vt:lpwstr/>
      </vt:variant>
      <vt:variant>
        <vt:i4>3473519</vt:i4>
      </vt:variant>
      <vt:variant>
        <vt:i4>375</vt:i4>
      </vt:variant>
      <vt:variant>
        <vt:i4>0</vt:i4>
      </vt:variant>
      <vt:variant>
        <vt:i4>5</vt:i4>
      </vt:variant>
      <vt:variant>
        <vt:lpwstr>https://www.ncbi.nlm.nih.gov/pubmed/?term=23939212</vt:lpwstr>
      </vt:variant>
      <vt:variant>
        <vt:lpwstr/>
      </vt:variant>
      <vt:variant>
        <vt:i4>3473519</vt:i4>
      </vt:variant>
      <vt:variant>
        <vt:i4>372</vt:i4>
      </vt:variant>
      <vt:variant>
        <vt:i4>0</vt:i4>
      </vt:variant>
      <vt:variant>
        <vt:i4>5</vt:i4>
      </vt:variant>
      <vt:variant>
        <vt:lpwstr>https://www.ncbi.nlm.nih.gov/pubmed/?term=23939212</vt:lpwstr>
      </vt:variant>
      <vt:variant>
        <vt:lpwstr/>
      </vt:variant>
      <vt:variant>
        <vt:i4>3473519</vt:i4>
      </vt:variant>
      <vt:variant>
        <vt:i4>369</vt:i4>
      </vt:variant>
      <vt:variant>
        <vt:i4>0</vt:i4>
      </vt:variant>
      <vt:variant>
        <vt:i4>5</vt:i4>
      </vt:variant>
      <vt:variant>
        <vt:lpwstr>https://www.ncbi.nlm.nih.gov/pubmed/?term=23939212</vt:lpwstr>
      </vt:variant>
      <vt:variant>
        <vt:lpwstr/>
      </vt:variant>
      <vt:variant>
        <vt:i4>3473519</vt:i4>
      </vt:variant>
      <vt:variant>
        <vt:i4>366</vt:i4>
      </vt:variant>
      <vt:variant>
        <vt:i4>0</vt:i4>
      </vt:variant>
      <vt:variant>
        <vt:i4>5</vt:i4>
      </vt:variant>
      <vt:variant>
        <vt:lpwstr>https://www.ncbi.nlm.nih.gov/pubmed/?term=23939212</vt:lpwstr>
      </vt:variant>
      <vt:variant>
        <vt:lpwstr/>
      </vt:variant>
      <vt:variant>
        <vt:i4>7667761</vt:i4>
      </vt:variant>
      <vt:variant>
        <vt:i4>363</vt:i4>
      </vt:variant>
      <vt:variant>
        <vt:i4>0</vt:i4>
      </vt:variant>
      <vt:variant>
        <vt:i4>5</vt:i4>
      </vt:variant>
      <vt:variant>
        <vt:lpwstr>http://www.fass.se</vt:lpwstr>
      </vt:variant>
      <vt:variant>
        <vt:lpwstr/>
      </vt:variant>
      <vt:variant>
        <vt:i4>852012</vt:i4>
      </vt:variant>
      <vt:variant>
        <vt:i4>360</vt:i4>
      </vt:variant>
      <vt:variant>
        <vt:i4>0</vt:i4>
      </vt:variant>
      <vt:variant>
        <vt:i4>5</vt:i4>
      </vt:variant>
      <vt:variant>
        <vt:lpwstr>http://www.ncbi.nlm.nih.gov/pubmed/?term=18768946</vt:lpwstr>
      </vt:variant>
      <vt:variant>
        <vt:lpwstr/>
      </vt:variant>
      <vt:variant>
        <vt:i4>5505129</vt:i4>
      </vt:variant>
      <vt:variant>
        <vt:i4>357</vt:i4>
      </vt:variant>
      <vt:variant>
        <vt:i4>0</vt:i4>
      </vt:variant>
      <vt:variant>
        <vt:i4>5</vt:i4>
      </vt:variant>
      <vt:variant>
        <vt:lpwstr>http://ww2.lakartidningen.se/07engine.php?articleId=18066</vt:lpwstr>
      </vt:variant>
      <vt:variant>
        <vt:lpwstr/>
      </vt:variant>
      <vt:variant>
        <vt:i4>7864401</vt:i4>
      </vt:variant>
      <vt:variant>
        <vt:i4>354</vt:i4>
      </vt:variant>
      <vt:variant>
        <vt:i4>0</vt:i4>
      </vt:variant>
      <vt:variant>
        <vt:i4>5</vt:i4>
      </vt:variant>
      <vt:variant>
        <vt:lpwstr>http://www.uptodate.com/contents/new-onset-urticaria-diagnosis-and-treatment?source=see_link&amp;anchor=H10</vt:lpwstr>
      </vt:variant>
      <vt:variant>
        <vt:lpwstr>H10</vt:lpwstr>
      </vt:variant>
      <vt:variant>
        <vt:i4>720958</vt:i4>
      </vt:variant>
      <vt:variant>
        <vt:i4>351</vt:i4>
      </vt:variant>
      <vt:variant>
        <vt:i4>0</vt:i4>
      </vt:variant>
      <vt:variant>
        <vt:i4>5</vt:i4>
      </vt:variant>
      <vt:variant>
        <vt:lpwstr>http://www.uptodate.com/contents/an-overview-of-angioedema-clinical-features-diagnosis-and-management/abstract/10</vt:lpwstr>
      </vt:variant>
      <vt:variant>
        <vt:lpwstr/>
      </vt:variant>
      <vt:variant>
        <vt:i4>1769588</vt:i4>
      </vt:variant>
      <vt:variant>
        <vt:i4>348</vt:i4>
      </vt:variant>
      <vt:variant>
        <vt:i4>0</vt:i4>
      </vt:variant>
      <vt:variant>
        <vt:i4>5</vt:i4>
      </vt:variant>
      <vt:variant>
        <vt:lpwstr>http://www.uptodate.com/contents/prednisolone-drug-information?source=see_link</vt:lpwstr>
      </vt:variant>
      <vt:variant>
        <vt:lpwstr/>
      </vt:variant>
      <vt:variant>
        <vt:i4>7798811</vt:i4>
      </vt:variant>
      <vt:variant>
        <vt:i4>345</vt:i4>
      </vt:variant>
      <vt:variant>
        <vt:i4>0</vt:i4>
      </vt:variant>
      <vt:variant>
        <vt:i4>5</vt:i4>
      </vt:variant>
      <vt:variant>
        <vt:lpwstr>http://www.uptodate.com/contents/prednisone-drug-information?source=see_link</vt:lpwstr>
      </vt:variant>
      <vt:variant>
        <vt:lpwstr/>
      </vt:variant>
      <vt:variant>
        <vt:i4>8060949</vt:i4>
      </vt:variant>
      <vt:variant>
        <vt:i4>342</vt:i4>
      </vt:variant>
      <vt:variant>
        <vt:i4>0</vt:i4>
      </vt:variant>
      <vt:variant>
        <vt:i4>5</vt:i4>
      </vt:variant>
      <vt:variant>
        <vt:lpwstr>http://www.uptodate.com/contents/methylprednisolone-drug-information?source=see_link</vt:lpwstr>
      </vt:variant>
      <vt:variant>
        <vt:lpwstr/>
      </vt:variant>
      <vt:variant>
        <vt:i4>5308469</vt:i4>
      </vt:variant>
      <vt:variant>
        <vt:i4>339</vt:i4>
      </vt:variant>
      <vt:variant>
        <vt:i4>0</vt:i4>
      </vt:variant>
      <vt:variant>
        <vt:i4>5</vt:i4>
      </vt:variant>
      <vt:variant>
        <vt:lpwstr>https://www.ncbi.nlm.nih.gov/pmc/?term=PMC4989802</vt:lpwstr>
      </vt:variant>
      <vt:variant>
        <vt:lpwstr/>
      </vt:variant>
      <vt:variant>
        <vt:i4>5308469</vt:i4>
      </vt:variant>
      <vt:variant>
        <vt:i4>336</vt:i4>
      </vt:variant>
      <vt:variant>
        <vt:i4>0</vt:i4>
      </vt:variant>
      <vt:variant>
        <vt:i4>5</vt:i4>
      </vt:variant>
      <vt:variant>
        <vt:lpwstr>https://www.ncbi.nlm.nih.gov/pmc/?term=PMC4989802</vt:lpwstr>
      </vt:variant>
      <vt:variant>
        <vt:lpwstr/>
      </vt:variant>
      <vt:variant>
        <vt:i4>2883641</vt:i4>
      </vt:variant>
      <vt:variant>
        <vt:i4>333</vt:i4>
      </vt:variant>
      <vt:variant>
        <vt:i4>0</vt:i4>
      </vt:variant>
      <vt:variant>
        <vt:i4>5</vt:i4>
      </vt:variant>
      <vt:variant>
        <vt:lpwstr>http://www.nejm.org/doi/full/10.1056/NEJMicm050510</vt:lpwstr>
      </vt:variant>
      <vt:variant>
        <vt:lpwstr/>
      </vt:variant>
      <vt:variant>
        <vt:i4>4522018</vt:i4>
      </vt:variant>
      <vt:variant>
        <vt:i4>330</vt:i4>
      </vt:variant>
      <vt:variant>
        <vt:i4>0</vt:i4>
      </vt:variant>
      <vt:variant>
        <vt:i4>5</vt:i4>
      </vt:variant>
      <vt:variant>
        <vt:lpwstr>http://www.lakartidningen.se/Functions/OldArticleView.aspx?articleId=6975</vt:lpwstr>
      </vt:variant>
      <vt:variant>
        <vt:lpwstr/>
      </vt:variant>
      <vt:variant>
        <vt:i4>655469</vt:i4>
      </vt:variant>
      <vt:variant>
        <vt:i4>327</vt:i4>
      </vt:variant>
      <vt:variant>
        <vt:i4>0</vt:i4>
      </vt:variant>
      <vt:variant>
        <vt:i4>5</vt:i4>
      </vt:variant>
      <vt:variant>
        <vt:lpwstr>http://www.lakartidningen.se/Klinik-och-vetenskap/Medicinens-ABC/2015/10/Chock-pa-akuten/</vt:lpwstr>
      </vt:variant>
      <vt:variant>
        <vt:lpwstr/>
      </vt:variant>
      <vt:variant>
        <vt:i4>4522018</vt:i4>
      </vt:variant>
      <vt:variant>
        <vt:i4>324</vt:i4>
      </vt:variant>
      <vt:variant>
        <vt:i4>0</vt:i4>
      </vt:variant>
      <vt:variant>
        <vt:i4>5</vt:i4>
      </vt:variant>
      <vt:variant>
        <vt:lpwstr>http://www.lakartidningen.se/Functions/OldArticleView.aspx?articleId=6975</vt:lpwstr>
      </vt:variant>
      <vt:variant>
        <vt:lpwstr/>
      </vt:variant>
      <vt:variant>
        <vt:i4>196653</vt:i4>
      </vt:variant>
      <vt:variant>
        <vt:i4>321</vt:i4>
      </vt:variant>
      <vt:variant>
        <vt:i4>0</vt:i4>
      </vt:variant>
      <vt:variant>
        <vt:i4>5</vt:i4>
      </vt:variant>
      <vt:variant>
        <vt:lpwstr>http://www.uptodate.com/contents/anaphylaxis-rapid-recognition-and-treatment?source=search_result&amp;search=anaphylaxis&amp;selectedTitle=1%7E150</vt:lpwstr>
      </vt:variant>
      <vt:variant>
        <vt:lpwstr>H6</vt:lpwstr>
      </vt:variant>
      <vt:variant>
        <vt:i4>46</vt:i4>
      </vt:variant>
      <vt:variant>
        <vt:i4>318</vt:i4>
      </vt:variant>
      <vt:variant>
        <vt:i4>0</vt:i4>
      </vt:variant>
      <vt:variant>
        <vt:i4>5</vt:i4>
      </vt:variant>
      <vt:variant>
        <vt:lpwstr>http://www.ncbi.nlm.nih.gov/pubmed/?term=22744267</vt:lpwstr>
      </vt:variant>
      <vt:variant>
        <vt:lpwstr/>
      </vt:variant>
      <vt:variant>
        <vt:i4>2949180</vt:i4>
      </vt:variant>
      <vt:variant>
        <vt:i4>315</vt:i4>
      </vt:variant>
      <vt:variant>
        <vt:i4>0</vt:i4>
      </vt:variant>
      <vt:variant>
        <vt:i4>5</vt:i4>
      </vt:variant>
      <vt:variant>
        <vt:lpwstr>http://www.nejm.org/doi/full/10.1056/NEJMicm041055</vt:lpwstr>
      </vt:variant>
      <vt:variant>
        <vt:lpwstr/>
      </vt:variant>
      <vt:variant>
        <vt:i4>5505083</vt:i4>
      </vt:variant>
      <vt:variant>
        <vt:i4>312</vt:i4>
      </vt:variant>
      <vt:variant>
        <vt:i4>0</vt:i4>
      </vt:variant>
      <vt:variant>
        <vt:i4>5</vt:i4>
      </vt:variant>
      <vt:variant>
        <vt:lpwstr>http://swesem.org/category/Utbildning/SWESEMs-utbildningsmaterial</vt:lpwstr>
      </vt:variant>
      <vt:variant>
        <vt:lpwstr/>
      </vt:variant>
      <vt:variant>
        <vt:i4>7536676</vt:i4>
      </vt:variant>
      <vt:variant>
        <vt:i4>309</vt:i4>
      </vt:variant>
      <vt:variant>
        <vt:i4>0</vt:i4>
      </vt:variant>
      <vt:variant>
        <vt:i4>5</vt:i4>
      </vt:variant>
      <vt:variant>
        <vt:lpwstr>http://www.lakartidningen.se/Functions/OldArticleView.aspx?articleId=19036</vt:lpwstr>
      </vt:variant>
      <vt:variant>
        <vt:lpwstr/>
      </vt:variant>
      <vt:variant>
        <vt:i4>3473519</vt:i4>
      </vt:variant>
      <vt:variant>
        <vt:i4>306</vt:i4>
      </vt:variant>
      <vt:variant>
        <vt:i4>0</vt:i4>
      </vt:variant>
      <vt:variant>
        <vt:i4>5</vt:i4>
      </vt:variant>
      <vt:variant>
        <vt:lpwstr>https://www.ncbi.nlm.nih.gov/pubmed/?term=23939212</vt:lpwstr>
      </vt:variant>
      <vt:variant>
        <vt:lpwstr/>
      </vt:variant>
      <vt:variant>
        <vt:i4>3539049</vt:i4>
      </vt:variant>
      <vt:variant>
        <vt:i4>303</vt:i4>
      </vt:variant>
      <vt:variant>
        <vt:i4>0</vt:i4>
      </vt:variant>
      <vt:variant>
        <vt:i4>5</vt:i4>
      </vt:variant>
      <vt:variant>
        <vt:lpwstr>https://www.ncbi.nlm.nih.gov/pubmed/?term=26556848</vt:lpwstr>
      </vt:variant>
      <vt:variant>
        <vt:lpwstr/>
      </vt:variant>
      <vt:variant>
        <vt:i4>2228228</vt:i4>
      </vt:variant>
      <vt:variant>
        <vt:i4>300</vt:i4>
      </vt:variant>
      <vt:variant>
        <vt:i4>0</vt:i4>
      </vt:variant>
      <vt:variant>
        <vt:i4>5</vt:i4>
      </vt:variant>
      <vt:variant>
        <vt:lpwstr>http://www.nejm.org/doi/full/10.1056/NEJMicm1009578</vt:lpwstr>
      </vt:variant>
      <vt:variant>
        <vt:lpwstr/>
      </vt:variant>
      <vt:variant>
        <vt:i4>3866633</vt:i4>
      </vt:variant>
      <vt:variant>
        <vt:i4>297</vt:i4>
      </vt:variant>
      <vt:variant>
        <vt:i4>0</vt:i4>
      </vt:variant>
      <vt:variant>
        <vt:i4>5</vt:i4>
      </vt:variant>
      <vt:variant>
        <vt:lpwstr>http://www.nejm.org/doi/full/10.1056/NEJMvcm0706392</vt:lpwstr>
      </vt:variant>
      <vt:variant>
        <vt:lpwstr/>
      </vt:variant>
      <vt:variant>
        <vt:i4>5505083</vt:i4>
      </vt:variant>
      <vt:variant>
        <vt:i4>294</vt:i4>
      </vt:variant>
      <vt:variant>
        <vt:i4>0</vt:i4>
      </vt:variant>
      <vt:variant>
        <vt:i4>5</vt:i4>
      </vt:variant>
      <vt:variant>
        <vt:lpwstr>http://swesem.org/category/Utbildning/SWESEMs-utbildningsmaterial</vt:lpwstr>
      </vt:variant>
      <vt:variant>
        <vt:lpwstr/>
      </vt:variant>
      <vt:variant>
        <vt:i4>2424860</vt:i4>
      </vt:variant>
      <vt:variant>
        <vt:i4>291</vt:i4>
      </vt:variant>
      <vt:variant>
        <vt:i4>0</vt:i4>
      </vt:variant>
      <vt:variant>
        <vt:i4>5</vt:i4>
      </vt:variant>
      <vt:variant>
        <vt:lpwstr>https://www.youtube.com/watch?v=R9l3H5Q6-SY</vt:lpwstr>
      </vt:variant>
      <vt:variant>
        <vt:lpwstr/>
      </vt:variant>
      <vt:variant>
        <vt:i4>5505083</vt:i4>
      </vt:variant>
      <vt:variant>
        <vt:i4>288</vt:i4>
      </vt:variant>
      <vt:variant>
        <vt:i4>0</vt:i4>
      </vt:variant>
      <vt:variant>
        <vt:i4>5</vt:i4>
      </vt:variant>
      <vt:variant>
        <vt:lpwstr>http://swesem.org/category/Utbildning/SWESEMs-utbildningsmaterial</vt:lpwstr>
      </vt:variant>
      <vt:variant>
        <vt:lpwstr/>
      </vt:variant>
      <vt:variant>
        <vt:i4>5505083</vt:i4>
      </vt:variant>
      <vt:variant>
        <vt:i4>285</vt:i4>
      </vt:variant>
      <vt:variant>
        <vt:i4>0</vt:i4>
      </vt:variant>
      <vt:variant>
        <vt:i4>5</vt:i4>
      </vt:variant>
      <vt:variant>
        <vt:lpwstr>http://swesem.org/category/Utbildning/SWESEMs-utbildningsmaterial</vt:lpwstr>
      </vt:variant>
      <vt:variant>
        <vt:lpwstr/>
      </vt:variant>
      <vt:variant>
        <vt:i4>3801172</vt:i4>
      </vt:variant>
      <vt:variant>
        <vt:i4>282</vt:i4>
      </vt:variant>
      <vt:variant>
        <vt:i4>0</vt:i4>
      </vt:variant>
      <vt:variant>
        <vt:i4>5</vt:i4>
      </vt:variant>
      <vt:variant>
        <vt:lpwstr>https://www.youtube.com/watch?v=6LDEMmOcSB8</vt:lpwstr>
      </vt:variant>
      <vt:variant>
        <vt:lpwstr/>
      </vt:variant>
      <vt:variant>
        <vt:i4>6815850</vt:i4>
      </vt:variant>
      <vt:variant>
        <vt:i4>279</vt:i4>
      </vt:variant>
      <vt:variant>
        <vt:i4>0</vt:i4>
      </vt:variant>
      <vt:variant>
        <vt:i4>5</vt:i4>
      </vt:variant>
      <vt:variant>
        <vt:lpwstr>http://www.mdconsult.com/books/linkTo?type=bookPage&amp;isbn=978-1-4160-3623-4&amp;eid=4-u1.0-B978-1-4160-3623-4..00006-7--bib80&amp;appID=MDC</vt:lpwstr>
      </vt:variant>
      <vt:variant>
        <vt:lpwstr/>
      </vt:variant>
      <vt:variant>
        <vt:i4>6357093</vt:i4>
      </vt:variant>
      <vt:variant>
        <vt:i4>276</vt:i4>
      </vt:variant>
      <vt:variant>
        <vt:i4>0</vt:i4>
      </vt:variant>
      <vt:variant>
        <vt:i4>5</vt:i4>
      </vt:variant>
      <vt:variant>
        <vt:lpwstr>http://www.mdconsult.com/books/linkTo?type=bookPage&amp;isbn=978-1-4160-3623-4&amp;eid=4-u1.0-B978-1-4160-3623-4..00006-7--bib79&amp;appID=MDC</vt:lpwstr>
      </vt:variant>
      <vt:variant>
        <vt:lpwstr/>
      </vt:variant>
      <vt:variant>
        <vt:i4>6291557</vt:i4>
      </vt:variant>
      <vt:variant>
        <vt:i4>273</vt:i4>
      </vt:variant>
      <vt:variant>
        <vt:i4>0</vt:i4>
      </vt:variant>
      <vt:variant>
        <vt:i4>5</vt:i4>
      </vt:variant>
      <vt:variant>
        <vt:lpwstr>http://www.mdconsult.com/books/linkTo?type=bookPage&amp;isbn=978-1-4160-3623-4&amp;eid=4-u1.0-B978-1-4160-3623-4..00006-7--bib78&amp;appID=MDC</vt:lpwstr>
      </vt:variant>
      <vt:variant>
        <vt:lpwstr/>
      </vt:variant>
      <vt:variant>
        <vt:i4>7274597</vt:i4>
      </vt:variant>
      <vt:variant>
        <vt:i4>270</vt:i4>
      </vt:variant>
      <vt:variant>
        <vt:i4>0</vt:i4>
      </vt:variant>
      <vt:variant>
        <vt:i4>5</vt:i4>
      </vt:variant>
      <vt:variant>
        <vt:lpwstr>http://www.mdconsult.com/books/linkTo?type=bookPage&amp;isbn=978-1-4160-3623-4&amp;eid=4-u1.0-B978-1-4160-3623-4..00006-7--bib77&amp;appID=MDC</vt:lpwstr>
      </vt:variant>
      <vt:variant>
        <vt:lpwstr/>
      </vt:variant>
      <vt:variant>
        <vt:i4>7077989</vt:i4>
      </vt:variant>
      <vt:variant>
        <vt:i4>267</vt:i4>
      </vt:variant>
      <vt:variant>
        <vt:i4>0</vt:i4>
      </vt:variant>
      <vt:variant>
        <vt:i4>5</vt:i4>
      </vt:variant>
      <vt:variant>
        <vt:lpwstr>http://www.mdconsult.com/books/linkTo?type=bookPage&amp;isbn=978-1-4160-3623-4&amp;eid=4-u1.0-B978-1-4160-3623-4..00006-7--bib74&amp;appID=MDC</vt:lpwstr>
      </vt:variant>
      <vt:variant>
        <vt:lpwstr/>
      </vt:variant>
      <vt:variant>
        <vt:i4>5505083</vt:i4>
      </vt:variant>
      <vt:variant>
        <vt:i4>264</vt:i4>
      </vt:variant>
      <vt:variant>
        <vt:i4>0</vt:i4>
      </vt:variant>
      <vt:variant>
        <vt:i4>5</vt:i4>
      </vt:variant>
      <vt:variant>
        <vt:lpwstr>http://swesem.org/category/Utbildning/SWESEMs-utbildningsmaterial</vt:lpwstr>
      </vt:variant>
      <vt:variant>
        <vt:lpwstr/>
      </vt:variant>
      <vt:variant>
        <vt:i4>3539049</vt:i4>
      </vt:variant>
      <vt:variant>
        <vt:i4>261</vt:i4>
      </vt:variant>
      <vt:variant>
        <vt:i4>0</vt:i4>
      </vt:variant>
      <vt:variant>
        <vt:i4>5</vt:i4>
      </vt:variant>
      <vt:variant>
        <vt:lpwstr>https://www.ncbi.nlm.nih.gov/pubmed/?term=26556848</vt:lpwstr>
      </vt:variant>
      <vt:variant>
        <vt:lpwstr/>
      </vt:variant>
      <vt:variant>
        <vt:i4>2556007</vt:i4>
      </vt:variant>
      <vt:variant>
        <vt:i4>258</vt:i4>
      </vt:variant>
      <vt:variant>
        <vt:i4>0</vt:i4>
      </vt:variant>
      <vt:variant>
        <vt:i4>5</vt:i4>
      </vt:variant>
      <vt:variant>
        <vt:lpwstr>https://www.youtube.com/watch?v=0c6GPV_8t2U</vt:lpwstr>
      </vt:variant>
      <vt:variant>
        <vt:lpwstr/>
      </vt:variant>
      <vt:variant>
        <vt:i4>3866690</vt:i4>
      </vt:variant>
      <vt:variant>
        <vt:i4>255</vt:i4>
      </vt:variant>
      <vt:variant>
        <vt:i4>0</vt:i4>
      </vt:variant>
      <vt:variant>
        <vt:i4>5</vt:i4>
      </vt:variant>
      <vt:variant>
        <vt:lpwstr>https://www.youtube.com/watch?v=EGktLfqwUFk</vt:lpwstr>
      </vt:variant>
      <vt:variant>
        <vt:lpwstr/>
      </vt:variant>
      <vt:variant>
        <vt:i4>2097225</vt:i4>
      </vt:variant>
      <vt:variant>
        <vt:i4>252</vt:i4>
      </vt:variant>
      <vt:variant>
        <vt:i4>0</vt:i4>
      </vt:variant>
      <vt:variant>
        <vt:i4>5</vt:i4>
      </vt:variant>
      <vt:variant>
        <vt:lpwstr>https://www.youtube.com/watch?v=SbhEyGIf9Y4</vt:lpwstr>
      </vt:variant>
      <vt:variant>
        <vt:lpwstr/>
      </vt:variant>
      <vt:variant>
        <vt:i4>1</vt:i4>
      </vt:variant>
      <vt:variant>
        <vt:i4>249</vt:i4>
      </vt:variant>
      <vt:variant>
        <vt:i4>0</vt:i4>
      </vt:variant>
      <vt:variant>
        <vt:i4>5</vt:i4>
      </vt:variant>
      <vt:variant>
        <vt:lpwstr>http://www.ncbi.nlm.nih.gov/pmc/articles/PMC2292761/</vt:lpwstr>
      </vt:variant>
      <vt:variant>
        <vt:lpwstr/>
      </vt:variant>
      <vt:variant>
        <vt:i4>7209008</vt:i4>
      </vt:variant>
      <vt:variant>
        <vt:i4>246</vt:i4>
      </vt:variant>
      <vt:variant>
        <vt:i4>0</vt:i4>
      </vt:variant>
      <vt:variant>
        <vt:i4>5</vt:i4>
      </vt:variant>
      <vt:variant>
        <vt:lpwstr>http://www.youtube.com/watch?v=JzlvgtPIof4</vt:lpwstr>
      </vt:variant>
      <vt:variant>
        <vt:lpwstr/>
      </vt:variant>
      <vt:variant>
        <vt:i4>3604490</vt:i4>
      </vt:variant>
      <vt:variant>
        <vt:i4>243</vt:i4>
      </vt:variant>
      <vt:variant>
        <vt:i4>0</vt:i4>
      </vt:variant>
      <vt:variant>
        <vt:i4>5</vt:i4>
      </vt:variant>
      <vt:variant>
        <vt:lpwstr>http://www.nejm.org/doi/full/10.1056/NEJMvcm0706755</vt:lpwstr>
      </vt:variant>
      <vt:variant>
        <vt:lpwstr/>
      </vt:variant>
      <vt:variant>
        <vt:i4>3670083</vt:i4>
      </vt:variant>
      <vt:variant>
        <vt:i4>240</vt:i4>
      </vt:variant>
      <vt:variant>
        <vt:i4>0</vt:i4>
      </vt:variant>
      <vt:variant>
        <vt:i4>5</vt:i4>
      </vt:variant>
      <vt:variant>
        <vt:lpwstr>https://www.youtube.com/watch?v=NEtcm6Q3mDg</vt:lpwstr>
      </vt:variant>
      <vt:variant>
        <vt:lpwstr/>
      </vt:variant>
      <vt:variant>
        <vt:i4>7798864</vt:i4>
      </vt:variant>
      <vt:variant>
        <vt:i4>237</vt:i4>
      </vt:variant>
      <vt:variant>
        <vt:i4>0</vt:i4>
      </vt:variant>
      <vt:variant>
        <vt:i4>5</vt:i4>
      </vt:variant>
      <vt:variant>
        <vt:lpwstr>https://www.youtube.com/watch?v=4VAMBj2kc2Y</vt:lpwstr>
      </vt:variant>
      <vt:variant>
        <vt:lpwstr/>
      </vt:variant>
      <vt:variant>
        <vt:i4>6422616</vt:i4>
      </vt:variant>
      <vt:variant>
        <vt:i4>234</vt:i4>
      </vt:variant>
      <vt:variant>
        <vt:i4>0</vt:i4>
      </vt:variant>
      <vt:variant>
        <vt:i4>5</vt:i4>
      </vt:variant>
      <vt:variant>
        <vt:lpwstr>https://www.youtube.com/watch?v=7jb2tbqQ6VQ</vt:lpwstr>
      </vt:variant>
      <vt:variant>
        <vt:lpwstr/>
      </vt:variant>
      <vt:variant>
        <vt:i4>2097216</vt:i4>
      </vt:variant>
      <vt:variant>
        <vt:i4>231</vt:i4>
      </vt:variant>
      <vt:variant>
        <vt:i4>0</vt:i4>
      </vt:variant>
      <vt:variant>
        <vt:i4>5</vt:i4>
      </vt:variant>
      <vt:variant>
        <vt:lpwstr>https://www.youtube.com/watch?v=TrHZAPLPKwU</vt:lpwstr>
      </vt:variant>
      <vt:variant>
        <vt:lpwstr/>
      </vt:variant>
      <vt:variant>
        <vt:i4>7667783</vt:i4>
      </vt:variant>
      <vt:variant>
        <vt:i4>228</vt:i4>
      </vt:variant>
      <vt:variant>
        <vt:i4>0</vt:i4>
      </vt:variant>
      <vt:variant>
        <vt:i4>5</vt:i4>
      </vt:variant>
      <vt:variant>
        <vt:lpwstr>https://www.youtube.com/watch?v=iJlwnET5NgY</vt:lpwstr>
      </vt:variant>
      <vt:variant>
        <vt:lpwstr/>
      </vt:variant>
      <vt:variant>
        <vt:i4>3539049</vt:i4>
      </vt:variant>
      <vt:variant>
        <vt:i4>225</vt:i4>
      </vt:variant>
      <vt:variant>
        <vt:i4>0</vt:i4>
      </vt:variant>
      <vt:variant>
        <vt:i4>5</vt:i4>
      </vt:variant>
      <vt:variant>
        <vt:lpwstr>https://www.ncbi.nlm.nih.gov/pubmed/?term=26556848</vt:lpwstr>
      </vt:variant>
      <vt:variant>
        <vt:lpwstr/>
      </vt:variant>
      <vt:variant>
        <vt:i4>5505083</vt:i4>
      </vt:variant>
      <vt:variant>
        <vt:i4>222</vt:i4>
      </vt:variant>
      <vt:variant>
        <vt:i4>0</vt:i4>
      </vt:variant>
      <vt:variant>
        <vt:i4>5</vt:i4>
      </vt:variant>
      <vt:variant>
        <vt:lpwstr>http://swesem.org/category/Utbildning/SWESEMs-utbildningsmaterial</vt:lpwstr>
      </vt:variant>
      <vt:variant>
        <vt:lpwstr/>
      </vt:variant>
      <vt:variant>
        <vt:i4>3407932</vt:i4>
      </vt:variant>
      <vt:variant>
        <vt:i4>219</vt:i4>
      </vt:variant>
      <vt:variant>
        <vt:i4>0</vt:i4>
      </vt:variant>
      <vt:variant>
        <vt:i4>5</vt:i4>
      </vt:variant>
      <vt:variant>
        <vt:lpwstr>http://www.nejm.org/doi/full/10.1056/NEJMvcm063574</vt:lpwstr>
      </vt:variant>
      <vt:variant>
        <vt:lpwstr/>
      </vt:variant>
      <vt:variant>
        <vt:i4>1376316</vt:i4>
      </vt:variant>
      <vt:variant>
        <vt:i4>216</vt:i4>
      </vt:variant>
      <vt:variant>
        <vt:i4>0</vt:i4>
      </vt:variant>
      <vt:variant>
        <vt:i4>5</vt:i4>
      </vt:variant>
      <vt:variant>
        <vt:lpwstr>https://emedicine.medscape.com/article/80222-overview</vt:lpwstr>
      </vt:variant>
      <vt:variant>
        <vt:lpwstr/>
      </vt:variant>
      <vt:variant>
        <vt:i4>3473415</vt:i4>
      </vt:variant>
      <vt:variant>
        <vt:i4>213</vt:i4>
      </vt:variant>
      <vt:variant>
        <vt:i4>0</vt:i4>
      </vt:variant>
      <vt:variant>
        <vt:i4>5</vt:i4>
      </vt:variant>
      <vt:variant>
        <vt:lpwstr>http://www.nejm.org/doi/full/10.1056/NEJMvcm0909669</vt:lpwstr>
      </vt:variant>
      <vt:variant>
        <vt:lpwstr/>
      </vt:variant>
      <vt:variant>
        <vt:i4>5505083</vt:i4>
      </vt:variant>
      <vt:variant>
        <vt:i4>210</vt:i4>
      </vt:variant>
      <vt:variant>
        <vt:i4>0</vt:i4>
      </vt:variant>
      <vt:variant>
        <vt:i4>5</vt:i4>
      </vt:variant>
      <vt:variant>
        <vt:lpwstr>http://swesem.org/category/Utbildning/SWESEMs-utbildningsmaterial</vt:lpwstr>
      </vt:variant>
      <vt:variant>
        <vt:lpwstr/>
      </vt:variant>
      <vt:variant>
        <vt:i4>5505083</vt:i4>
      </vt:variant>
      <vt:variant>
        <vt:i4>207</vt:i4>
      </vt:variant>
      <vt:variant>
        <vt:i4>0</vt:i4>
      </vt:variant>
      <vt:variant>
        <vt:i4>5</vt:i4>
      </vt:variant>
      <vt:variant>
        <vt:lpwstr>http://swesem.org/category/Utbildning/SWESEMs-utbildningsmaterial</vt:lpwstr>
      </vt:variant>
      <vt:variant>
        <vt:lpwstr/>
      </vt:variant>
      <vt:variant>
        <vt:i4>1048635</vt:i4>
      </vt:variant>
      <vt:variant>
        <vt:i4>204</vt:i4>
      </vt:variant>
      <vt:variant>
        <vt:i4>0</vt:i4>
      </vt:variant>
      <vt:variant>
        <vt:i4>5</vt:i4>
      </vt:variant>
      <vt:variant>
        <vt:lpwstr>http://swesem.org/category/Utbildning/Utbildningsmaterial</vt:lpwstr>
      </vt:variant>
      <vt:variant>
        <vt:lpwstr/>
      </vt:variant>
      <vt:variant>
        <vt:i4>1048635</vt:i4>
      </vt:variant>
      <vt:variant>
        <vt:i4>201</vt:i4>
      </vt:variant>
      <vt:variant>
        <vt:i4>0</vt:i4>
      </vt:variant>
      <vt:variant>
        <vt:i4>5</vt:i4>
      </vt:variant>
      <vt:variant>
        <vt:lpwstr>http://swesem.org/category/Utbildning/Utbildningsmaterial</vt:lpwstr>
      </vt:variant>
      <vt:variant>
        <vt:lpwstr/>
      </vt:variant>
      <vt:variant>
        <vt:i4>1048635</vt:i4>
      </vt:variant>
      <vt:variant>
        <vt:i4>198</vt:i4>
      </vt:variant>
      <vt:variant>
        <vt:i4>0</vt:i4>
      </vt:variant>
      <vt:variant>
        <vt:i4>5</vt:i4>
      </vt:variant>
      <vt:variant>
        <vt:lpwstr>http://swesem.org/category/Utbildning/Utbildningsmaterial</vt:lpwstr>
      </vt:variant>
      <vt:variant>
        <vt:lpwstr/>
      </vt:variant>
      <vt:variant>
        <vt:i4>1048635</vt:i4>
      </vt:variant>
      <vt:variant>
        <vt:i4>195</vt:i4>
      </vt:variant>
      <vt:variant>
        <vt:i4>0</vt:i4>
      </vt:variant>
      <vt:variant>
        <vt:i4>5</vt:i4>
      </vt:variant>
      <vt:variant>
        <vt:lpwstr>http://swesem.org/category/Utbildning/Utbildningsmaterial</vt:lpwstr>
      </vt:variant>
      <vt:variant>
        <vt:lpwstr/>
      </vt:variant>
      <vt:variant>
        <vt:i4>1048635</vt:i4>
      </vt:variant>
      <vt:variant>
        <vt:i4>192</vt:i4>
      </vt:variant>
      <vt:variant>
        <vt:i4>0</vt:i4>
      </vt:variant>
      <vt:variant>
        <vt:i4>5</vt:i4>
      </vt:variant>
      <vt:variant>
        <vt:lpwstr>http://swesem.org/category/Utbildning/Utbildningsmaterial</vt:lpwstr>
      </vt:variant>
      <vt:variant>
        <vt:lpwstr/>
      </vt:variant>
      <vt:variant>
        <vt:i4>4063338</vt:i4>
      </vt:variant>
      <vt:variant>
        <vt:i4>189</vt:i4>
      </vt:variant>
      <vt:variant>
        <vt:i4>0</vt:i4>
      </vt:variant>
      <vt:variant>
        <vt:i4>5</vt:i4>
      </vt:variant>
      <vt:variant>
        <vt:lpwstr>https://www.ncbi.nlm.nih.gov/pubmed/?term=17384400</vt:lpwstr>
      </vt:variant>
      <vt:variant>
        <vt:lpwstr/>
      </vt:variant>
      <vt:variant>
        <vt:i4>3211372</vt:i4>
      </vt:variant>
      <vt:variant>
        <vt:i4>186</vt:i4>
      </vt:variant>
      <vt:variant>
        <vt:i4>0</vt:i4>
      </vt:variant>
      <vt:variant>
        <vt:i4>5</vt:i4>
      </vt:variant>
      <vt:variant>
        <vt:lpwstr>https://www.ncbi.nlm.nih.gov/pubmed/?term=16858116</vt:lpwstr>
      </vt:variant>
      <vt:variant>
        <vt:lpwstr/>
      </vt:variant>
      <vt:variant>
        <vt:i4>3735649</vt:i4>
      </vt:variant>
      <vt:variant>
        <vt:i4>183</vt:i4>
      </vt:variant>
      <vt:variant>
        <vt:i4>0</vt:i4>
      </vt:variant>
      <vt:variant>
        <vt:i4>5</vt:i4>
      </vt:variant>
      <vt:variant>
        <vt:lpwstr>https://www.ncbi.nlm.nih.gov/pubmed/?term=15911941</vt:lpwstr>
      </vt:variant>
      <vt:variant>
        <vt:lpwstr/>
      </vt:variant>
      <vt:variant>
        <vt:i4>1048635</vt:i4>
      </vt:variant>
      <vt:variant>
        <vt:i4>180</vt:i4>
      </vt:variant>
      <vt:variant>
        <vt:i4>0</vt:i4>
      </vt:variant>
      <vt:variant>
        <vt:i4>5</vt:i4>
      </vt:variant>
      <vt:variant>
        <vt:lpwstr>http://swesem.org/category/Utbildning/Utbildningsmaterial</vt:lpwstr>
      </vt:variant>
      <vt:variant>
        <vt:lpwstr/>
      </vt:variant>
      <vt:variant>
        <vt:i4>2621526</vt:i4>
      </vt:variant>
      <vt:variant>
        <vt:i4>177</vt:i4>
      </vt:variant>
      <vt:variant>
        <vt:i4>0</vt:i4>
      </vt:variant>
      <vt:variant>
        <vt:i4>5</vt:i4>
      </vt:variant>
      <vt:variant>
        <vt:lpwstr>https://link.springer.com/article/10.1007/s12630-013-9991-x</vt:lpwstr>
      </vt:variant>
      <vt:variant>
        <vt:lpwstr/>
      </vt:variant>
      <vt:variant>
        <vt:i4>5505083</vt:i4>
      </vt:variant>
      <vt:variant>
        <vt:i4>174</vt:i4>
      </vt:variant>
      <vt:variant>
        <vt:i4>0</vt:i4>
      </vt:variant>
      <vt:variant>
        <vt:i4>5</vt:i4>
      </vt:variant>
      <vt:variant>
        <vt:lpwstr>http://swesem.org/category/Utbildning/SWESEMs-utbildningsmaterial</vt:lpwstr>
      </vt:variant>
      <vt:variant>
        <vt:lpwstr/>
      </vt:variant>
      <vt:variant>
        <vt:i4>2883597</vt:i4>
      </vt:variant>
      <vt:variant>
        <vt:i4>171</vt:i4>
      </vt:variant>
      <vt:variant>
        <vt:i4>0</vt:i4>
      </vt:variant>
      <vt:variant>
        <vt:i4>5</vt:i4>
      </vt:variant>
      <vt:variant>
        <vt:lpwstr>http://www.nejm.org/doi/full/10.1056/NEJMicm0910490</vt:lpwstr>
      </vt:variant>
      <vt:variant>
        <vt:lpwstr/>
      </vt:variant>
      <vt:variant>
        <vt:i4>1048635</vt:i4>
      </vt:variant>
      <vt:variant>
        <vt:i4>168</vt:i4>
      </vt:variant>
      <vt:variant>
        <vt:i4>0</vt:i4>
      </vt:variant>
      <vt:variant>
        <vt:i4>5</vt:i4>
      </vt:variant>
      <vt:variant>
        <vt:lpwstr>http://swesem.org/category/Utbildning/Utbildningsmaterial</vt:lpwstr>
      </vt:variant>
      <vt:variant>
        <vt:lpwstr/>
      </vt:variant>
      <vt:variant>
        <vt:i4>393291</vt:i4>
      </vt:variant>
      <vt:variant>
        <vt:i4>165</vt:i4>
      </vt:variant>
      <vt:variant>
        <vt:i4>0</vt:i4>
      </vt:variant>
      <vt:variant>
        <vt:i4>5</vt:i4>
      </vt:variant>
      <vt:variant>
        <vt:lpwstr>https://www.emsworld.com/article/10322897/beyond-basics-pediatric-assessment</vt:lpwstr>
      </vt:variant>
      <vt:variant>
        <vt:lpwstr/>
      </vt:variant>
      <vt:variant>
        <vt:i4>1048635</vt:i4>
      </vt:variant>
      <vt:variant>
        <vt:i4>162</vt:i4>
      </vt:variant>
      <vt:variant>
        <vt:i4>0</vt:i4>
      </vt:variant>
      <vt:variant>
        <vt:i4>5</vt:i4>
      </vt:variant>
      <vt:variant>
        <vt:lpwstr>http://swesem.org/category/Utbildning/Utbildningsmaterial</vt:lpwstr>
      </vt:variant>
      <vt:variant>
        <vt:lpwstr/>
      </vt:variant>
      <vt:variant>
        <vt:i4>1048635</vt:i4>
      </vt:variant>
      <vt:variant>
        <vt:i4>159</vt:i4>
      </vt:variant>
      <vt:variant>
        <vt:i4>0</vt:i4>
      </vt:variant>
      <vt:variant>
        <vt:i4>5</vt:i4>
      </vt:variant>
      <vt:variant>
        <vt:lpwstr>http://swesem.org/category/Utbildning/Utbildningsmaterial</vt:lpwstr>
      </vt:variant>
      <vt:variant>
        <vt:lpwstr/>
      </vt:variant>
      <vt:variant>
        <vt:i4>3735573</vt:i4>
      </vt:variant>
      <vt:variant>
        <vt:i4>156</vt:i4>
      </vt:variant>
      <vt:variant>
        <vt:i4>0</vt:i4>
      </vt:variant>
      <vt:variant>
        <vt:i4>5</vt:i4>
      </vt:variant>
      <vt:variant>
        <vt:lpwstr>http://www.ncbi.nlm.nih.gov/pubmed/15829397</vt:lpwstr>
      </vt:variant>
      <vt:variant>
        <vt:lpwstr/>
      </vt:variant>
      <vt:variant>
        <vt:i4>1835132</vt:i4>
      </vt:variant>
      <vt:variant>
        <vt:i4>153</vt:i4>
      </vt:variant>
      <vt:variant>
        <vt:i4>0</vt:i4>
      </vt:variant>
      <vt:variant>
        <vt:i4>5</vt:i4>
      </vt:variant>
      <vt:variant>
        <vt:lpwstr>http://www.nejm.org/doi/full/10.1056/NEJMvcm0800732</vt:lpwstr>
      </vt:variant>
      <vt:variant>
        <vt:lpwstr>figure=attach_1_NEJMvcm0800732_thumb111x111.jpg</vt:lpwstr>
      </vt:variant>
      <vt:variant>
        <vt:i4>3670029</vt:i4>
      </vt:variant>
      <vt:variant>
        <vt:i4>150</vt:i4>
      </vt:variant>
      <vt:variant>
        <vt:i4>0</vt:i4>
      </vt:variant>
      <vt:variant>
        <vt:i4>5</vt:i4>
      </vt:variant>
      <vt:variant>
        <vt:lpwstr>http://www.nejm.org/doi/full/10.1056/NEJMvcm0800732</vt:lpwstr>
      </vt:variant>
      <vt:variant>
        <vt:lpwstr/>
      </vt:variant>
      <vt:variant>
        <vt:i4>4128773</vt:i4>
      </vt:variant>
      <vt:variant>
        <vt:i4>147</vt:i4>
      </vt:variant>
      <vt:variant>
        <vt:i4>0</vt:i4>
      </vt:variant>
      <vt:variant>
        <vt:i4>5</vt:i4>
      </vt:variant>
      <vt:variant>
        <vt:lpwstr>http://www.nejm.org/doi/full/10.1056/NEJMvcm1108559</vt:lpwstr>
      </vt:variant>
      <vt:variant>
        <vt:lpwstr/>
      </vt:variant>
      <vt:variant>
        <vt:i4>65547</vt:i4>
      </vt:variant>
      <vt:variant>
        <vt:i4>144</vt:i4>
      </vt:variant>
      <vt:variant>
        <vt:i4>0</vt:i4>
      </vt:variant>
      <vt:variant>
        <vt:i4>5</vt:i4>
      </vt:variant>
      <vt:variant>
        <vt:lpwstr>http://www.ncbi.nlm.nih.gov/pmc/articles/PMC4755157/</vt:lpwstr>
      </vt:variant>
      <vt:variant>
        <vt:lpwstr/>
      </vt:variant>
      <vt:variant>
        <vt:i4>3342375</vt:i4>
      </vt:variant>
      <vt:variant>
        <vt:i4>141</vt:i4>
      </vt:variant>
      <vt:variant>
        <vt:i4>0</vt:i4>
      </vt:variant>
      <vt:variant>
        <vt:i4>5</vt:i4>
      </vt:variant>
      <vt:variant>
        <vt:lpwstr>http://www.intranasal.net/</vt:lpwstr>
      </vt:variant>
      <vt:variant>
        <vt:lpwstr/>
      </vt:variant>
      <vt:variant>
        <vt:i4>131076</vt:i4>
      </vt:variant>
      <vt:variant>
        <vt:i4>138</vt:i4>
      </vt:variant>
      <vt:variant>
        <vt:i4>0</vt:i4>
      </vt:variant>
      <vt:variant>
        <vt:i4>5</vt:i4>
      </vt:variant>
      <vt:variant>
        <vt:lpwstr>http://lifeinthefastlane.com/ccc/crisis-resource-management-crm/</vt:lpwstr>
      </vt:variant>
      <vt:variant>
        <vt:lpwstr/>
      </vt:variant>
      <vt:variant>
        <vt:i4>7208992</vt:i4>
      </vt:variant>
      <vt:variant>
        <vt:i4>135</vt:i4>
      </vt:variant>
      <vt:variant>
        <vt:i4>0</vt:i4>
      </vt:variant>
      <vt:variant>
        <vt:i4>5</vt:i4>
      </vt:variant>
      <vt:variant>
        <vt:lpwstr>https://statsdoc.wordpress.com/2015/02/18/the-best-treatment-for-laryngospasm-is-simple-fast-and-free/</vt:lpwstr>
      </vt:variant>
      <vt:variant>
        <vt:lpwstr/>
      </vt:variant>
      <vt:variant>
        <vt:i4>7274570</vt:i4>
      </vt:variant>
      <vt:variant>
        <vt:i4>132</vt:i4>
      </vt:variant>
      <vt:variant>
        <vt:i4>0</vt:i4>
      </vt:variant>
      <vt:variant>
        <vt:i4>5</vt:i4>
      </vt:variant>
      <vt:variant>
        <vt:lpwstr>http://www.minervamedica.it/en/journals/minerva-pediatrica/article.php?cod=R15Y2009N02A0193</vt:lpwstr>
      </vt:variant>
      <vt:variant>
        <vt:lpwstr/>
      </vt:variant>
      <vt:variant>
        <vt:i4>2752517</vt:i4>
      </vt:variant>
      <vt:variant>
        <vt:i4>129</vt:i4>
      </vt:variant>
      <vt:variant>
        <vt:i4>0</vt:i4>
      </vt:variant>
      <vt:variant>
        <vt:i4>5</vt:i4>
      </vt:variant>
      <vt:variant>
        <vt:lpwstr>http://anesthesiology.pubs.asahq.org/article.aspx?articleid=1918684</vt:lpwstr>
      </vt:variant>
      <vt:variant>
        <vt:lpwstr/>
      </vt:variant>
      <vt:variant>
        <vt:i4>2359309</vt:i4>
      </vt:variant>
      <vt:variant>
        <vt:i4>126</vt:i4>
      </vt:variant>
      <vt:variant>
        <vt:i4>0</vt:i4>
      </vt:variant>
      <vt:variant>
        <vt:i4>5</vt:i4>
      </vt:variant>
      <vt:variant>
        <vt:lpwstr>http://bja.oxfordjournals.org/content/108/1/13.full.pdf</vt:lpwstr>
      </vt:variant>
      <vt:variant>
        <vt:lpwstr/>
      </vt:variant>
      <vt:variant>
        <vt:i4>7929910</vt:i4>
      </vt:variant>
      <vt:variant>
        <vt:i4>123</vt:i4>
      </vt:variant>
      <vt:variant>
        <vt:i4>0</vt:i4>
      </vt:variant>
      <vt:variant>
        <vt:i4>5</vt:i4>
      </vt:variant>
      <vt:variant>
        <vt:lpwstr>https://www.asahq.org/resources/clinical-information/asa-physical-status-classification-system</vt:lpwstr>
      </vt:variant>
      <vt:variant>
        <vt:lpwstr/>
      </vt:variant>
      <vt:variant>
        <vt:i4>4980789</vt:i4>
      </vt:variant>
      <vt:variant>
        <vt:i4>120</vt:i4>
      </vt:variant>
      <vt:variant>
        <vt:i4>0</vt:i4>
      </vt:variant>
      <vt:variant>
        <vt:i4>5</vt:i4>
      </vt:variant>
      <vt:variant>
        <vt:lpwstr>http://www.annemergmed.com/article/S0196-0644(06)02137-8/abstract</vt:lpwstr>
      </vt:variant>
      <vt:variant>
        <vt:lpwstr/>
      </vt:variant>
      <vt:variant>
        <vt:i4>5111862</vt:i4>
      </vt:variant>
      <vt:variant>
        <vt:i4>117</vt:i4>
      </vt:variant>
      <vt:variant>
        <vt:i4>0</vt:i4>
      </vt:variant>
      <vt:variant>
        <vt:i4>5</vt:i4>
      </vt:variant>
      <vt:variant>
        <vt:lpwstr>http://www.annemergmed.com/article/S0196-0644(10)01827-5/abstract</vt:lpwstr>
      </vt:variant>
      <vt:variant>
        <vt:lpwstr/>
      </vt:variant>
      <vt:variant>
        <vt:i4>5111862</vt:i4>
      </vt:variant>
      <vt:variant>
        <vt:i4>114</vt:i4>
      </vt:variant>
      <vt:variant>
        <vt:i4>0</vt:i4>
      </vt:variant>
      <vt:variant>
        <vt:i4>5</vt:i4>
      </vt:variant>
      <vt:variant>
        <vt:lpwstr>http://www.annemergmed.com/article/S0196-0644(10)01827-5/abstract</vt:lpwstr>
      </vt:variant>
      <vt:variant>
        <vt:lpwstr/>
      </vt:variant>
      <vt:variant>
        <vt:i4>4194366</vt:i4>
      </vt:variant>
      <vt:variant>
        <vt:i4>111</vt:i4>
      </vt:variant>
      <vt:variant>
        <vt:i4>0</vt:i4>
      </vt:variant>
      <vt:variant>
        <vt:i4>5</vt:i4>
      </vt:variant>
      <vt:variant>
        <vt:lpwstr>http://www.annemergmed.com/article/S0196-0644(06)02686-2/abstract</vt:lpwstr>
      </vt:variant>
      <vt:variant>
        <vt:lpwstr/>
      </vt:variant>
      <vt:variant>
        <vt:i4>2162812</vt:i4>
      </vt:variant>
      <vt:variant>
        <vt:i4>108</vt:i4>
      </vt:variant>
      <vt:variant>
        <vt:i4>0</vt:i4>
      </vt:variant>
      <vt:variant>
        <vt:i4>5</vt:i4>
      </vt:variant>
      <vt:variant>
        <vt:lpwstr>http://www.sciencedirect.com/science/article/pii/S2210844011000785</vt:lpwstr>
      </vt:variant>
      <vt:variant>
        <vt:lpwstr/>
      </vt:variant>
      <vt:variant>
        <vt:i4>4325448</vt:i4>
      </vt:variant>
      <vt:variant>
        <vt:i4>105</vt:i4>
      </vt:variant>
      <vt:variant>
        <vt:i4>0</vt:i4>
      </vt:variant>
      <vt:variant>
        <vt:i4>5</vt:i4>
      </vt:variant>
      <vt:variant>
        <vt:lpwstr>https://www.google.nl/url?sa=t&amp;rct=j&amp;q=&amp;esrc=s&amp;source=web&amp;cd=1&amp;cad=rja&amp;uact=8&amp;ved=0ahUKEwj7iIiS1s_MAhWMLcAKHajqDyoQFggpMAA&amp;url=http%3A%2F%2Fwww.asahq.org%2F~%2Fmedia%2FSites%2FASAHQ%2FFiles%2FPublic%2FResources%2Fstandards-guidelines%2Fcontinuum-of-depth-of-sedation-definition-of-general-anesthesia-and-levels-of-sedation-analgesia.pdf&amp;usg=AFQjCNFu2rXk4VVMOPnMWWsTecGu7NLc2Q</vt:lpwstr>
      </vt:variant>
      <vt:variant>
        <vt:lpwstr/>
      </vt:variant>
      <vt:variant>
        <vt:i4>4718634</vt:i4>
      </vt:variant>
      <vt:variant>
        <vt:i4>102</vt:i4>
      </vt:variant>
      <vt:variant>
        <vt:i4>0</vt:i4>
      </vt:variant>
      <vt:variant>
        <vt:i4>5</vt:i4>
      </vt:variant>
      <vt:variant>
        <vt:lpwstr>http://emedicine.medscape.com/article/109695-overview</vt:lpwstr>
      </vt:variant>
      <vt:variant>
        <vt:lpwstr/>
      </vt:variant>
      <vt:variant>
        <vt:i4>6029403</vt:i4>
      </vt:variant>
      <vt:variant>
        <vt:i4>99</vt:i4>
      </vt:variant>
      <vt:variant>
        <vt:i4>0</vt:i4>
      </vt:variant>
      <vt:variant>
        <vt:i4>5</vt:i4>
      </vt:variant>
      <vt:variant>
        <vt:lpwstr>http://www.annemergmed.com/article/S0196-0644(13)01489-3/pdf</vt:lpwstr>
      </vt:variant>
      <vt:variant>
        <vt:lpwstr/>
      </vt:variant>
      <vt:variant>
        <vt:i4>7340094</vt:i4>
      </vt:variant>
      <vt:variant>
        <vt:i4>96</vt:i4>
      </vt:variant>
      <vt:variant>
        <vt:i4>0</vt:i4>
      </vt:variant>
      <vt:variant>
        <vt:i4>5</vt:i4>
      </vt:variant>
      <vt:variant>
        <vt:lpwstr>https://www.rcoa.ac.uk/document-store/safe-sedation-of-adults-the-emergency-depart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test 060209:</dc:title>
  <dc:subject/>
  <dc:creator>helena jernström</dc:creator>
  <cp:keywords/>
  <dc:description/>
  <cp:lastModifiedBy>Eric Dryver</cp:lastModifiedBy>
  <cp:revision>19</cp:revision>
  <dcterms:created xsi:type="dcterms:W3CDTF">2021-04-01T10:58:00Z</dcterms:created>
  <dcterms:modified xsi:type="dcterms:W3CDTF">2021-04-01T11:12:00Z</dcterms:modified>
</cp:coreProperties>
</file>